
<file path=[Content_Types].xml><?xml version="1.0" encoding="utf-8"?>
<Types xmlns="http://schemas.openxmlformats.org/package/2006/content-types">
  <Default Extension="xml" ContentType="application/xml"/>
  <Default Extension="wmf" ContentType="image/x-wmf"/>
  <Default Extension="jpeg" ContentType="image/jpeg"/>
  <Default Extension="rels" ContentType="application/vnd.openxmlformats-package.relationships+xml"/>
  <Default Extension="emf" ContentType="image/x-emf"/>
  <Default Extension="bin" ContentType="application/vnd.ms-word.attachedToolbars"/>
  <Default Extension="png" ContentType="image/png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D18B169" w14:textId="6E744C32" w:rsidR="007E7230" w:rsidRPr="007E7230" w:rsidRDefault="00350276" w:rsidP="00E3100F">
      <w:pPr>
        <w:pStyle w:val="BATitle"/>
      </w:pPr>
      <w:r>
        <w:t>Study of a R</w:t>
      </w:r>
      <w:r w:rsidR="001C14CB">
        <w:t>hombohedral G</w:t>
      </w:r>
      <w:r w:rsidR="001E48A7">
        <w:t>raph</w:t>
      </w:r>
      <w:r>
        <w:t xml:space="preserve">ite </w:t>
      </w:r>
      <w:r w:rsidR="00B76AA8">
        <w:t>X-Ray</w:t>
      </w:r>
      <w:r>
        <w:t xml:space="preserve"> F</w:t>
      </w:r>
      <w:r w:rsidR="00BA0870">
        <w:t>ilter</w:t>
      </w:r>
      <w:r w:rsidR="004E1D94">
        <w:t xml:space="preserve"> using the sphere-in-contact model</w:t>
      </w:r>
    </w:p>
    <w:p w14:paraId="14D454C6" w14:textId="5EBE0673" w:rsidR="00E3100F" w:rsidRPr="004F3720" w:rsidRDefault="00E3100F" w:rsidP="00C160AB">
      <w:pPr>
        <w:pStyle w:val="Paragraph"/>
        <w:jc w:val="center"/>
      </w:pPr>
      <w:r w:rsidRPr="004F3720">
        <w:t>Constantinos D. Zeinalipour-Yazdi</w:t>
      </w:r>
      <w:r w:rsidRPr="004F3720">
        <w:rPr>
          <w:vertAlign w:val="superscript"/>
        </w:rPr>
        <w:t>a,b</w:t>
      </w:r>
      <w:r>
        <w:rPr>
          <w:vertAlign w:val="superscript"/>
        </w:rPr>
        <w:t>,</w:t>
      </w:r>
      <w:r w:rsidRPr="00784D07">
        <w:rPr>
          <w:rStyle w:val="FootnoteReference"/>
          <w:sz w:val="32"/>
          <w:szCs w:val="32"/>
        </w:rPr>
        <w:footnoteReference w:customMarkFollows="1" w:id="1"/>
        <w:sym w:font="Symbol" w:char="F02A"/>
      </w:r>
      <w:r w:rsidR="00C160AB">
        <w:t xml:space="preserve"> and </w:t>
      </w:r>
      <w:r>
        <w:rPr>
          <w:lang w:val="en-GB"/>
        </w:rPr>
        <w:t>David P. Pullman</w:t>
      </w:r>
      <w:r w:rsidR="00C160AB" w:rsidRPr="00C160AB">
        <w:rPr>
          <w:vertAlign w:val="superscript"/>
          <w:lang w:val="en-GB"/>
        </w:rPr>
        <w:t>c</w:t>
      </w:r>
    </w:p>
    <w:p w14:paraId="6B5AFAEE" w14:textId="77777777" w:rsidR="00E3100F" w:rsidRDefault="00E3100F" w:rsidP="00E3100F">
      <w:pPr>
        <w:pStyle w:val="Paragraph"/>
        <w:rPr>
          <w:b/>
        </w:rPr>
      </w:pPr>
    </w:p>
    <w:p w14:paraId="0DDBCCDE" w14:textId="77777777" w:rsidR="00E3100F" w:rsidRPr="004F3720" w:rsidRDefault="00E3100F" w:rsidP="00E3100F">
      <w:pPr>
        <w:pStyle w:val="Paragraph"/>
        <w:spacing w:before="0" w:line="360" w:lineRule="auto"/>
        <w:ind w:firstLine="0"/>
        <w:rPr>
          <w:i/>
          <w:iCs/>
          <w:vertAlign w:val="superscript"/>
          <w:lang w:val="en-GB"/>
        </w:rPr>
      </w:pPr>
      <w:r w:rsidRPr="004F3720">
        <w:rPr>
          <w:i/>
          <w:iCs/>
          <w:vertAlign w:val="superscript"/>
        </w:rPr>
        <w:t xml:space="preserve">a </w:t>
      </w:r>
      <w:r w:rsidRPr="004F3720">
        <w:rPr>
          <w:i/>
          <w:iCs/>
          <w:lang w:val="en-GB"/>
        </w:rPr>
        <w:t>School of Science, University of Greenwich, Central Avenue, Chatham Maritime, Kent, ME4 4TB, UK</w:t>
      </w:r>
    </w:p>
    <w:p w14:paraId="444F22A9" w14:textId="77777777" w:rsidR="00E3100F" w:rsidRPr="004F3720" w:rsidRDefault="00E3100F" w:rsidP="00E3100F">
      <w:pPr>
        <w:pStyle w:val="Paragraph"/>
        <w:spacing w:before="0" w:line="360" w:lineRule="auto"/>
        <w:ind w:firstLine="0"/>
        <w:rPr>
          <w:i/>
          <w:iCs/>
        </w:rPr>
      </w:pPr>
      <w:r w:rsidRPr="004F3720">
        <w:rPr>
          <w:i/>
          <w:iCs/>
          <w:vertAlign w:val="superscript"/>
        </w:rPr>
        <w:t xml:space="preserve">b </w:t>
      </w:r>
      <w:r w:rsidRPr="004F3720">
        <w:rPr>
          <w:i/>
          <w:iCs/>
        </w:rPr>
        <w:t>Department of Chemistry, University College London, 20 Gordon Street, London, WC1H 0AJ, UK</w:t>
      </w:r>
    </w:p>
    <w:p w14:paraId="0F0338CA" w14:textId="1599E183" w:rsidR="00E3100F" w:rsidRPr="004F3720" w:rsidRDefault="00C160AB" w:rsidP="00E3100F">
      <w:pPr>
        <w:pStyle w:val="Paragraph"/>
        <w:spacing w:before="0" w:line="360" w:lineRule="auto"/>
        <w:ind w:firstLine="0"/>
        <w:rPr>
          <w:i/>
          <w:vertAlign w:val="superscript"/>
        </w:rPr>
      </w:pPr>
      <w:r>
        <w:rPr>
          <w:i/>
          <w:vertAlign w:val="superscript"/>
        </w:rPr>
        <w:t>c</w:t>
      </w:r>
      <w:r w:rsidR="00E3100F" w:rsidRPr="004F3720">
        <w:rPr>
          <w:i/>
          <w:vertAlign w:val="superscript"/>
        </w:rPr>
        <w:t xml:space="preserve"> </w:t>
      </w:r>
      <w:r w:rsidR="00E3100F" w:rsidRPr="00E3100F">
        <w:rPr>
          <w:i/>
        </w:rPr>
        <w:t>Department of Chemistry and Biochemistry, San Diego State University, 5500 Campanile Road, San Diego, California 92182-1030,United States</w:t>
      </w:r>
    </w:p>
    <w:p w14:paraId="09A66791" w14:textId="77777777" w:rsidR="00E3100F" w:rsidRDefault="00E3100F" w:rsidP="00E3100F">
      <w:pPr>
        <w:pStyle w:val="Paragraph"/>
        <w:ind w:firstLine="0"/>
      </w:pPr>
      <w:r>
        <w:t>*Correspondence to: c.zeinalipouryazdi@greenwich.ac.uk</w:t>
      </w:r>
    </w:p>
    <w:p w14:paraId="3D4B52A0" w14:textId="77777777" w:rsidR="00AD12F3" w:rsidRDefault="00AD12F3" w:rsidP="00AD12F3"/>
    <w:p w14:paraId="0DAD94D3" w14:textId="57332E2E" w:rsidR="00AD12F3" w:rsidRPr="00AD12F3" w:rsidRDefault="00AD12F3" w:rsidP="00AD12F3">
      <w:pPr>
        <w:rPr>
          <w:b/>
        </w:rPr>
      </w:pPr>
      <w:r w:rsidRPr="00AD12F3">
        <w:rPr>
          <w:b/>
        </w:rPr>
        <w:t>Abstract</w:t>
      </w:r>
    </w:p>
    <w:p w14:paraId="2D138DF6" w14:textId="1DF50599" w:rsidR="004E1D94" w:rsidRDefault="00DB6369" w:rsidP="00065C26">
      <w:pPr>
        <w:spacing w:line="360" w:lineRule="auto"/>
        <w:ind w:firstLine="72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We have studied with the sphere-in-contact model the structure of rhombohedral graphite and found that there are molecular channels 22.7 degrees with respect to the material symmetry axis. </w:t>
      </w:r>
      <w:r w:rsidR="00B1272E">
        <w:rPr>
          <w:rFonts w:ascii="Times New Roman" w:hAnsi="Times New Roman"/>
        </w:rPr>
        <w:t>We</w:t>
      </w:r>
      <w:r w:rsidR="00AD12F3">
        <w:rPr>
          <w:rFonts w:ascii="Times New Roman" w:hAnsi="Times New Roman"/>
        </w:rPr>
        <w:t xml:space="preserve"> show via theoretical simulations with the Laue equation, Kramers equation and </w:t>
      </w:r>
      <w:r w:rsidR="00AD12F3" w:rsidRPr="002A1CE0">
        <w:rPr>
          <w:rFonts w:ascii="Times New Roman" w:hAnsi="Times New Roman"/>
        </w:rPr>
        <w:t>Duane-Hunt law</w:t>
      </w:r>
      <w:r w:rsidR="00AD12F3">
        <w:rPr>
          <w:rFonts w:ascii="Times New Roman" w:hAnsi="Times New Roman"/>
        </w:rPr>
        <w:t xml:space="preserve"> that X-ray radiation </w:t>
      </w:r>
      <w:r w:rsidR="00AD12F3" w:rsidRPr="007123C9">
        <w:rPr>
          <w:rFonts w:ascii="Times New Roman" w:hAnsi="Times New Roman"/>
        </w:rPr>
        <w:t>(</w:t>
      </w:r>
      <w:r w:rsidR="00AD12F3" w:rsidRPr="007123C9">
        <w:rPr>
          <w:rFonts w:ascii="Times New Roman" w:hAnsi="Times New Roman"/>
          <w:lang w:val="el-GR"/>
        </w:rPr>
        <w:t xml:space="preserve">λ </w:t>
      </w:r>
      <w:r w:rsidR="00AD12F3">
        <w:rPr>
          <w:rFonts w:ascii="Times New Roman" w:hAnsi="Times New Roman"/>
          <w:lang w:val="el-GR"/>
        </w:rPr>
        <w:t xml:space="preserve">&lt; </w:t>
      </w:r>
      <w:r w:rsidR="00AD12F3" w:rsidRPr="007123C9">
        <w:rPr>
          <w:rFonts w:ascii="Times New Roman" w:hAnsi="Times New Roman"/>
          <w:lang w:val="el-GR"/>
        </w:rPr>
        <w:t>1.34</w:t>
      </w:r>
      <w:r w:rsidR="00AD12F3" w:rsidRPr="007123C9">
        <w:rPr>
          <w:rFonts w:ascii="Times New Roman" w:hAnsi="Times New Roman"/>
        </w:rPr>
        <w:t xml:space="preserve"> Å) </w:t>
      </w:r>
      <w:r w:rsidR="00A51B55">
        <w:rPr>
          <w:rFonts w:ascii="Times New Roman" w:hAnsi="Times New Roman"/>
        </w:rPr>
        <w:t>that is trave</w:t>
      </w:r>
      <w:r w:rsidR="00AD12F3">
        <w:rPr>
          <w:rFonts w:ascii="Times New Roman" w:hAnsi="Times New Roman"/>
        </w:rPr>
        <w:t xml:space="preserve">ling along these </w:t>
      </w:r>
      <w:r w:rsidR="00B1272E">
        <w:rPr>
          <w:rFonts w:ascii="Times New Roman" w:hAnsi="Times New Roman"/>
        </w:rPr>
        <w:t xml:space="preserve">molecular </w:t>
      </w:r>
      <w:r w:rsidR="00AD12F3">
        <w:rPr>
          <w:rFonts w:ascii="Times New Roman" w:hAnsi="Times New Roman"/>
        </w:rPr>
        <w:t xml:space="preserve">channels would </w:t>
      </w:r>
      <w:r w:rsidR="00B1272E">
        <w:rPr>
          <w:rFonts w:ascii="Times New Roman" w:hAnsi="Times New Roman"/>
        </w:rPr>
        <w:t xml:space="preserve">have </w:t>
      </w:r>
      <w:r w:rsidR="00AD12F3">
        <w:rPr>
          <w:rFonts w:ascii="Times New Roman" w:hAnsi="Times New Roman"/>
        </w:rPr>
        <w:t>a larger mean-free-path</w:t>
      </w:r>
      <w:r w:rsidR="00B1272E">
        <w:rPr>
          <w:rFonts w:ascii="Times New Roman" w:hAnsi="Times New Roman"/>
        </w:rPr>
        <w:t>. This suggests</w:t>
      </w:r>
      <w:r w:rsidR="00AD12F3">
        <w:rPr>
          <w:rFonts w:ascii="Times New Roman" w:hAnsi="Times New Roman"/>
        </w:rPr>
        <w:t xml:space="preserve"> that stacks of rhombohedral graphite can become effective filters for X-ray sources, such as the ones used in Laue photog</w:t>
      </w:r>
      <w:r w:rsidR="007E7230">
        <w:rPr>
          <w:rFonts w:ascii="Times New Roman" w:hAnsi="Times New Roman"/>
        </w:rPr>
        <w:t>raphy</w:t>
      </w:r>
      <w:r w:rsidR="00B1272E">
        <w:rPr>
          <w:rFonts w:ascii="Times New Roman" w:hAnsi="Times New Roman"/>
        </w:rPr>
        <w:t xml:space="preserve"> and other X-ray techniques that use </w:t>
      </w:r>
      <w:r w:rsidR="00211EB2">
        <w:t>B</w:t>
      </w:r>
      <w:r w:rsidR="00B1272E">
        <w:t>remsstra</w:t>
      </w:r>
      <w:r w:rsidR="00B1272E">
        <w:t>h</w:t>
      </w:r>
      <w:r w:rsidR="00B1272E">
        <w:t>lung</w:t>
      </w:r>
      <w:r w:rsidR="007E7230">
        <w:rPr>
          <w:rFonts w:ascii="Times New Roman" w:hAnsi="Times New Roman"/>
        </w:rPr>
        <w:t>.</w:t>
      </w:r>
    </w:p>
    <w:p w14:paraId="73C5DBF2" w14:textId="77777777" w:rsidR="009E6ABB" w:rsidRDefault="009E6ABB" w:rsidP="00065C26">
      <w:pPr>
        <w:spacing w:line="360" w:lineRule="auto"/>
        <w:ind w:firstLine="720"/>
        <w:rPr>
          <w:rFonts w:ascii="Times New Roman" w:hAnsi="Times New Roman"/>
        </w:rPr>
      </w:pPr>
    </w:p>
    <w:p w14:paraId="0893D60B" w14:textId="60D83640" w:rsidR="009E6ABB" w:rsidRPr="00065C26" w:rsidRDefault="009E6ABB" w:rsidP="00065C26">
      <w:pPr>
        <w:spacing w:line="360" w:lineRule="auto"/>
        <w:ind w:firstLine="720"/>
        <w:rPr>
          <w:rFonts w:ascii="Times New Roman" w:hAnsi="Times New Roman"/>
        </w:rPr>
      </w:pPr>
      <w:r>
        <w:rPr>
          <w:rFonts w:ascii="Times New Roman" w:hAnsi="Times New Roman"/>
        </w:rPr>
        <w:t>Keywords: Rhombohedral Graphite, Sphere-in-Contact Model, X-Ray filter, Physical Molecular Models</w:t>
      </w:r>
    </w:p>
    <w:p w14:paraId="19B06B3E" w14:textId="77777777" w:rsidR="001E48A7" w:rsidRPr="00452326" w:rsidRDefault="00522D09" w:rsidP="007016B6">
      <w:pPr>
        <w:pStyle w:val="TAMainText"/>
        <w:jc w:val="both"/>
        <w:rPr>
          <w:b/>
        </w:rPr>
      </w:pPr>
      <w:r>
        <w:rPr>
          <w:b/>
        </w:rPr>
        <w:t xml:space="preserve">1. </w:t>
      </w:r>
      <w:r w:rsidR="001E48A7" w:rsidRPr="00452326">
        <w:rPr>
          <w:b/>
        </w:rPr>
        <w:t>Introduction</w:t>
      </w:r>
    </w:p>
    <w:p w14:paraId="200ED8E1" w14:textId="456E4065" w:rsidR="009B4829" w:rsidRDefault="009B4829" w:rsidP="009B4829">
      <w:pPr>
        <w:pStyle w:val="TAMainText"/>
        <w:jc w:val="both"/>
      </w:pPr>
      <w:r w:rsidRPr="00452326">
        <w:t>Graphite is a material used in many</w:t>
      </w:r>
      <w:r>
        <w:t xml:space="preserve"> </w:t>
      </w:r>
      <w:r w:rsidRPr="00452326">
        <w:t>technological</w:t>
      </w:r>
      <w:r w:rsidR="00B1272E">
        <w:t xml:space="preserve"> and commercial</w:t>
      </w:r>
      <w:r w:rsidRPr="00452326">
        <w:t xml:space="preserve"> applications</w:t>
      </w:r>
      <w:r w:rsidR="009560BF">
        <w:t xml:space="preserve"> </w:t>
      </w:r>
      <w:r w:rsidR="00B1272E">
        <w:t>due to its chemical i</w:t>
      </w:r>
      <w:r w:rsidR="00B1272E">
        <w:t>n</w:t>
      </w:r>
      <w:r w:rsidR="00B1272E">
        <w:t>ertness, high melting point, strong elastic properties and unique electronic properties.</w:t>
      </w:r>
      <w:r w:rsidR="00B1272E">
        <w:fldChar w:fldCharType="begin"/>
      </w:r>
      <w:r w:rsidR="00A84E34">
        <w:instrText xml:space="preserve"> ADDIN EN.CITE &lt;EndNote&gt;&lt;Cite&gt;&lt;Author&gt;Murugan&lt;/Author&gt;&lt;Year&gt;2016&lt;/Year&gt;&lt;RecNum&gt;1&lt;/RecNum&gt;&lt;DisplayText&gt;[1,2]&lt;/DisplayText&gt;&lt;record&gt;&lt;rec-number&gt;1&lt;/rec-number&gt;&lt;foreign-keys&gt;&lt;key app="EN" db-id="vfz0xf9ppwsfpweadpy5zdf8awxesarwswws" timestamp="1476532011"&gt;1&lt;/key&gt;&lt;/foreign-keys&gt;&lt;ref-type name="Journal Article"&gt;17&lt;/ref-type&gt;&lt;contributors&gt;&lt;authors&gt;&lt;author&gt;M. Murugan&lt;/author&gt;&lt;author&gt;R. Mohan Kumar&lt;/author&gt;&lt;author&gt;Ali Alsalme&lt;/author&gt;&lt;author&gt;Abdulaziz Alghamdi&lt;/author&gt;&lt;author&gt;R. Jayavel&lt;/author&gt;&lt;/authors&gt;&lt;/contributors&gt;&lt;titles&gt;&lt;title&gt;Facile hydrothermal preparation of niobium pentaoxide decorated reduced graphene oxide nanocomposites for supercapacitor applications&lt;/title&gt;&lt;secondary-title&gt;Chem. Phys. Lett.&lt;/secondary-title&gt;&lt;/titles&gt;&lt;periodical&gt;&lt;full-title&gt;Chem. Phys. Lett.&lt;/full-title&gt;&lt;/periodical&gt;&lt;pages&gt;35-40&lt;/pages&gt;&lt;volume&gt;650&lt;/volume&gt;&lt;dates&gt;&lt;year&gt;2016&lt;/year&gt;&lt;/dates&gt;&lt;urls&gt;&lt;/urls&gt;&lt;/record&gt;&lt;/Cite&gt;&lt;Cite&gt;&lt;Author&gt;Kim&lt;/Author&gt;&lt;Year&gt;2016&lt;/Year&gt;&lt;RecNum&gt;2&lt;/RecNum&gt;&lt;record&gt;&lt;rec-number&gt;2&lt;/rec-number&gt;&lt;foreign-keys&gt;&lt;key app="EN" db-id="vfz0xf9ppwsfpweadpy5zdf8awxesarwswws" timestamp="1476532011"&gt;2&lt;/key&gt;&lt;/foreign-keys&gt;&lt;ref-type name="Journal Article"&gt;17&lt;/ref-type&gt;&lt;contributors&gt;&lt;authors&gt;&lt;author&gt;Ho Jun Kim&lt;/author&gt;&lt;author&gt;Cheol-Soo Yang&lt;/author&gt;&lt;author&gt;HaeKyung Jeong&lt;/author&gt;&lt;/authors&gt;&lt;/contributors&gt;&lt;titles&gt;&lt;title&gt;Electrochemical properties of modified highly ordered pyrolytic graphite by using ambient plasma&lt;/title&gt;&lt;secondary-title&gt;Chem. Phys. Lett.&lt;/secondary-title&gt;&lt;/titles&gt;&lt;periodical&gt;&lt;full-title&gt;Chem. Phys. Lett.&lt;/full-title&gt;&lt;/periodical&gt;&lt;pages&gt;288-291&lt;/pages&gt;&lt;volume&gt;644&lt;/volume&gt;&lt;dates&gt;&lt;year&gt;2016&lt;/year&gt;&lt;/dates&gt;&lt;urls&gt;&lt;/urls&gt;&lt;/record&gt;&lt;/Cite&gt;&lt;/EndNote&gt;</w:instrText>
      </w:r>
      <w:r w:rsidR="00B1272E">
        <w:fldChar w:fldCharType="separate"/>
      </w:r>
      <w:r w:rsidR="00DB6369">
        <w:rPr>
          <w:noProof/>
        </w:rPr>
        <w:t>[1,2]</w:t>
      </w:r>
      <w:r w:rsidR="00B1272E">
        <w:fldChar w:fldCharType="end"/>
      </w:r>
      <w:r w:rsidR="00972495">
        <w:t xml:space="preserve"> Due to its </w:t>
      </w:r>
      <w:r w:rsidR="00972495">
        <w:lastRenderedPageBreak/>
        <w:t>layered structure graphite-like carbon films have been used in various applications to enhance the trib</w:t>
      </w:r>
      <w:r w:rsidR="00972495">
        <w:t>o</w:t>
      </w:r>
      <w:r w:rsidR="00972495">
        <w:t>logical properties of materials.</w:t>
      </w:r>
      <w:r w:rsidR="00972495">
        <w:fldChar w:fldCharType="begin"/>
      </w:r>
      <w:r w:rsidR="00DB6369">
        <w:instrText xml:space="preserve"> ADDIN EN.CITE &lt;EndNote&gt;&lt;Cite&gt;&lt;Author&gt;Dong&lt;/Author&gt;&lt;Year&gt;2018&lt;/Year&gt;&lt;RecNum&gt;39&lt;/RecNum&gt;&lt;DisplayText&gt;[3]&lt;/DisplayText&gt;&lt;record&gt;&lt;rec-number&gt;39&lt;/rec-number&gt;&lt;foreign-keys&gt;&lt;key app="EN" db-id="darvv9e5sa52tcezrzkv9vryawera20d9vze" timestamp="1525092745"&gt;39&lt;/key&gt;&lt;/foreign-keys&gt;&lt;ref-type name="Journal Article"&gt;17&lt;/ref-type&gt;&lt;contributors&gt;&lt;authors&gt;&lt;author&gt;Dong, Dan&lt;/author&gt;&lt;author&gt;Jiang, Bailing&lt;/author&gt;&lt;author&gt;Li, Hongtao&lt;/author&gt;&lt;author&gt;Du, Yuzhou&lt;/author&gt;&lt;author&gt;Yang, Chao&lt;/author&gt;&lt;/authors&gt;&lt;/contributors&gt;&lt;titles&gt;&lt;title&gt;Effect of graphite target power density on tribological properties of graphite-like carbon films&lt;/title&gt;&lt;secondary-title&gt;Appl. Surf. Sci.&lt;/secondary-title&gt;&lt;/titles&gt;&lt;periodical&gt;&lt;full-title&gt;Appl. Surf. Sci.&lt;/full-title&gt;&lt;/periodical&gt;&lt;pages&gt;900-909&lt;/pages&gt;&lt;volume&gt;439&lt;/volume&gt;&lt;keywords&gt;&lt;keyword&gt;Graphite-like carbon films&lt;/keyword&gt;&lt;keyword&gt;Graphite target power density&lt;/keyword&gt;&lt;keyword&gt;Microstructure&lt;/keyword&gt;&lt;keyword&gt;Tribological performance&lt;/keyword&gt;&lt;/keywords&gt;&lt;dates&gt;&lt;year&gt;2018&lt;/year&gt;&lt;pub-dates&gt;&lt;date&gt;2018/05/01/&lt;/date&gt;&lt;/pub-dates&gt;&lt;/dates&gt;&lt;isbn&gt;0169-4332&lt;/isbn&gt;&lt;urls&gt;&lt;related-urls&gt;&lt;url&gt;http://www.sciencedirect.com/science/article/pii/S0169433218301235&lt;/url&gt;&lt;url&gt;https://www.sciencedirect.com/science/article/pii/S0169433218301235?via%3Dihub&lt;/url&gt;&lt;/related-urls&gt;&lt;/urls&gt;&lt;electronic-resource-num&gt;https://doi.org/10.1016/j.apsusc.2018.01.113&lt;/electronic-resource-num&gt;&lt;/record&gt;&lt;/Cite&gt;&lt;/EndNote&gt;</w:instrText>
      </w:r>
      <w:r w:rsidR="00972495">
        <w:fldChar w:fldCharType="separate"/>
      </w:r>
      <w:r w:rsidR="00DB6369">
        <w:rPr>
          <w:noProof/>
        </w:rPr>
        <w:t>[3]</w:t>
      </w:r>
      <w:r w:rsidR="00972495">
        <w:fldChar w:fldCharType="end"/>
      </w:r>
      <w:r w:rsidR="00972495">
        <w:t xml:space="preserve"> In addition graphite composite materials are known to have improved mechanical properties</w:t>
      </w:r>
      <w:r w:rsidR="00B1272E">
        <w:t xml:space="preserve"> and are broadly used in nanotechnology improved building materials</w:t>
      </w:r>
      <w:r w:rsidR="00972495">
        <w:t>.</w:t>
      </w:r>
      <w:r w:rsidR="00972495">
        <w:fldChar w:fldCharType="begin">
          <w:fldData xml:space="preserve">PEVuZE5vdGU+PENpdGU+PEF1dGhvcj5XYW5nPC9BdXRob3I+PFllYXI+MjAxODwvWWVhcj48UmVj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</w:fldData>
        </w:fldChar>
      </w:r>
      <w:r w:rsidR="00DB6369">
        <w:instrText xml:space="preserve"> ADDIN EN.CITE </w:instrText>
      </w:r>
      <w:r w:rsidR="00DB6369">
        <w:fldChar w:fldCharType="begin">
          <w:fldData xml:space="preserve">PEVuZE5vdGU+PENpdGU+PEF1dGhvcj5XYW5nPC9BdXRob3I+PFllYXI+MjAxODwvWWVhcj48UmVj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</w:fldData>
        </w:fldChar>
      </w:r>
      <w:r w:rsidR="00DB6369">
        <w:instrText xml:space="preserve"> ADDIN EN.CITE.DATA </w:instrText>
      </w:r>
      <w:r w:rsidR="00DB6369">
        <w:fldChar w:fldCharType="end"/>
      </w:r>
      <w:r w:rsidR="00972495">
        <w:fldChar w:fldCharType="separate"/>
      </w:r>
      <w:r w:rsidR="00DB6369">
        <w:rPr>
          <w:noProof/>
        </w:rPr>
        <w:t>[4-6]</w:t>
      </w:r>
      <w:r w:rsidR="00972495">
        <w:fldChar w:fldCharType="end"/>
      </w:r>
      <w:r w:rsidRPr="004848BB">
        <w:t xml:space="preserve"> </w:t>
      </w:r>
      <w:r w:rsidR="00B1272E">
        <w:t>A</w:t>
      </w:r>
      <w:r w:rsidR="00B1272E">
        <w:t>n</w:t>
      </w:r>
      <w:r w:rsidR="00B1272E">
        <w:t>othe</w:t>
      </w:r>
      <w:r w:rsidR="009B0F74">
        <w:t>r</w:t>
      </w:r>
      <w:r w:rsidR="00B1272E">
        <w:t xml:space="preserve"> </w:t>
      </w:r>
      <w:r>
        <w:t>commercial use of graphite is in pencil leads where different proportions of clay determine the hardness (e.g., ... 2H, H, F, HB, B, 2B, ...)</w:t>
      </w:r>
      <w:r w:rsidR="009B0F74">
        <w:t xml:space="preserve"> as it </w:t>
      </w:r>
      <w:r>
        <w:t>can flake with relatively small mechanical force</w:t>
      </w:r>
      <w:r w:rsidR="009B0F74">
        <w:t xml:space="preserve"> and</w:t>
      </w:r>
      <w:r>
        <w:t xml:space="preserve"> </w:t>
      </w:r>
      <w:r w:rsidRPr="00452326">
        <w:t>decorate a paper.</w:t>
      </w:r>
      <w:r w:rsidR="00804B5B">
        <w:fldChar w:fldCharType="begin"/>
      </w:r>
      <w:r w:rsidR="00A84E34">
        <w:instrText xml:space="preserve"> ADDIN EN.CITE &lt;EndNote&gt;&lt;Cite&gt;&lt;Author&gt;Zeinalipour-Yazdi&lt;/Author&gt;&lt;Year&gt;2006&lt;/Year&gt;&lt;RecNum&gt;5&lt;/RecNum&gt;&lt;DisplayText&gt;[7]&lt;/DisplayText&gt;&lt;record&gt;&lt;rec-number&gt;5&lt;/rec-number&gt;&lt;foreign-keys&gt;&lt;key app="EN" db-id="vfz0xf9ppwsfpweadpy5zdf8awxesarwswws" timestamp="1476532011"&gt;5&lt;/key&gt;&lt;/foreign-keys&gt;&lt;ref-type name="Journal Article"&gt;17&lt;/ref-type&gt;&lt;contributors&gt;&lt;authors&gt;&lt;author&gt;Constantinos D Zeinalipour-Yazdi&lt;/author&gt;&lt;author&gt;David P Pullman&lt;/author&gt;&lt;/authors&gt;&lt;/contributors&gt;&lt;titles&gt;&lt;title&gt;Correlation of polarizabilities with van der waals interactions in π-systems&lt;/title&gt;&lt;secondary-title&gt;J. Phys. Chem. B&lt;/secondary-title&gt;&lt;/titles&gt;&lt;periodical&gt;&lt;full-title&gt;J. Phys. Chem. B&lt;/full-title&gt;&lt;/periodical&gt;&lt;pages&gt;24260-24265&lt;/pages&gt;&lt;volume&gt;110&lt;/volume&gt;&lt;number&gt;47&lt;/number&gt;&lt;dates&gt;&lt;year&gt;2006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7]</w:t>
      </w:r>
      <w:r w:rsidR="00804B5B">
        <w:fldChar w:fldCharType="end"/>
      </w:r>
      <w:r>
        <w:t xml:space="preserve"> Due to its chemical inertness, high melting point, and large heat conduction coeff</w:t>
      </w:r>
      <w:r>
        <w:t>i</w:t>
      </w:r>
      <w:r>
        <w:t>cient, graphite finds use as a crucible material.</w:t>
      </w:r>
      <w:r w:rsidR="005F4CD7">
        <w:fldChar w:fldCharType="begin"/>
      </w:r>
      <w:r w:rsidR="00DB6369">
        <w:instrText xml:space="preserve"> ADDIN EN.CITE &lt;EndNote&gt;&lt;Cite&gt;&lt;RecNum&gt;51&lt;/RecNum&gt;&lt;DisplayText&gt;[8]&lt;/DisplayText&gt;&lt;record&gt;&lt;rec-number&gt;51&lt;/rec-number&gt;&lt;foreign-keys&gt;&lt;key app="EN" db-id="darvv9e5sa52tcezrzkv9vryawera20d9vze" timestamp="1562582704"&gt;51&lt;/key&gt;&lt;/foreign-keys&gt;&lt;ref-type name="Journal Article"&gt;17&lt;/ref-type&gt;&lt;contributors&gt;&lt;/contributors&gt;&lt;titles&gt;&lt;title&gt;U.S. Patent 1,374,910. Bats Jean and Hubert Louis De. Method of making clay and graphite crucibles. 1921.&lt;/title&gt;&lt;/titles&gt;&lt;dates&gt;&lt;/dates&gt;&lt;urls&gt;&lt;/urls&gt;&lt;/record&gt;&lt;/Cite&gt;&lt;/EndNote&gt;</w:instrText>
      </w:r>
      <w:r w:rsidR="005F4CD7">
        <w:fldChar w:fldCharType="separate"/>
      </w:r>
      <w:r w:rsidR="00DB6369">
        <w:rPr>
          <w:noProof/>
        </w:rPr>
        <w:t>[8]</w:t>
      </w:r>
      <w:r w:rsidR="005F4CD7">
        <w:fldChar w:fldCharType="end"/>
      </w:r>
      <w:r>
        <w:t xml:space="preserve"> It is also an excellent conductor of electricity </w:t>
      </w:r>
      <w:r w:rsidR="009B0F74">
        <w:t xml:space="preserve">along its basal plane </w:t>
      </w:r>
      <w:r>
        <w:t xml:space="preserve">and therefore </w:t>
      </w:r>
      <w:r w:rsidR="009B0F74">
        <w:t xml:space="preserve">it is </w:t>
      </w:r>
      <w:r>
        <w:t>used as an electrode material</w:t>
      </w:r>
      <w:r w:rsidR="0018212F">
        <w:t>, which operates well even under harsh acidic conditions</w:t>
      </w:r>
      <w:r>
        <w:t>.</w:t>
      </w:r>
      <w:r w:rsidR="00D854CB">
        <w:fldChar w:fldCharType="begin"/>
      </w:r>
      <w:r w:rsidR="00DB6369">
        <w:instrText xml:space="preserve"> ADDIN EN.CITE &lt;EndNote&gt;&lt;Cite&gt;&lt;Author&gt;Sagara&lt;/Author&gt;&lt;Year&gt;1993&lt;/Year&gt;&lt;RecNum&gt;50&lt;/RecNum&gt;&lt;DisplayText&gt;[9]&lt;/DisplayText&gt;&lt;record&gt;&lt;rec-number&gt;50&lt;/rec-number&gt;&lt;foreign-keys&gt;&lt;key app="EN" db-id="darvv9e5sa52tcezrzkv9vryawera20d9vze" timestamp="1562581727"&gt;50&lt;/key&gt;&lt;/foreign-keys&gt;&lt;ref-type name="Journal Article"&gt;17&lt;/ref-type&gt;&lt;contributors&gt;&lt;authors&gt;&lt;author&gt;Takamasa Sagara&lt;/author&gt;&lt;author&gt;Katsumi Niki&lt;/author&gt;&lt;/authors&gt;&lt;/contributors&gt;&lt;titles&gt;&lt;title&gt;Surface processes and adsorption states of methylene blue at graphite electrode surfaces in an acidic medium: an electroreflectance study&lt;/title&gt;&lt;secondary-title&gt;Langmuir&lt;/secondary-title&gt;&lt;/titles&gt;&lt;periodical&gt;&lt;full-title&gt;Langmuir&lt;/full-title&gt;&lt;/periodical&gt;&lt;pages&gt;831-838&lt;/pages&gt;&lt;volume&gt;9&lt;/volume&gt;&lt;dates&gt;&lt;year&gt;1993&lt;/year&gt;&lt;/dates&gt;&lt;urls&gt;&lt;/urls&gt;&lt;electronic-resource-num&gt;DOI: 10.1021/la00027a037&lt;/electronic-resource-num&gt;&lt;/record&gt;&lt;/Cite&gt;&lt;/EndNote&gt;</w:instrText>
      </w:r>
      <w:r w:rsidR="00D854CB">
        <w:fldChar w:fldCharType="separate"/>
      </w:r>
      <w:r w:rsidR="00DB6369">
        <w:rPr>
          <w:noProof/>
        </w:rPr>
        <w:t>[9]</w:t>
      </w:r>
      <w:r w:rsidR="00D854CB">
        <w:fldChar w:fldCharType="end"/>
      </w:r>
      <w:r>
        <w:t xml:space="preserve"> </w:t>
      </w:r>
      <w:r w:rsidR="000827C8">
        <w:t>Graphite is broadly used as a dry lubricant and as a lubricant in metallic bearings as it can withstand high-T</w:t>
      </w:r>
      <w:r w:rsidRPr="00452326">
        <w:t xml:space="preserve"> (350 °</w:t>
      </w:r>
      <w:r>
        <w:t>C)</w:t>
      </w:r>
      <w:r w:rsidRPr="00452326">
        <w:t>.</w:t>
      </w:r>
      <w:r w:rsidR="00FA3C21">
        <w:fldChar w:fldCharType="begin"/>
      </w:r>
      <w:r w:rsidR="00DB6369">
        <w:instrText xml:space="preserve"> ADDIN EN.CITE &lt;EndNote&gt;&lt;Cite&gt;&lt;RecNum&gt;52&lt;/RecNum&gt;&lt;DisplayText&gt;[10]&lt;/DisplayText&gt;&lt;record&gt;&lt;rec-number&gt;52&lt;/rec-number&gt;&lt;foreign-keys&gt;&lt;key app="EN" db-id="darvv9e5sa52tcezrzkv9vryawera20d9vze" timestamp="1562584250"&gt;52&lt;/key&gt;&lt;/foreign-keys&gt;&lt;ref-type name="Journal Article"&gt;17&lt;/ref-type&gt;&lt;contributors&gt;&lt;/contributors&gt;&lt;titles&gt;&lt;title&gt;US 3,383,311. Groszek Aleksander Jerzy. Graphite lubricant. 1968.&lt;/title&gt;&lt;/titles&gt;&lt;dates&gt;&lt;/dates&gt;&lt;urls&gt;&lt;/urls&gt;&lt;/record&gt;&lt;/Cite&gt;&lt;/EndNote&gt;</w:instrText>
      </w:r>
      <w:r w:rsidR="00FA3C21">
        <w:fldChar w:fldCharType="separate"/>
      </w:r>
      <w:r w:rsidR="00DB6369">
        <w:rPr>
          <w:noProof/>
        </w:rPr>
        <w:t>[10]</w:t>
      </w:r>
      <w:r w:rsidR="00FA3C21">
        <w:fldChar w:fldCharType="end"/>
      </w:r>
      <w:r w:rsidRPr="00452326">
        <w:t xml:space="preserve"> </w:t>
      </w:r>
      <w:r w:rsidR="000827C8">
        <w:t>A</w:t>
      </w:r>
      <w:r w:rsidRPr="00452326">
        <w:t xml:space="preserve"> high-tech application of graphite is in the protective material against excessive heat on the outside surface of spacecrafts </w:t>
      </w:r>
      <w:r w:rsidR="00804B5B">
        <w:fldChar w:fldCharType="begin"/>
      </w:r>
      <w:r w:rsidR="00A84E34">
        <w:instrText xml:space="preserve"> ADDIN EN.CITE &lt;EndNote&gt;&lt;Cite&gt;&lt;Author&gt;Zimcik&lt;/Author&gt;&lt;Year&gt;1988&lt;/Year&gt;&lt;RecNum&gt;6&lt;/RecNum&gt;&lt;DisplayText&gt;[11]&lt;/DisplayText&gt;&lt;record&gt;&lt;rec-number&gt;6&lt;/rec-number&gt;&lt;foreign-keys&gt;&lt;key app="EN" db-id="vfz0xf9ppwsfpweadpy5zdf8awxesarwswws" timestamp="1476532011"&gt;6&lt;/key&gt;&lt;/foreign-keys&gt;&lt;ref-type name="Journal Article"&gt;17&lt;/ref-type&gt;&lt;contributors&gt;&lt;authors&gt;&lt;author&gt;D. G. Zimcik&lt;/author&gt;&lt;author&gt;C. R. Maag&lt;/author&gt;&lt;/authors&gt;&lt;/contributors&gt;&lt;titles&gt;&lt;title&gt;Results of Apparent Atomic Oxygen Reactions with Spacecraft Materials During Shuttle Flight STS-41G&lt;/title&gt;&lt;secondary-title&gt;J. Spacecraft Rockets&lt;/secondary-title&gt;&lt;/titles&gt;&lt;periodical&gt;&lt;full-title&gt;J. Spacecraft Rockets&lt;/full-title&gt;&lt;/periodical&gt;&lt;pages&gt;162-168&lt;/pages&gt;&lt;volume&gt;25&lt;/volume&gt;&lt;dates&gt;&lt;year&gt;1988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11]</w:t>
      </w:r>
      <w:r w:rsidR="00804B5B">
        <w:fldChar w:fldCharType="end"/>
      </w:r>
      <w:r w:rsidRPr="00452326">
        <w:t xml:space="preserve"> and as a substrate in Scanning Tunneling M</w:t>
      </w:r>
      <w:r w:rsidRPr="00452326">
        <w:t>i</w:t>
      </w:r>
      <w:r w:rsidRPr="00452326">
        <w:t>croscopy (STM)</w:t>
      </w:r>
      <w:r w:rsidR="00804B5B">
        <w:fldChar w:fldCharType="begin"/>
      </w:r>
      <w:r w:rsidR="00DB6369">
        <w:instrText xml:space="preserve"> ADDIN EN.CITE &lt;EndNote&gt;&lt;Cite&gt;&lt;Author&gt;Zeinalipour-Yazdi&lt;/Author&gt;&lt;Year&gt;2008&lt;/Year&gt;&lt;RecNum&gt;21&lt;/RecNum&gt;&lt;DisplayText&gt;[12]&lt;/DisplayText&gt;&lt;record&gt;&lt;rec-number&gt;21&lt;/rec-number&gt;&lt;foreign-keys&gt;&lt;key app="EN" db-id="darvv9e5sa52tcezrzkv9vryawera20d9vze" timestamp="1525090080"&gt;21&lt;/key&gt;&lt;/foreign-keys&gt;&lt;ref-type name="Journal Article"&gt;17&lt;/ref-type&gt;&lt;contributors&gt;&lt;authors&gt;&lt;author&gt;Constantinos D Zeinalipour-Yazdi&lt;/author&gt;&lt;author&gt;David P Pullman&lt;/author&gt;&lt;/authors&gt;&lt;/contributors&gt;&lt;titles&gt;&lt;title&gt;A new interpretation of the scanning tunneling microscope image of graphite&lt;/title&gt;&lt;secondary-title&gt;Chem. Phys.&lt;/secondary-title&gt;&lt;/titles&gt;&lt;periodical&gt;&lt;full-title&gt;Chem. Phys.&lt;/full-title&gt;&lt;/periodical&gt;&lt;pages&gt;233-236&lt;/pages&gt;&lt;volume&gt;348&lt;/volume&gt;&lt;number&gt;1&lt;/number&gt;&lt;dates&gt;&lt;year&gt;2008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12]</w:t>
      </w:r>
      <w:r w:rsidR="00804B5B">
        <w:fldChar w:fldCharType="end"/>
      </w:r>
      <w:r w:rsidRPr="00452326">
        <w:t xml:space="preserve"> as it is easy to obtain contaminant free surfaces by means </w:t>
      </w:r>
      <w:r>
        <w:t>of cleaving the crystal</w:t>
      </w:r>
      <w:r w:rsidR="00A84A9B">
        <w:t xml:space="preserve"> along the basal plane</w:t>
      </w:r>
      <w:r w:rsidR="007D04E4">
        <w:t xml:space="preserve"> using adhesive tape</w:t>
      </w:r>
      <w:r w:rsidRPr="00452326">
        <w:t>.</w:t>
      </w:r>
      <w:r>
        <w:t xml:space="preserve"> </w:t>
      </w:r>
      <w:r w:rsidR="000827C8">
        <w:t>L</w:t>
      </w:r>
      <w:r>
        <w:t>ow mosaic-spread (0.4</w:t>
      </w:r>
      <w:r w:rsidRPr="00D75DD5">
        <w:rPr>
          <w:rFonts w:ascii="Lucida Grande" w:hAnsi="Lucida Grande" w:cs="Lucida Grande"/>
          <w:b/>
          <w:color w:val="000000"/>
        </w:rPr>
        <w:t>°</w:t>
      </w:r>
      <w:r w:rsidRPr="001E3200">
        <w:rPr>
          <w:rFonts w:ascii="MS Gothic" w:eastAsia="MS Gothic"/>
          <w:color w:val="000000"/>
        </w:rPr>
        <w:t>±</w:t>
      </w:r>
      <w:r>
        <w:t>0.1</w:t>
      </w:r>
      <w:r w:rsidRPr="00D75DD5">
        <w:rPr>
          <w:rFonts w:ascii="Lucida Grande" w:hAnsi="Lucida Grande" w:cs="Lucida Grande"/>
          <w:b/>
          <w:color w:val="000000"/>
        </w:rPr>
        <w:t>°</w:t>
      </w:r>
      <w:r>
        <w:rPr>
          <w:rFonts w:ascii="Lucida Grande" w:hAnsi="Lucida Grande" w:cs="Lucida Grande"/>
          <w:b/>
          <w:color w:val="000000"/>
        </w:rPr>
        <w:t xml:space="preserve">) </w:t>
      </w:r>
      <w:r>
        <w:t>highly-oriented-pyrolytic-graphite (HOPG) is used as a post-sample monochromator to filter out the K</w:t>
      </w:r>
      <w:r w:rsidRPr="00E21196">
        <w:rPr>
          <w:i/>
          <w:lang w:val="el-GR"/>
        </w:rPr>
        <w:t>β</w:t>
      </w:r>
      <w:r>
        <w:t xml:space="preserve"> radiation in X-ray source</w:t>
      </w:r>
      <w:r w:rsidR="000638C4">
        <w:t>s</w:t>
      </w:r>
      <w:r>
        <w:t>.</w:t>
      </w:r>
      <w:r w:rsidRPr="008E7854">
        <w:t xml:space="preserve"> </w:t>
      </w:r>
      <w:r w:rsidR="00804B5B">
        <w:fldChar w:fldCharType="begin"/>
      </w:r>
      <w:r w:rsidR="00A84E34">
        <w:instrText xml:space="preserve"> ADDIN EN.CITE &lt;EndNote&gt;&lt;Cite&gt;&lt;Author&gt;Arnhold&lt;/Author&gt;&lt;Year&gt;1988&lt;/Year&gt;&lt;RecNum&gt;7&lt;/RecNum&gt;&lt;DisplayText&gt;[13]&lt;/DisplayText&gt;&lt;record&gt;&lt;rec-number&gt;7&lt;/rec-number&gt;&lt;foreign-keys&gt;&lt;key app="EN" db-id="vfz0xf9ppwsfpweadpy5zdf8awxesarwswws" timestamp="1476532011"&gt;7&lt;/key&gt;&lt;/foreign-keys&gt;&lt;ref-type name="Journal Article"&gt;17&lt;/ref-type&gt;&lt;contributors&gt;&lt;authors&gt;&lt;author&gt;R. Arnhold&lt;/author&gt;&lt;author&gt;S. Kauter&lt;/author&gt;&lt;/authors&gt;&lt;/contributors&gt;&lt;titles&gt;&lt;title&gt;Investigations of curved graphite crystals for the use as X-ray monochromators&lt;/title&gt;&lt;secondary-title&gt;Cryst. Res. Technol.&lt;/secondary-title&gt;&lt;/titles&gt;&lt;periodical&gt;&lt;full-title&gt;Cryst. Res. Technol.&lt;/full-title&gt;&lt;/periodical&gt;&lt;pages&gt;1187–1192&lt;/pages&gt;&lt;volume&gt;23&lt;/volume&gt;&lt;dates&gt;&lt;year&gt;1988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13]</w:t>
      </w:r>
      <w:r w:rsidR="00804B5B">
        <w:fldChar w:fldCharType="end"/>
      </w:r>
      <w:r w:rsidR="008531EE">
        <w:t xml:space="preserve"> </w:t>
      </w:r>
      <w:r w:rsidR="008531EE" w:rsidRPr="008531EE">
        <w:t xml:space="preserve">Graphite filter atomizers (GFA) for electrothermal atomic absorption spectrometry (ETAAS) </w:t>
      </w:r>
      <w:r w:rsidR="008531EE">
        <w:t xml:space="preserve">have exhibited </w:t>
      </w:r>
      <w:r w:rsidR="008531EE" w:rsidRPr="008531EE">
        <w:t>substantial advantages over commonly employed electrothermal vaporizers and atomizers</w:t>
      </w:r>
      <w:r w:rsidR="008531EE">
        <w:t>.</w:t>
      </w:r>
      <w:r w:rsidR="008531EE">
        <w:fldChar w:fldCharType="begin"/>
      </w:r>
      <w:r w:rsidR="00DB6369">
        <w:instrText xml:space="preserve"> ADDIN EN.CITE &lt;EndNote&gt;&lt;Cite&gt;&lt;Author&gt;Katskov&lt;/Author&gt;&lt;Year&gt;2007&lt;/Year&gt;&lt;RecNum&gt;45&lt;/RecNum&gt;&lt;DisplayText&gt;[14]&lt;/DisplayText&gt;&lt;record&gt;&lt;rec-number&gt;45&lt;/rec-number&gt;&lt;foreign-keys&gt;&lt;key app="EN" db-id="darvv9e5sa52tcezrzkv9vryawera20d9vze" timestamp="1561898467"&gt;45&lt;/key&gt;&lt;/foreign-keys&gt;&lt;ref-type name="Journal Article"&gt;17&lt;/ref-type&gt;&lt;contributors&gt;&lt;authors&gt;&lt;author&gt;Katskov, Dmitri A.&lt;/author&gt;&lt;/authors&gt;&lt;/contributors&gt;&lt;titles&gt;&lt;title&gt;Graphite filter atomizer in atomic absorption spectrometry&lt;/title&gt;&lt;secondary-title&gt;Spectrochim. Acta Part B At. Spectrosc.&lt;/secondary-title&gt;&lt;/titles&gt;&lt;periodical&gt;&lt;full-title&gt;Spectrochim. Acta Part B At. Spectrosc.&lt;/full-title&gt;&lt;/periodical&gt;&lt;pages&gt;897-917&lt;/pages&gt;&lt;volume&gt;62&lt;/volume&gt;&lt;number&gt;9&lt;/number&gt;&lt;keywords&gt;&lt;keyword&gt;Atomic absorption spectrometry&lt;/keyword&gt;&lt;keyword&gt;Electrothermal vaporization&lt;/keyword&gt;&lt;keyword&gt;Graphite filter atomizer&lt;/keyword&gt;&lt;/keywords&gt;&lt;dates&gt;&lt;year&gt;2007&lt;/year&gt;&lt;pub-dates&gt;&lt;date&gt;2007/09/01/&lt;/date&gt;&lt;/pub-dates&gt;&lt;/dates&gt;&lt;isbn&gt;0584-8547&lt;/isbn&gt;&lt;urls&gt;&lt;related-urls&gt;&lt;url&gt;http://www.sciencedirect.com/science/article/pii/S0584854707000912&lt;/url&gt;&lt;/related-urls&gt;&lt;/urls&gt;&lt;electronic-resource-num&gt;https://doi.org/10.1016/j.sab.2007.03.023&lt;/electronic-resource-num&gt;&lt;/record&gt;&lt;/Cite&gt;&lt;/EndNote&gt;</w:instrText>
      </w:r>
      <w:r w:rsidR="008531EE">
        <w:fldChar w:fldCharType="separate"/>
      </w:r>
      <w:r w:rsidR="00DB6369">
        <w:rPr>
          <w:noProof/>
        </w:rPr>
        <w:t>[14]</w:t>
      </w:r>
      <w:r w:rsidR="008531EE">
        <w:fldChar w:fldCharType="end"/>
      </w:r>
      <w:r w:rsidR="008531EE">
        <w:t xml:space="preserve"> Finally, graphite is used as the heating element in graphite furnaces </w:t>
      </w:r>
      <w:r w:rsidR="007D04E4">
        <w:fldChar w:fldCharType="begin">
          <w:fldData xml:space="preserve">PEVuZE5vdGU+PENpdGU+PEF1dGhvcj5QZWRybzwvQXV0aG9yPjxZZWFyPjIwMTU8L1llYXI+PFJl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</w:fldData>
        </w:fldChar>
      </w:r>
      <w:r w:rsidR="00DB6369">
        <w:instrText xml:space="preserve"> ADDIN EN.CITE </w:instrText>
      </w:r>
      <w:r w:rsidR="00DB6369">
        <w:fldChar w:fldCharType="begin">
          <w:fldData xml:space="preserve">PEVuZE5vdGU+PENpdGU+PEF1dGhvcj5QZWRybzwvQXV0aG9yPjxZZWFyPjIwMTU8L1llYXI+PFJl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</w:fldData>
        </w:fldChar>
      </w:r>
      <w:r w:rsidR="00DB6369">
        <w:instrText xml:space="preserve"> ADDIN EN.CITE.DATA </w:instrText>
      </w:r>
      <w:r w:rsidR="00DB6369">
        <w:fldChar w:fldCharType="end"/>
      </w:r>
      <w:r w:rsidR="007D04E4">
        <w:fldChar w:fldCharType="separate"/>
      </w:r>
      <w:r w:rsidR="00DB6369">
        <w:rPr>
          <w:noProof/>
        </w:rPr>
        <w:t>[15,16]</w:t>
      </w:r>
      <w:r w:rsidR="007D04E4">
        <w:fldChar w:fldCharType="end"/>
      </w:r>
      <w:r w:rsidR="007D04E4">
        <w:t xml:space="preserve"> </w:t>
      </w:r>
      <w:r w:rsidR="008531EE">
        <w:t>as its</w:t>
      </w:r>
      <w:r w:rsidR="003D6BC4">
        <w:t xml:space="preserve"> chemical inertness and high me</w:t>
      </w:r>
      <w:r w:rsidR="008531EE">
        <w:t xml:space="preserve">lting point make it ideal </w:t>
      </w:r>
      <w:r w:rsidR="003D6BC4">
        <w:t xml:space="preserve">as the </w:t>
      </w:r>
      <w:r w:rsidR="007D04E4">
        <w:t xml:space="preserve">sample </w:t>
      </w:r>
      <w:r w:rsidR="003D6BC4">
        <w:t>gasification source in atomic a</w:t>
      </w:r>
      <w:r w:rsidR="003D6BC4">
        <w:t>b</w:t>
      </w:r>
      <w:r w:rsidR="003D6BC4">
        <w:t>sorption spectrometry.</w:t>
      </w:r>
      <w:r w:rsidR="003D6BC4">
        <w:fldChar w:fldCharType="begin">
          <w:fldData xml:space="preserve">PEVuZE5vdGU+PENpdGU+PEF1dGhvcj5DYWNobzwvQXV0aG9yPjxZZWFyPjIwMTg8L1llYXI+PFJl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</w:fldData>
        </w:fldChar>
      </w:r>
      <w:r w:rsidR="00DB6369">
        <w:instrText xml:space="preserve"> ADDIN EN.CITE </w:instrText>
      </w:r>
      <w:r w:rsidR="00DB6369">
        <w:fldChar w:fldCharType="begin">
          <w:fldData xml:space="preserve">PEVuZE5vdGU+PENpdGU+PEF1dGhvcj5DYWNobzwvQXV0aG9yPjxZZWFyPjIwMTg8L1llYXI+PFJl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</w:fldData>
        </w:fldChar>
      </w:r>
      <w:r w:rsidR="00DB6369">
        <w:instrText xml:space="preserve"> ADDIN EN.CITE.DATA </w:instrText>
      </w:r>
      <w:r w:rsidR="00DB6369">
        <w:fldChar w:fldCharType="end"/>
      </w:r>
      <w:r w:rsidR="003D6BC4">
        <w:fldChar w:fldCharType="separate"/>
      </w:r>
      <w:r w:rsidR="00DB6369">
        <w:rPr>
          <w:noProof/>
        </w:rPr>
        <w:t>[17,18]</w:t>
      </w:r>
      <w:r w:rsidR="003D6BC4">
        <w:fldChar w:fldCharType="end"/>
      </w:r>
      <w:r w:rsidR="000638C4">
        <w:t xml:space="preserve"> Due to these many commecial and industrial uses of graphite and the d</w:t>
      </w:r>
      <w:r w:rsidR="000638C4">
        <w:t>e</w:t>
      </w:r>
      <w:r w:rsidR="000638C4">
        <w:t>velopment of its method of production we attempt to find new uses of this material.</w:t>
      </w:r>
    </w:p>
    <w:p w14:paraId="2C8851E4" w14:textId="5EAC7FAE" w:rsidR="00B162EC" w:rsidRDefault="000638C4" w:rsidP="002F7E34">
      <w:pPr>
        <w:pStyle w:val="TAMainText"/>
        <w:jc w:val="both"/>
      </w:pPr>
      <w:r>
        <w:t xml:space="preserve">The most common method to find a new use of a material is to look at its structure. </w:t>
      </w:r>
      <w:r w:rsidR="001E48A7">
        <w:t>Molecular models, either simulated or physical, are</w:t>
      </w:r>
      <w:r w:rsidR="001E48A7" w:rsidRPr="00452326">
        <w:t xml:space="preserve"> </w:t>
      </w:r>
      <w:r>
        <w:t xml:space="preserve">therefore </w:t>
      </w:r>
      <w:r w:rsidR="001E48A7" w:rsidRPr="00452326">
        <w:t>widely used in research</w:t>
      </w:r>
      <w:r w:rsidR="00041DDD">
        <w:t xml:space="preserve">, </w:t>
      </w:r>
      <w:r w:rsidR="001E48A7">
        <w:t>and t</w:t>
      </w:r>
      <w:r w:rsidR="001E48A7" w:rsidRPr="00452326">
        <w:t xml:space="preserve">he discovery of some of the most important molecules </w:t>
      </w:r>
      <w:r w:rsidR="001E48A7">
        <w:t>was based on the</w:t>
      </w:r>
      <w:r w:rsidR="001E48A7" w:rsidRPr="00452326">
        <w:t xml:space="preserve"> use of physical molecular models. Linus Pauling discovered </w:t>
      </w:r>
      <w:r w:rsidR="001E48A7">
        <w:t xml:space="preserve">the structure of the alpha-helix </w:t>
      </w:r>
      <w:r w:rsidR="001E48A7" w:rsidRPr="00452326">
        <w:t xml:space="preserve">with the help of </w:t>
      </w:r>
      <w:r w:rsidR="001E48A7" w:rsidRPr="00C3610C">
        <w:t>paper ribbon models</w:t>
      </w:r>
      <w:r w:rsidR="00634422">
        <w:t xml:space="preserve"> that</w:t>
      </w:r>
      <w:r w:rsidR="001E48A7" w:rsidRPr="00452326">
        <w:t xml:space="preserve"> showed the alignment of </w:t>
      </w:r>
      <w:r w:rsidR="00041DDD">
        <w:t>h</w:t>
      </w:r>
      <w:r w:rsidR="00041DDD">
        <w:t>y</w:t>
      </w:r>
      <w:r w:rsidR="00041DDD">
        <w:t>drogen</w:t>
      </w:r>
      <w:r w:rsidR="00040500">
        <w:t xml:space="preserve"> </w:t>
      </w:r>
      <w:r w:rsidR="001E48A7" w:rsidRPr="00452326">
        <w:t xml:space="preserve">bonds </w:t>
      </w:r>
      <w:r w:rsidR="00804B5B">
        <w:fldChar w:fldCharType="begin"/>
      </w:r>
      <w:r w:rsidR="00A84E34">
        <w:instrText xml:space="preserve"> ADDIN EN.CITE &lt;EndNote&gt;&lt;Cite&gt;&lt;Author&gt;Pauling&lt;/Author&gt;&lt;Year&gt;1951&lt;/Year&gt;&lt;RecNum&gt;13&lt;/RecNum&gt;&lt;DisplayText&gt;[19]&lt;/DisplayText&gt;&lt;record&gt;&lt;rec-number&gt;13&lt;/rec-number&gt;&lt;foreign-keys&gt;&lt;key app="EN" db-id="vfz0xf9ppwsfpweadpy5zdf8awxesarwswws" timestamp="1476532011"&gt;13&lt;/key&gt;&lt;/foreign-keys&gt;&lt;ref-type name="Journal Article"&gt;17&lt;/ref-type&gt;&lt;contributors&gt;&lt;authors&gt;&lt;author&gt;Pauling, L.&lt;/author&gt;&lt;author&gt;Corey, R. B.&lt;/author&gt;&lt;author&gt;Branson, H. R.&lt;/author&gt;&lt;/authors&gt;&lt;/contributors&gt;&lt;titles&gt;&lt;title&gt;The Structure of Proteins: Two Hydrogen-Bonded Helical Configurations of the Polypeptide Chain&lt;/title&gt;&lt;secondary-title&gt;P. Natl. Acad. Sci. USA&lt;/secondary-title&gt;&lt;/titles&gt;&lt;periodical&gt;&lt;full-title&gt;P. Natl. Acad. Sci. USA&lt;/full-title&gt;&lt;/periodical&gt;&lt;pages&gt;205-211&lt;/pages&gt;&lt;volume&gt;37&lt;/volume&gt;&lt;dates&gt;&lt;year&gt;1951&lt;/year&gt;&lt;/dates&gt;&lt;work-type&gt;Proceedings of the National Academy of Sciences of the United States of America&lt;/work-type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19]</w:t>
      </w:r>
      <w:r w:rsidR="00804B5B">
        <w:fldChar w:fldCharType="end"/>
      </w:r>
      <w:r w:rsidR="001E48A7" w:rsidRPr="00452326">
        <w:t xml:space="preserve">. </w:t>
      </w:r>
      <w:r w:rsidR="001E48A7">
        <w:t>M</w:t>
      </w:r>
      <w:r w:rsidR="001E48A7" w:rsidRPr="00452326">
        <w:t xml:space="preserve">olecular models </w:t>
      </w:r>
      <w:r w:rsidR="00041DDD">
        <w:t xml:space="preserve">of </w:t>
      </w:r>
      <w:r w:rsidR="001E48A7">
        <w:t xml:space="preserve">benzene </w:t>
      </w:r>
      <w:r w:rsidR="001E48A7" w:rsidRPr="00452326">
        <w:t>constructed by Auguste Kekulé in 1865</w:t>
      </w:r>
      <w:r w:rsidR="001E48A7">
        <w:t xml:space="preserve"> were also i</w:t>
      </w:r>
      <w:r w:rsidR="001E48A7">
        <w:t>m</w:t>
      </w:r>
      <w:r w:rsidR="001E48A7">
        <w:t>portant in the discovery of the cyclic structure of carbon</w:t>
      </w:r>
      <w:r w:rsidR="001E48A7" w:rsidRPr="00452326">
        <w:t>.</w:t>
      </w:r>
      <w:r w:rsidR="00804B5B">
        <w:fldChar w:fldCharType="begin"/>
      </w:r>
      <w:r w:rsidR="00A84E34">
        <w:instrText xml:space="preserve"> ADDIN EN.CITE &lt;EndNote&gt;&lt;Cite&gt;&lt;Author&gt;Kekulé&lt;/Author&gt;&lt;Year&gt;1865&lt;/Year&gt;&lt;RecNum&gt;14&lt;/RecNum&gt;&lt;DisplayText&gt;[20,21]&lt;/DisplayText&gt;&lt;record&gt;&lt;rec-number&gt;14&lt;/rec-number&gt;&lt;foreign-keys&gt;&lt;key app="EN" db-id="vfz0xf9ppwsfpweadpy5zdf8awxesarwswws" timestamp="1476532011"&gt;14&lt;/key&gt;&lt;/foreign-keys&gt;&lt;ref-type name="Journal Article"&gt;17&lt;/ref-type&gt;&lt;contributors&gt;&lt;authors&gt;&lt;author&gt;Auguste Kekulé&lt;/author&gt;&lt;/authors&gt;&lt;/contributors&gt;&lt;titles&gt;&lt;title&gt;Sur la constitution des substances aromatiques&lt;/title&gt;&lt;secondary-title&gt;B. Soc. Chim. Fr.&lt;/secondary-title&gt;&lt;/titles&gt;&lt;periodical&gt;&lt;full-title&gt;B. Soc. Chim. Fr.&lt;/full-title&gt;&lt;/periodical&gt;&lt;pages&gt;98–110&lt;/pages&gt;&lt;volume&gt;3&lt;/volume&gt;&lt;number&gt;2&lt;/number&gt;&lt;dates&gt;&lt;year&gt;1865&lt;/year&gt;&lt;/dates&gt;&lt;urls&gt;&lt;/urls&gt;&lt;/record&gt;&lt;/Cite&gt;&lt;Cite&gt;&lt;Author&gt;Kekulé&lt;/Author&gt;&lt;Year&gt;1866&lt;/Year&gt;&lt;RecNum&gt;15&lt;/RecNum&gt;&lt;record&gt;&lt;rec-number&gt;15&lt;/rec-number&gt;&lt;foreign-keys&gt;&lt;key app="EN" db-id="vfz0xf9ppwsfpweadpy5zdf8awxesarwswws" timestamp="1476532011"&gt;15&lt;/key&gt;&lt;/foreign-keys&gt;&lt;ref-type name="Journal Article"&gt;17&lt;/ref-type&gt;&lt;contributors&gt;&lt;authors&gt;&lt;author&gt;Auguste Kekulé&lt;/author&gt;&lt;/authors&gt;&lt;/contributors&gt;&lt;titles&gt;&lt;title&gt;Untersuchungen uber aromatische Verbindungen&lt;/title&gt;&lt;secondary-title&gt;Ann. der Chem. and Pharm.&lt;/secondary-title&gt;&lt;/titles&gt;&lt;periodical&gt;&lt;full-title&gt;Ann. der Chem. and Pharm.&lt;/full-title&gt;&lt;/periodical&gt;&lt;pages&gt;129–196&lt;/pages&gt;&lt;volume&gt;137&lt;/volume&gt;&lt;number&gt;2&lt;/number&gt;&lt;dates&gt;&lt;year&gt;1866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20,21]</w:t>
      </w:r>
      <w:r w:rsidR="00804B5B">
        <w:fldChar w:fldCharType="end"/>
      </w:r>
      <w:r w:rsidR="001E48A7" w:rsidRPr="00452326">
        <w:t xml:space="preserve"> The three most common molecular models used for physical molecular and materials models </w:t>
      </w:r>
      <w:r w:rsidR="00041DDD">
        <w:t>are</w:t>
      </w:r>
      <w:r w:rsidR="001E48A7" w:rsidRPr="00452326">
        <w:t xml:space="preserve"> </w:t>
      </w:r>
      <w:r w:rsidR="001A16D7" w:rsidRPr="00452326">
        <w:t xml:space="preserve">the </w:t>
      </w:r>
      <w:r w:rsidR="001A16D7" w:rsidRPr="00B76AA8">
        <w:t>wire-frame</w:t>
      </w:r>
      <w:r w:rsidR="00804B5B" w:rsidRPr="00B76AA8">
        <w:fldChar w:fldCharType="begin"/>
      </w:r>
      <w:r w:rsidR="00A84E34">
        <w:instrText xml:space="preserve"> ADDIN EN.CITE &lt;EndNote&gt;&lt;Cite&gt;&lt;Author&gt;Dreiding&lt;/Author&gt;&lt;Year&gt;1959&lt;/Year&gt;&lt;RecNum&gt;16&lt;/RecNum&gt;&lt;DisplayText&gt;[22]&lt;/DisplayText&gt;&lt;record&gt;&lt;rec-number&gt;16&lt;/rec-number&gt;&lt;foreign-keys&gt;&lt;key app="EN" db-id="vfz0xf9ppwsfpweadpy5zdf8awxesarwswws" timestamp="1476532011"&gt;16&lt;/key&gt;&lt;/foreign-keys&gt;&lt;ref-type name="Journal Article"&gt;17&lt;/ref-type&gt;&lt;contributors&gt;&lt;authors&gt;&lt;author&gt;A.S. Dreiding&lt;/author&gt;&lt;/authors&gt;&lt;/contributors&gt;&lt;titles&gt;&lt;title&gt;Einfache Molekularmodelle&lt;/title&gt;&lt;secondary-title&gt;Helv. Chim. Acta&lt;/secondary-title&gt;&lt;/titles&gt;&lt;periodical&gt;&lt;full-title&gt;Helv. Chim. Acta&lt;/full-title&gt;&lt;/periodical&gt;&lt;pages&gt;1339-1344&lt;/pages&gt;&lt;volume&gt;42&lt;/volume&gt;&lt;dates&gt;&lt;year&gt;1959&lt;/year&gt;&lt;/dates&gt;&lt;urls&gt;&lt;/urls&gt;&lt;/record&gt;&lt;/Cite&gt;&lt;/EndNote&gt;</w:instrText>
      </w:r>
      <w:r w:rsidR="00804B5B" w:rsidRPr="00B76AA8">
        <w:fldChar w:fldCharType="separate"/>
      </w:r>
      <w:r w:rsidR="00DB6369">
        <w:rPr>
          <w:noProof/>
        </w:rPr>
        <w:t>[22]</w:t>
      </w:r>
      <w:r w:rsidR="00804B5B" w:rsidRPr="00B76AA8">
        <w:fldChar w:fldCharType="end"/>
      </w:r>
      <w:r w:rsidR="00041DDD" w:rsidRPr="00B76AA8">
        <w:t>,</w:t>
      </w:r>
      <w:r w:rsidR="001A16D7" w:rsidRPr="00B76AA8">
        <w:t xml:space="preserve"> </w:t>
      </w:r>
      <w:r w:rsidR="001E48A7" w:rsidRPr="00B76AA8">
        <w:t>the ball-and-stick</w:t>
      </w:r>
      <w:r w:rsidR="00804B5B" w:rsidRPr="00B76AA8">
        <w:fldChar w:fldCharType="begin"/>
      </w:r>
      <w:r w:rsidR="00A84E34">
        <w:instrText xml:space="preserve"> ADDIN EN.CITE &lt;EndNote&gt;&lt;Cite&gt;&lt;Author&gt;Ollis&lt;/Author&gt;&lt;Year&gt;1972&lt;/Year&gt;&lt;RecNum&gt;17&lt;/RecNum&gt;&lt;DisplayText&gt;[23]&lt;/DisplayText&gt;&lt;record&gt;&lt;rec-number&gt;17&lt;/rec-number&gt;&lt;foreign-keys&gt;&lt;key app="EN" db-id="vfz0xf9ppwsfpweadpy5zdf8awxesarwswws" timestamp="1476532011"&gt;17&lt;/key&gt;&lt;/foreign-keys&gt;&lt;ref-type name="Journal Article"&gt;17&lt;/ref-type&gt;&lt;contributors&gt;&lt;authors&gt;&lt;author&gt;Ollis, W. D.&lt;/author&gt;&lt;/authors&gt;&lt;/contributors&gt;&lt;titles&gt;&lt;title&gt;Models and Molecules&lt;/title&gt;&lt;secondary-title&gt;Proc. Roy. Inst. Great Brit.&lt;/secondary-title&gt;&lt;alt-title&gt;Proceedings of the Royal Institution of Great Britain&lt;/alt-title&gt;&lt;/titles&gt;&lt;periodical&gt;&lt;full-title&gt;Proc. Roy. Inst. Great Brit.&lt;/full-title&gt;&lt;abbr-1&gt;Proceedings of the Royal Institution of Great Britain&lt;/abbr-1&gt;&lt;/periodical&gt;&lt;alt-periodical&gt;&lt;full-title&gt;Proc. Roy. Inst. Great Brit.&lt;/full-title&gt;&lt;abbr-1&gt;Proceedings of the Royal Institution of Great Britain&lt;/abbr-1&gt;&lt;/alt-periodical&gt;&lt;pages&gt;1–31&lt;/pages&gt;&lt;volume&gt;45&lt;/volume&gt;&lt;dates&gt;&lt;year&gt;1972&lt;/year&gt;&lt;/dates&gt;&lt;urls&gt;&lt;/urls&gt;&lt;/record&gt;&lt;/Cite&gt;&lt;/EndNote&gt;</w:instrText>
      </w:r>
      <w:r w:rsidR="00804B5B" w:rsidRPr="00B76AA8">
        <w:fldChar w:fldCharType="separate"/>
      </w:r>
      <w:r w:rsidR="00DB6369">
        <w:rPr>
          <w:noProof/>
        </w:rPr>
        <w:t>[23]</w:t>
      </w:r>
      <w:r w:rsidR="00804B5B" w:rsidRPr="00B76AA8">
        <w:fldChar w:fldCharType="end"/>
      </w:r>
      <w:r w:rsidR="00041DDD" w:rsidRPr="00B76AA8">
        <w:t>,</w:t>
      </w:r>
      <w:r w:rsidR="001E48A7" w:rsidRPr="00B76AA8">
        <w:t xml:space="preserve"> and the space-fill</w:t>
      </w:r>
      <w:r w:rsidR="00804B5B">
        <w:fldChar w:fldCharType="begin"/>
      </w:r>
      <w:r w:rsidR="00A84E34">
        <w:instrText xml:space="preserve"> ADDIN EN.CITE &lt;EndNote&gt;&lt;Cite&gt;&lt;Author&gt;Corey&lt;/Author&gt;&lt;Year&gt;1953&lt;/Year&gt;&lt;RecNum&gt;18&lt;/RecNum&gt;&lt;DisplayText&gt;[24,25]&lt;/DisplayText&gt;&lt;record&gt;&lt;rec-number&gt;18&lt;/rec-number&gt;&lt;foreign-keys&gt;&lt;key app="EN" db-id="vfz0xf9ppwsfpweadpy5zdf8awxesarwswws" timestamp="1476532011"&gt;18&lt;/key&gt;&lt;/foreign-keys&gt;&lt;ref-type name="Journal Article"&gt;17&lt;/ref-type&gt;&lt;contributors&gt;&lt;authors&gt;&lt;author&gt;Robert B. Corey&lt;/author&gt;&lt;author&gt;Linus Pauling&lt;/author&gt;&lt;/authors&gt;&lt;/contributors&gt;&lt;titles&gt;&lt;title&gt;Molecular Models of Amino Acids, Peptides, and Proteins&lt;/title&gt;&lt;secondary-title&gt;Rev. Sci. Instr.&lt;/secondary-title&gt;&lt;/titles&gt;&lt;periodical&gt;&lt;full-title&gt;Rev. Sci. Instr.&lt;/full-title&gt;&lt;/periodical&gt;&lt;pages&gt;621-627&lt;/pages&gt;&lt;volume&gt;24&lt;/volume&gt;&lt;number&gt;8&lt;/number&gt;&lt;dates&gt;&lt;year&gt;1953&lt;/year&gt;&lt;/dates&gt;&lt;urls&gt;&lt;/urls&gt;&lt;electronic-resource-num&gt;10.1063/1.1770803&lt;/electronic-resource-num&gt;&lt;/record&gt;&lt;/Cite&gt;&lt;Cite&gt;&lt;Author&gt;Koltun&lt;/Author&gt;&lt;Year&gt;1965&lt;/Year&gt;&lt;RecNum&gt;19&lt;/RecNum&gt;&lt;record&gt;&lt;rec-number&gt;19&lt;/rec-number&gt;&lt;foreign-keys&gt;&lt;key app="EN" db-id="vfz0xf9ppwsfpweadpy5zdf8awxesarwswws" timestamp="1476532011"&gt;19&lt;/key&gt;&lt;/foreign-keys&gt;&lt;ref-type name="Patent"&gt;25&lt;/ref-type&gt;&lt;contributors&gt;&lt;authors&gt;&lt;author&gt;Walter L. Koltun&lt;/author&gt;&lt;/authors&gt;&lt;/contributors&gt;&lt;titles&gt;&lt;title&gt;Space Filling Atomic Units and Connectors for Molecular Models&lt;/title&gt;&lt;/titles&gt;&lt;dates&gt;&lt;year&gt;1965&lt;/year&gt;&lt;/dates&gt;&lt;pub-location&gt;US&lt;/pub-location&gt;&lt;isbn&gt;3170246&lt;/isbn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24,25]</w:t>
      </w:r>
      <w:r w:rsidR="00804B5B">
        <w:fldChar w:fldCharType="end"/>
      </w:r>
      <w:r w:rsidR="00C8556B">
        <w:t xml:space="preserve"> model</w:t>
      </w:r>
      <w:r w:rsidR="00041DDD">
        <w:t>s</w:t>
      </w:r>
      <w:r w:rsidR="007D04E4">
        <w:t xml:space="preserve"> shown in Fig. 1</w:t>
      </w:r>
      <w:r w:rsidR="001E48A7" w:rsidRPr="00452326">
        <w:t xml:space="preserve">. We have recently shown that there </w:t>
      </w:r>
      <w:r w:rsidR="001E48A7">
        <w:t>is</w:t>
      </w:r>
      <w:r w:rsidR="001E48A7" w:rsidRPr="00452326">
        <w:t xml:space="preserve"> one more </w:t>
      </w:r>
      <w:r w:rsidR="001E48A7">
        <w:t>phys</w:t>
      </w:r>
      <w:r w:rsidR="001E48A7">
        <w:t>i</w:t>
      </w:r>
      <w:r w:rsidR="001E48A7">
        <w:t xml:space="preserve">cal molecular </w:t>
      </w:r>
      <w:r w:rsidR="001E48A7" w:rsidRPr="00452326">
        <w:t xml:space="preserve">model, the </w:t>
      </w:r>
      <w:r w:rsidR="001E48A7" w:rsidRPr="00B76AA8">
        <w:t>sphere-in-contact</w:t>
      </w:r>
      <w:r w:rsidR="001E48A7" w:rsidRPr="00452326">
        <w:t xml:space="preserve"> model</w:t>
      </w:r>
      <w:r w:rsidR="001E48A7">
        <w:t xml:space="preserve">. </w:t>
      </w:r>
      <w:r w:rsidR="00804B5B">
        <w:fldChar w:fldCharType="begin"/>
      </w:r>
      <w:r w:rsidR="00A84E34">
        <w:instrText xml:space="preserve"> ADDIN EN.CITE &lt;EndNote&gt;&lt;Cite&gt;&lt;Author&gt;Zeinalipour-Yazdi&lt;/Author&gt;&lt;Year&gt;2016&lt;/Year&gt;&lt;RecNum&gt;20&lt;/RecNum&gt;&lt;DisplayText&gt;[26]&lt;/DisplayText&gt;&lt;record&gt;&lt;rec-number&gt;20&lt;/rec-number&gt;&lt;foreign-keys&gt;&lt;key app="EN" db-id="vfz0xf9ppwsfpweadpy5zdf8awxesarwswws" timestamp="1476532011"&gt;20&lt;/key&gt;&lt;/foreign-keys&gt;&lt;ref-type name="Journal Article"&gt;17&lt;/ref-type&gt;&lt;contributors&gt;&lt;authors&gt;&lt;author&gt;Zeinalipour-Yazdi, C.D.&lt;/author&gt;&lt;author&gt;Pullman, D.P.&lt;/author&gt;&lt;author&gt;Catlow, C.R.A&lt;/author&gt;&lt;/authors&gt;&lt;/contributors&gt;&lt;titles&gt;&lt;title&gt;The sphere-in-contact model of carbon materials&lt;/title&gt;&lt;secondary-title&gt;J. Molec. Model.&lt;/secondary-title&gt;&lt;/titles&gt;&lt;periodical&gt;&lt;full-title&gt;J. Molec. Model.&lt;/full-title&gt;&lt;/periodical&gt;&lt;pages&gt;40&lt;/pages&gt;&lt;volume&gt;22&lt;/volume&gt;&lt;dates&gt;&lt;year&gt;2016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26]</w:t>
      </w:r>
      <w:r w:rsidR="00804B5B">
        <w:fldChar w:fldCharType="end"/>
      </w:r>
      <w:r w:rsidR="001E48A7" w:rsidRPr="00452326">
        <w:t xml:space="preserve"> This new model is intermediate between the wire-frame and space-fill models</w:t>
      </w:r>
      <w:r w:rsidR="001E48A7">
        <w:t xml:space="preserve"> and </w:t>
      </w:r>
      <w:r w:rsidR="001E48A7" w:rsidRPr="00452326">
        <w:t>has the basic advantage that it shows the</w:t>
      </w:r>
      <w:r w:rsidR="001E48A7">
        <w:t xml:space="preserve"> location of the</w:t>
      </w:r>
      <w:r w:rsidR="001E48A7" w:rsidRPr="00452326">
        <w:t xml:space="preserve"> electron density more accurately.</w:t>
      </w:r>
    </w:p>
    <w:p w14:paraId="04BA519A" w14:textId="77777777" w:rsidR="001E48A7" w:rsidRPr="00452326" w:rsidRDefault="00AF7E52" w:rsidP="002F7E34">
      <w:pPr>
        <w:pStyle w:val="TAMainText"/>
        <w:jc w:val="both"/>
      </w:pPr>
      <w:r>
        <w:rPr>
          <w:noProof/>
        </w:rPr>
        <w:lastRenderedPageBreak/>
        <w:drawing>
          <wp:inline distT="0" distB="0" distL="0" distR="0" wp14:anchorId="3D71FA01" wp14:editId="5890D905">
            <wp:extent cx="6060151" cy="1484769"/>
            <wp:effectExtent l="0" t="0" r="10795" b="0"/>
            <wp:docPr id="2" name="Picture 2" descr="Macintosh HD:Users:zeinalip:Desktop:Fig_1_new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Macintosh HD:Users:zeinalip:Desktop:Fig_1_new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60871" cy="1484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E48A7" w:rsidRPr="00452326">
        <w:t xml:space="preserve"> </w:t>
      </w:r>
    </w:p>
    <w:p w14:paraId="7AD93624" w14:textId="0825B542" w:rsidR="001E48A7" w:rsidRPr="00452326" w:rsidRDefault="002038A4" w:rsidP="00E32637">
      <w:pPr>
        <w:pStyle w:val="TAMainText"/>
        <w:jc w:val="both"/>
      </w:pPr>
      <w:r w:rsidRPr="002038A4">
        <w:t>Fig.</w:t>
      </w:r>
      <w:r w:rsidR="001E48A7" w:rsidRPr="002038A4">
        <w:t xml:space="preserve"> </w:t>
      </w:r>
      <w:r w:rsidR="00544F34" w:rsidRPr="002038A4">
        <w:t>1</w:t>
      </w:r>
      <w:r>
        <w:t>.</w:t>
      </w:r>
      <w:r w:rsidR="001E48A7" w:rsidRPr="00452326">
        <w:t xml:space="preserve"> Various molecular models commonly used (i.e., Wire-Frame, Ball-and-Stick, Space-Fill) and the Sphere-in-Contact model for graphene nanoribbon. Structures drawn with Nanotube Modeler</w:t>
      </w:r>
      <w:r w:rsidR="00804B5B">
        <w:fldChar w:fldCharType="begin"/>
      </w:r>
      <w:r w:rsidR="00A84E34">
        <w:instrText xml:space="preserve"> ADDIN EN.CITE &lt;EndNote&gt;&lt;Cite&gt;&lt;Author&gt;Melchor&lt;/Author&gt;&lt;Year&gt;2004&lt;/Year&gt;&lt;RecNum&gt;21&lt;/RecNum&gt;&lt;DisplayText&gt;[27]&lt;/DisplayText&gt;&lt;record&gt;&lt;rec-number&gt;21&lt;/rec-number&gt;&lt;foreign-keys&gt;&lt;key app="EN" db-id="vfz0xf9ppwsfpweadpy5zdf8awxesarwswws" timestamp="1476532011"&gt;21&lt;/key&gt;&lt;/foreign-keys&gt;&lt;ref-type name="Journal Article"&gt;17&lt;/ref-type&gt;&lt;contributors&gt;&lt;authors&gt;&lt;author&gt;S. Melchor&lt;/author&gt;&lt;author&gt;J.A. Dobado&lt;/author&gt;&lt;/authors&gt;&lt;/contributors&gt;&lt;titles&gt;&lt;title&gt;CoNTub: an algorithm for connecting two arbitrary carbon nanotubes&lt;/title&gt;&lt;secondary-title&gt;J. Chem. Inf. Comput. Sci.&lt;/secondary-title&gt;&lt;/titles&gt;&lt;periodical&gt;&lt;full-title&gt;J. Chem. Inf. Comput. Sci.&lt;/full-title&gt;&lt;/periodical&gt;&lt;pages&gt;1639-1646&lt;/pages&gt;&lt;volume&gt;44&lt;/volume&gt;&lt;dates&gt;&lt;year&gt;2004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27]</w:t>
      </w:r>
      <w:r w:rsidR="00804B5B">
        <w:fldChar w:fldCharType="end"/>
      </w:r>
    </w:p>
    <w:p w14:paraId="79FF01EE" w14:textId="5AA62E4B" w:rsidR="001E48A7" w:rsidRPr="00452326" w:rsidRDefault="001E48A7" w:rsidP="007016B6">
      <w:pPr>
        <w:pStyle w:val="TAMainText"/>
        <w:jc w:val="both"/>
      </w:pPr>
      <w:r>
        <w:t>In this paper, we use the sphere-in-contact model design to build the structure of rhombohedral grap</w:t>
      </w:r>
      <w:r>
        <w:t>h</w:t>
      </w:r>
      <w:r w:rsidR="00D559A7">
        <w:t xml:space="preserve">ite and </w:t>
      </w:r>
      <w:r w:rsidR="00B162EC">
        <w:t>pinpoint</w:t>
      </w:r>
      <w:r w:rsidR="00D559A7">
        <w:t xml:space="preserve"> new properties with potential applications</w:t>
      </w:r>
      <w:r w:rsidR="000638C4">
        <w:t xml:space="preserve"> through theoretical treatment of the sphere-in-contact model</w:t>
      </w:r>
      <w:r>
        <w:t>. Initially we derive a structure-based</w:t>
      </w:r>
      <w:r w:rsidR="00A86984">
        <w:t xml:space="preserve"> minimi</w:t>
      </w:r>
      <w:r w:rsidR="008C2DFA">
        <w:t>z</w:t>
      </w:r>
      <w:r w:rsidR="00A86984">
        <w:t xml:space="preserve">ation function, </w:t>
      </w:r>
      <w:r w:rsidRPr="000E5E84">
        <w:rPr>
          <w:i/>
        </w:rPr>
        <w:t>Y(r)</w:t>
      </w:r>
      <w:r w:rsidR="00A86984">
        <w:t>,</w:t>
      </w:r>
      <w:r>
        <w:t xml:space="preserve"> which is used to ca</w:t>
      </w:r>
      <w:r>
        <w:t>l</w:t>
      </w:r>
      <w:r>
        <w:t>culate the radius of the carbon atoms in the sphere-in-contact model</w:t>
      </w:r>
      <w:r w:rsidRPr="00452326">
        <w:t>. We then describe a procedure for building physical model</w:t>
      </w:r>
      <w:r>
        <w:t>s</w:t>
      </w:r>
      <w:r w:rsidRPr="00452326">
        <w:t xml:space="preserve"> of graphene and graphite. W</w:t>
      </w:r>
      <w:r>
        <w:t>e make</w:t>
      </w:r>
      <w:r w:rsidRPr="00452326">
        <w:t xml:space="preserve"> certain observations about the interaction of electromagnetic radiation with graphite that come directly from the improved visualization of the void space in the sphere-in-contact model</w:t>
      </w:r>
      <w:r>
        <w:t xml:space="preserve"> of rhombohedral graphite</w:t>
      </w:r>
      <w:r w:rsidRPr="00452326">
        <w:t>.</w:t>
      </w:r>
      <w:r w:rsidR="002B7C8D">
        <w:t xml:space="preserve"> Finally we </w:t>
      </w:r>
      <w:r w:rsidR="00522E25">
        <w:t>give evidence of</w:t>
      </w:r>
      <w:r w:rsidR="002B7C8D">
        <w:t xml:space="preserve"> </w:t>
      </w:r>
      <w:r w:rsidR="00B76AA8">
        <w:t>a p</w:t>
      </w:r>
      <w:r w:rsidR="00B76AA8">
        <w:t>o</w:t>
      </w:r>
      <w:r w:rsidR="00B76AA8">
        <w:t xml:space="preserve">tential application of </w:t>
      </w:r>
      <w:r w:rsidR="00522E25">
        <w:t>rhombohedral gra</w:t>
      </w:r>
      <w:r w:rsidR="006D71B9">
        <w:t>phite t</w:t>
      </w:r>
      <w:r w:rsidR="00B76AA8">
        <w:t>hat is</w:t>
      </w:r>
      <w:r w:rsidR="002B7C8D">
        <w:t xml:space="preserve"> </w:t>
      </w:r>
      <w:r w:rsidR="000A18C3">
        <w:t>supported by spectral</w:t>
      </w:r>
      <w:r w:rsidR="002B7C8D">
        <w:t xml:space="preserve"> simulations of the intensity in</w:t>
      </w:r>
      <w:r w:rsidR="00386844">
        <w:t xml:space="preserve"> filtered</w:t>
      </w:r>
      <w:r w:rsidR="002B7C8D">
        <w:t xml:space="preserve"> X-ray sources</w:t>
      </w:r>
      <w:r w:rsidR="00386844">
        <w:t xml:space="preserve"> in tran</w:t>
      </w:r>
      <w:r w:rsidR="008C2DFA">
        <w:t>s</w:t>
      </w:r>
      <w:r w:rsidR="00386844">
        <w:t>mission Laue imaging</w:t>
      </w:r>
      <w:r w:rsidR="002B7C8D">
        <w:t>.</w:t>
      </w:r>
    </w:p>
    <w:p w14:paraId="46F9F53B" w14:textId="77777777" w:rsidR="001E48A7" w:rsidRPr="00452326" w:rsidRDefault="001E48A7" w:rsidP="007016B6">
      <w:pPr>
        <w:pStyle w:val="TAMainText"/>
        <w:jc w:val="both"/>
      </w:pPr>
    </w:p>
    <w:p w14:paraId="7E41B651" w14:textId="77777777" w:rsidR="001E48A7" w:rsidRPr="00452326" w:rsidRDefault="00522D09" w:rsidP="007016B6">
      <w:pPr>
        <w:pStyle w:val="TAMainText"/>
        <w:jc w:val="both"/>
        <w:rPr>
          <w:b/>
        </w:rPr>
      </w:pPr>
      <w:r>
        <w:rPr>
          <w:b/>
        </w:rPr>
        <w:t>2. Materials and Methods</w:t>
      </w:r>
    </w:p>
    <w:p w14:paraId="39FC321E" w14:textId="4CFEF2CF" w:rsidR="001E48A7" w:rsidRPr="00452326" w:rsidRDefault="001E48A7" w:rsidP="00C34EEB">
      <w:pPr>
        <w:pStyle w:val="TAMainText"/>
        <w:jc w:val="both"/>
      </w:pPr>
      <w:r w:rsidRPr="00452326">
        <w:t>We enumerate a list of material</w:t>
      </w:r>
      <w:r>
        <w:t>s and tools needed to construct</w:t>
      </w:r>
      <w:r w:rsidRPr="00452326">
        <w:t xml:space="preserve"> graphene and</w:t>
      </w:r>
      <w:r>
        <w:t xml:space="preserve"> a</w:t>
      </w:r>
      <w:r w:rsidRPr="00452326">
        <w:t xml:space="preserve"> 3-layer graphite</w:t>
      </w:r>
      <w:r w:rsidR="00311A89">
        <w:t xml:space="preserve"> sphere-in-contact</w:t>
      </w:r>
      <w:r w:rsidRPr="00452326">
        <w:t xml:space="preserve"> model</w:t>
      </w:r>
      <w:r w:rsidR="00311A89">
        <w:t>s</w:t>
      </w:r>
      <w:r w:rsidRPr="00452326">
        <w:t xml:space="preserve"> with dimensions 115×235 mm:</w:t>
      </w:r>
      <w:r w:rsidR="00C34EEB">
        <w:t xml:space="preserve"> (1) </w:t>
      </w:r>
      <w:r w:rsidR="00041DDD">
        <w:t xml:space="preserve">Four hundred </w:t>
      </w:r>
      <w:r w:rsidRPr="00452326">
        <w:t>14 mm marbles</w:t>
      </w:r>
      <w:r w:rsidR="00C34EEB">
        <w:t xml:space="preserve"> (2) </w:t>
      </w:r>
      <w:r w:rsidRPr="00452326">
        <w:t>Rectangular container mad</w:t>
      </w:r>
      <w:r w:rsidR="00A86984">
        <w:t>e of paper with dimensions &gt; 135</w:t>
      </w:r>
      <w:r w:rsidRPr="00452326">
        <w:t>×250 mm</w:t>
      </w:r>
      <w:r w:rsidR="00C34EEB">
        <w:t xml:space="preserve">, (3) </w:t>
      </w:r>
      <w:r w:rsidRPr="00452326">
        <w:t>3 s</w:t>
      </w:r>
      <w:r w:rsidR="00A86984">
        <w:t xml:space="preserve">tacks of paper notes (100×100×18 </w:t>
      </w:r>
      <w:r w:rsidRPr="00452326">
        <w:t>mm)</w:t>
      </w:r>
      <w:r w:rsidR="00C34EEB">
        <w:t xml:space="preserve">, (4) </w:t>
      </w:r>
      <w:r w:rsidRPr="00452326">
        <w:t xml:space="preserve">solvent adhesive to bind </w:t>
      </w:r>
      <w:r w:rsidR="007D04E4">
        <w:t>the p</w:t>
      </w:r>
      <w:r w:rsidRPr="00452326">
        <w:t>oly(methyl)-methacrylate (PMMA) sheets</w:t>
      </w:r>
      <w:r w:rsidR="00C34EEB">
        <w:t xml:space="preserve">, (5) </w:t>
      </w:r>
      <w:r w:rsidR="007D04E4">
        <w:t>a</w:t>
      </w:r>
      <w:r w:rsidRPr="00452326">
        <w:t>10 ml syringe with hypoderm</w:t>
      </w:r>
      <w:r>
        <w:t>ic</w:t>
      </w:r>
      <w:r w:rsidR="00A86984">
        <w:t xml:space="preserve"> needle to dispense</w:t>
      </w:r>
      <w:r w:rsidRPr="00452326">
        <w:t xml:space="preserve"> solvent adhesive</w:t>
      </w:r>
      <w:r w:rsidR="00C34EEB">
        <w:t xml:space="preserve">, (6) </w:t>
      </w:r>
      <w:r w:rsidRPr="00452326">
        <w:t>3 rectangular sheets of PMMA (135×250×10 mm)</w:t>
      </w:r>
      <w:r w:rsidR="00C34EEB">
        <w:t xml:space="preserve">, (7) </w:t>
      </w:r>
      <w:r w:rsidR="007D04E4">
        <w:t xml:space="preserve">a </w:t>
      </w:r>
      <w:r w:rsidRPr="00452326">
        <w:t>5×2-component (resin and hardener) epoxy resin adhesive</w:t>
      </w:r>
      <w:r w:rsidR="007D04E4">
        <w:t xml:space="preserve"> and</w:t>
      </w:r>
      <w:r w:rsidR="00C34EEB">
        <w:t xml:space="preserve"> (8) </w:t>
      </w:r>
      <w:r w:rsidRPr="00452326">
        <w:t>plastic or metallic twe</w:t>
      </w:r>
      <w:r w:rsidRPr="00452326">
        <w:t>e</w:t>
      </w:r>
      <w:r w:rsidRPr="00452326">
        <w:t>zers that can clamp 15 mm wide objects</w:t>
      </w:r>
      <w:r w:rsidR="00C34EEB">
        <w:t>.</w:t>
      </w:r>
    </w:p>
    <w:p w14:paraId="1B1B89EF" w14:textId="01B463A2" w:rsidR="001E48A7" w:rsidRPr="00452326" w:rsidRDefault="001E48A7" w:rsidP="007016B6">
      <w:pPr>
        <w:pStyle w:val="TAMainText"/>
        <w:jc w:val="both"/>
      </w:pPr>
      <w:r w:rsidRPr="00452326">
        <w:t>Dried epoxy resin glue is relatively hazard free and safe when handled with care. Uncured epoxy resin ingredients (Bisphenol-A-(epichlorohydrin)) and solvent adhesive (1-methylpropan-2-ol, dichlor</w:t>
      </w:r>
      <w:r w:rsidRPr="00452326">
        <w:t>o</w:t>
      </w:r>
      <w:r w:rsidRPr="00452326">
        <w:t xml:space="preserve">methane) may cause sensitization of skin and irritation of the eyes.  </w:t>
      </w:r>
      <w:r w:rsidR="00311A89">
        <w:t>W</w:t>
      </w:r>
      <w:r w:rsidR="00A86984">
        <w:t>e recommend the use of fast-drying epoxy-glue, so that the hardening time is not more that 90</w:t>
      </w:r>
      <w:r w:rsidR="000958DA">
        <w:t xml:space="preserve"> </w:t>
      </w:r>
      <w:r w:rsidR="00A86984">
        <w:t>s</w:t>
      </w:r>
      <w:r w:rsidR="000958DA">
        <w:t>econds</w:t>
      </w:r>
      <w:r w:rsidRPr="00452326">
        <w:t>.</w:t>
      </w:r>
      <w:r w:rsidR="000958DA" w:rsidRPr="000958DA">
        <w:t xml:space="preserve"> </w:t>
      </w:r>
      <w:r w:rsidR="000958DA">
        <w:t xml:space="preserve">The diameters of the marbles were measured using a </w:t>
      </w:r>
      <w:r w:rsidR="009967BE">
        <w:t xml:space="preserve">digital </w:t>
      </w:r>
      <w:r w:rsidR="000958DA">
        <w:t>calliper, and the max-to-min wi</w:t>
      </w:r>
      <w:r w:rsidR="00041DDD">
        <w:t>d</w:t>
      </w:r>
      <w:r w:rsidR="000958DA">
        <w:t>th of the size</w:t>
      </w:r>
      <w:r w:rsidR="00040500">
        <w:t xml:space="preserve"> </w:t>
      </w:r>
      <w:r w:rsidR="000958DA">
        <w:t>distribution of glass ma</w:t>
      </w:r>
      <w:r w:rsidR="000958DA">
        <w:t>r</w:t>
      </w:r>
      <w:r w:rsidR="000958DA">
        <w:lastRenderedPageBreak/>
        <w:t xml:space="preserve">bles was </w:t>
      </w:r>
      <w:r w:rsidR="00D278BF">
        <w:t>1</w:t>
      </w:r>
      <w:r w:rsidR="000958DA">
        <w:t xml:space="preserve"> mm. We therefore only used marbles that were in the 13.5 </w:t>
      </w:r>
      <w:r w:rsidR="00D278BF">
        <w:sym w:font="Symbol" w:char="F0B1"/>
      </w:r>
      <w:r w:rsidR="00D278BF">
        <w:t xml:space="preserve"> 0.5</w:t>
      </w:r>
      <w:r w:rsidR="000958DA">
        <w:t xml:space="preserve"> mm range, to ensure that near-perfect contact </w:t>
      </w:r>
      <w:r w:rsidR="00041DDD">
        <w:t>could</w:t>
      </w:r>
      <w:r w:rsidR="000958DA">
        <w:t xml:space="preserve"> be obtained once placed in a hexagonal close-packed array. This is critical in getting good binding between the marbles using epoxy glue that has the tendency to flow</w:t>
      </w:r>
      <w:r w:rsidR="00311A89">
        <w:t>.</w:t>
      </w:r>
    </w:p>
    <w:p w14:paraId="0A8751EC" w14:textId="77777777" w:rsidR="001E48A7" w:rsidRPr="00452326" w:rsidRDefault="001E48A7" w:rsidP="007016B6">
      <w:pPr>
        <w:pStyle w:val="TAMainText"/>
        <w:jc w:val="both"/>
      </w:pPr>
    </w:p>
    <w:p w14:paraId="045E71C7" w14:textId="4B446CC6" w:rsidR="001E48A7" w:rsidRPr="00452326" w:rsidRDefault="008C2DFA" w:rsidP="007016B6">
      <w:pPr>
        <w:pStyle w:val="TAMainText"/>
        <w:jc w:val="both"/>
        <w:rPr>
          <w:b/>
        </w:rPr>
      </w:pPr>
      <w:r>
        <w:rPr>
          <w:b/>
        </w:rPr>
        <w:t>3. Results and Dis</w:t>
      </w:r>
      <w:r w:rsidR="004128A8">
        <w:rPr>
          <w:b/>
        </w:rPr>
        <w:t>cus</w:t>
      </w:r>
      <w:r>
        <w:rPr>
          <w:b/>
        </w:rPr>
        <w:t>s</w:t>
      </w:r>
      <w:r w:rsidR="00D20FAB">
        <w:rPr>
          <w:b/>
        </w:rPr>
        <w:t>ion</w:t>
      </w:r>
    </w:p>
    <w:p w14:paraId="363F84C2" w14:textId="438B1E17" w:rsidR="001E48A7" w:rsidRPr="00452326" w:rsidRDefault="001E48A7" w:rsidP="00A8267F">
      <w:pPr>
        <w:pStyle w:val="TAMainText"/>
        <w:jc w:val="both"/>
        <w:rPr>
          <w:b/>
          <w:i/>
        </w:rPr>
      </w:pPr>
      <w:r w:rsidRPr="00452326">
        <w:rPr>
          <w:b/>
          <w:i/>
        </w:rPr>
        <w:t xml:space="preserve">3.1 </w:t>
      </w:r>
      <w:r>
        <w:rPr>
          <w:b/>
          <w:i/>
        </w:rPr>
        <w:t xml:space="preserve">Fitting the </w:t>
      </w:r>
      <w:r w:rsidRPr="00452326">
        <w:rPr>
          <w:b/>
          <w:i/>
        </w:rPr>
        <w:t xml:space="preserve">Sphere-in-contact model </w:t>
      </w:r>
      <w:r>
        <w:rPr>
          <w:b/>
          <w:i/>
        </w:rPr>
        <w:t>to crystal</w:t>
      </w:r>
      <w:r w:rsidR="008C2DFA">
        <w:rPr>
          <w:b/>
          <w:i/>
        </w:rPr>
        <w:t>l</w:t>
      </w:r>
      <w:r>
        <w:rPr>
          <w:b/>
          <w:i/>
        </w:rPr>
        <w:t>ographic data</w:t>
      </w:r>
    </w:p>
    <w:p w14:paraId="3DD4D96C" w14:textId="362BC637" w:rsidR="001E48A7" w:rsidRDefault="001E48A7" w:rsidP="00276EDC">
      <w:pPr>
        <w:spacing w:line="360" w:lineRule="auto"/>
        <w:ind w:firstLine="720"/>
      </w:pPr>
      <w:r>
        <w:t>In the sphere-in-contact model</w:t>
      </w:r>
      <w:r w:rsidR="00695B9F">
        <w:fldChar w:fldCharType="begin"/>
      </w:r>
      <w:r w:rsidR="00DB6369">
        <w:instrText xml:space="preserve"> ADDIN EN.CITE &lt;EndNote&gt;&lt;Cite&gt;&lt;Author&gt;Zeinalipour-Yazdi&lt;/Author&gt;&lt;Year&gt;2016&lt;/Year&gt;&lt;RecNum&gt;44&lt;/RecNum&gt;&lt;DisplayText&gt;[28]&lt;/DisplayText&gt;&lt;record&gt;&lt;rec-number&gt;44&lt;/rec-number&gt;&lt;foreign-keys&gt;&lt;key app="EN" db-id="darvv9e5sa52tcezrzkv9vryawera20d9vze" timestamp="1525095875"&gt;44&lt;/key&gt;&lt;/foreign-keys&gt;&lt;ref-type name="Journal Article"&gt;17&lt;/ref-type&gt;&lt;contributors&gt;&lt;authors&gt;&lt;author&gt;Zeinalipour-Yazdi, Constantinos D.&lt;/author&gt;&lt;author&gt;Pullman, David P.&lt;/author&gt;&lt;author&gt;Catlow, C. Richard A.&lt;/author&gt;&lt;/authors&gt;&lt;/contributors&gt;&lt;titles&gt;&lt;title&gt;The sphere-in-contact model of carbon materials&lt;/title&gt;&lt;secondary-title&gt;Journal of Molecular Modeling&lt;/secondary-title&gt;&lt;/titles&gt;&lt;periodical&gt;&lt;full-title&gt;Journal of Molecular Modeling&lt;/full-title&gt;&lt;/periodical&gt;&lt;pages&gt;40&lt;/pages&gt;&lt;volume&gt;22&lt;/volume&gt;&lt;number&gt;1&lt;/number&gt;&lt;dates&gt;&lt;year&gt;2016&lt;/year&gt;&lt;pub-dates&gt;&lt;date&gt;2016/01/20&lt;/date&gt;&lt;/pub-dates&gt;&lt;/dates&gt;&lt;isbn&gt;0948-5023&lt;/isbn&gt;&lt;urls&gt;&lt;related-urls&gt;&lt;url&gt;https://doi.org/10.1007/s00894-015-2895-7&lt;/url&gt;&lt;url&gt;https://www.ncbi.nlm.nih.gov/pmc/articles/PMC4720691/pdf/894_2015_Article_2895.pdf&lt;/url&gt;&lt;/related-urls&gt;&lt;/urls&gt;&lt;electronic-resource-num&gt;10.1007/s00894-015-2895-7&lt;/electronic-resource-num&gt;&lt;/record&gt;&lt;/Cite&gt;&lt;/EndNote&gt;</w:instrText>
      </w:r>
      <w:r w:rsidR="00695B9F">
        <w:fldChar w:fldCharType="separate"/>
      </w:r>
      <w:r w:rsidR="00DB6369">
        <w:rPr>
          <w:noProof/>
        </w:rPr>
        <w:t>[28]</w:t>
      </w:r>
      <w:r w:rsidR="00695B9F">
        <w:fldChar w:fldCharType="end"/>
      </w:r>
      <w:r>
        <w:t xml:space="preserve">, </w:t>
      </w:r>
      <w:r w:rsidRPr="00452326">
        <w:t>the bond length</w:t>
      </w:r>
      <w:r>
        <w:t xml:space="preserve"> (BL)</w:t>
      </w:r>
      <w:r w:rsidRPr="00452326">
        <w:t xml:space="preserve"> between atoms is the sum of their atomic radi</w:t>
      </w:r>
      <w:r>
        <w:t>i (AR):</w:t>
      </w:r>
    </w:p>
    <w:p w14:paraId="29A5E0FF" w14:textId="77777777" w:rsidR="001E48A7" w:rsidRPr="00C91F1F" w:rsidRDefault="001E48A7" w:rsidP="00992BC1">
      <w:pPr>
        <w:spacing w:line="360" w:lineRule="auto"/>
        <w:ind w:firstLine="720"/>
        <w:jc w:val="right"/>
        <w:rPr>
          <w:lang w:val="pt-BR"/>
        </w:rPr>
      </w:pPr>
      <w:r w:rsidRPr="00C91F1F">
        <w:rPr>
          <w:lang w:val="pt-BR"/>
        </w:rPr>
        <w:t xml:space="preserve">BL </w:t>
      </w:r>
      <w:r w:rsidRPr="00231414">
        <w:rPr>
          <w:lang w:val="pt-BR"/>
        </w:rPr>
        <w:t>≈</w:t>
      </w:r>
      <w:r w:rsidRPr="00C91F1F">
        <w:rPr>
          <w:lang w:val="pt-BR"/>
        </w:rPr>
        <w:t xml:space="preserve"> r</w:t>
      </w:r>
      <w:r w:rsidRPr="00C91F1F">
        <w:rPr>
          <w:vertAlign w:val="subscript"/>
          <w:lang w:val="pt-BR"/>
        </w:rPr>
        <w:t>A, AR</w:t>
      </w:r>
      <w:r w:rsidRPr="00C91F1F">
        <w:rPr>
          <w:lang w:val="pt-BR"/>
        </w:rPr>
        <w:t xml:space="preserve"> + r</w:t>
      </w:r>
      <w:r w:rsidRPr="00C91F1F">
        <w:rPr>
          <w:vertAlign w:val="subscript"/>
          <w:lang w:val="pt-BR"/>
        </w:rPr>
        <w:t>B, AR</w:t>
      </w:r>
      <w:r w:rsidRPr="00C91F1F">
        <w:rPr>
          <w:lang w:val="pt-BR"/>
        </w:rPr>
        <w:t xml:space="preserve"> ,</w:t>
      </w:r>
      <w:r w:rsidRPr="00231414">
        <w:rPr>
          <w:lang w:val="pt-BR"/>
        </w:rPr>
        <w:tab/>
      </w:r>
      <w:r w:rsidRPr="00231414">
        <w:rPr>
          <w:lang w:val="pt-BR"/>
        </w:rPr>
        <w:tab/>
      </w:r>
      <w:r w:rsidRPr="00231414">
        <w:rPr>
          <w:lang w:val="pt-BR"/>
        </w:rPr>
        <w:tab/>
      </w:r>
      <w:r w:rsidRPr="00231414">
        <w:rPr>
          <w:lang w:val="pt-BR"/>
        </w:rPr>
        <w:tab/>
      </w:r>
      <w:r w:rsidRPr="00231414">
        <w:rPr>
          <w:lang w:val="pt-BR"/>
        </w:rPr>
        <w:tab/>
      </w:r>
      <w:r w:rsidRPr="00231414">
        <w:rPr>
          <w:lang w:val="pt-BR"/>
        </w:rPr>
        <w:tab/>
      </w:r>
      <w:r w:rsidRPr="00C91F1F">
        <w:rPr>
          <w:lang w:val="pt-BR"/>
        </w:rPr>
        <w:t>(1)</w:t>
      </w:r>
    </w:p>
    <w:p w14:paraId="5BB56B87" w14:textId="708DD104" w:rsidR="00DB3791" w:rsidRDefault="001E48A7" w:rsidP="00C91F1F">
      <w:pPr>
        <w:spacing w:line="360" w:lineRule="auto"/>
        <w:jc w:val="left"/>
      </w:pPr>
      <w:r>
        <w:t>which is in accordance of</w:t>
      </w:r>
      <w:r w:rsidRPr="00452326">
        <w:t xml:space="preserve"> Bragg</w:t>
      </w:r>
      <w:r>
        <w:t>'s</w:t>
      </w:r>
      <w:r w:rsidRPr="00452326">
        <w:t xml:space="preserve"> </w:t>
      </w:r>
      <w:r w:rsidR="00804B5B">
        <w:fldChar w:fldCharType="begin"/>
      </w:r>
      <w:r w:rsidR="00A84E34">
        <w:instrText xml:space="preserve"> ADDIN EN.CITE &lt;EndNote&gt;&lt;Cite&gt;&lt;Author&gt;Bragg&lt;/Author&gt;&lt;Year&gt;1920&lt;/Year&gt;&lt;RecNum&gt;22&lt;/RecNum&gt;&lt;DisplayText&gt;[29]&lt;/DisplayText&gt;&lt;record&gt;&lt;rec-number&gt;22&lt;/rec-number&gt;&lt;foreign-keys&gt;&lt;key app="EN" db-id="vfz0xf9ppwsfpweadpy5zdf8awxesarwswws" timestamp="1476532011"&gt;22&lt;/key&gt;&lt;/foreign-keys&gt;&lt;ref-type name="Journal Article"&gt;17&lt;/ref-type&gt;&lt;contributors&gt;&lt;authors&gt;&lt;author&gt;W. L. Bragg&lt;/author&gt;&lt;/authors&gt;&lt;/contributors&gt;&lt;titles&gt;&lt;title&gt;The Arrangement of Atoms in Crystals&lt;/title&gt;&lt;secondary-title&gt;Philos. Mag.&lt;/secondary-title&gt;&lt;/titles&gt;&lt;periodical&gt;&lt;full-title&gt;Philos. Mag.&lt;/full-title&gt;&lt;/periodical&gt;&lt;pages&gt;169- 189&lt;/pages&gt;&lt;volume&gt;40&lt;/volume&gt;&lt;dates&gt;&lt;year&gt;1920&lt;/year&gt;&lt;/dates&gt;&lt;work-type&gt;Philosophical Magazine&lt;/work-type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29]</w:t>
      </w:r>
      <w:r w:rsidR="00804B5B">
        <w:fldChar w:fldCharType="end"/>
      </w:r>
      <w:r>
        <w:t xml:space="preserve"> notion of the crystal structures of solids</w:t>
      </w:r>
      <w:r w:rsidR="00311A89">
        <w:t xml:space="preserve"> which is used in the hard-sphere model of the crystal structure of metals</w:t>
      </w:r>
      <w:r>
        <w:t>.</w:t>
      </w:r>
      <w:r w:rsidR="00D96227">
        <w:t xml:space="preserve"> </w:t>
      </w:r>
      <w:r w:rsidR="00311A89">
        <w:t>W</w:t>
      </w:r>
      <w:r>
        <w:t xml:space="preserve">e derive a </w:t>
      </w:r>
      <w:r w:rsidR="00A86984">
        <w:t>mini</w:t>
      </w:r>
      <w:r w:rsidR="008C2DFA">
        <w:t>miz</w:t>
      </w:r>
      <w:r w:rsidR="00A86984">
        <w:t xml:space="preserve">ation </w:t>
      </w:r>
      <w:r>
        <w:t>function</w:t>
      </w:r>
      <w:r w:rsidR="00671A0B">
        <w:t xml:space="preserve">, </w:t>
      </w:r>
      <w:r w:rsidR="00671A0B" w:rsidRPr="001331F9">
        <w:rPr>
          <w:i/>
        </w:rPr>
        <w:t>Y(r</w:t>
      </w:r>
      <w:r w:rsidR="00B162EC" w:rsidRPr="001331F9">
        <w:rPr>
          <w:i/>
        </w:rPr>
        <w:t>)</w:t>
      </w:r>
      <w:r w:rsidR="00B162EC">
        <w:t xml:space="preserve"> that</w:t>
      </w:r>
      <w:r>
        <w:t xml:space="preserve"> </w:t>
      </w:r>
      <w:r w:rsidR="00A86984">
        <w:t>is</w:t>
      </w:r>
      <w:r>
        <w:t xml:space="preserve"> fi</w:t>
      </w:r>
      <w:r>
        <w:t>t</w:t>
      </w:r>
      <w:r>
        <w:t>ted to crystallographic data in order to determine</w:t>
      </w:r>
      <w:r w:rsidR="008C2DFA">
        <w:t xml:space="preserve"> the optim</w:t>
      </w:r>
      <w:r>
        <w:t xml:space="preserve">um value for the radius of the spheres, which maximises </w:t>
      </w:r>
      <w:r w:rsidR="00A9143E">
        <w:t>the perfect contact points between spheres</w:t>
      </w:r>
      <w:r>
        <w:t>.</w:t>
      </w:r>
      <w:r w:rsidR="00152C92">
        <w:t xml:space="preserve"> </w:t>
      </w:r>
      <w:r w:rsidR="00DB3791">
        <w:t>The function evalua</w:t>
      </w:r>
      <w:r w:rsidR="00671A0B">
        <w:t>tes the pairwise nearest-neighb</w:t>
      </w:r>
      <w:r w:rsidR="008C2DFA">
        <w:t>o</w:t>
      </w:r>
      <w:r w:rsidR="00DB3791">
        <w:t>r distance between carbon atoms given by</w:t>
      </w:r>
    </w:p>
    <w:p w14:paraId="59EB1287" w14:textId="77777777" w:rsidR="00DB3791" w:rsidRDefault="00DB3791" w:rsidP="001331F9">
      <w:pPr>
        <w:spacing w:line="360" w:lineRule="auto"/>
        <w:jc w:val="right"/>
      </w:pPr>
      <m:oMath>
        <m:r>
          <w:rPr>
            <w:rFonts w:ascii="Cambria Math" w:hAnsi="Cambria Math"/>
          </w:rPr>
          <m:t>d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nary>
                  <m:naryPr>
                    <m:chr m:val="∑"/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w:rPr>
                        <w:rFonts w:ascii="Cambria Math"/>
                      </w:rPr>
                      <m:t>=1</m:t>
                    </m:r>
                  </m:sub>
                  <m:sup>
                    <m:r>
                      <w:rPr>
                        <w:rFonts w:ascii="Cambria Math"/>
                      </w:rPr>
                      <m:t>3</m:t>
                    </m:r>
                  </m:sup>
                  <m:e>
                    <m:r>
                      <w:rPr>
                        <w:rFonts w:asci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/>
                      </w:rPr>
                      <m:t>)</m:t>
                    </m:r>
                  </m:e>
                </m:nary>
              </m:e>
              <m:sup>
                <m:r>
                  <w:rPr>
                    <w:rFonts w:ascii="Cambria Math"/>
                  </w:rPr>
                  <m:t>2</m:t>
                </m:r>
              </m:sup>
            </m:sSup>
          </m:e>
        </m:rad>
      </m:oMath>
      <w:r>
        <w:tab/>
      </w:r>
      <w:r>
        <w:tab/>
      </w:r>
      <w:r>
        <w:tab/>
      </w:r>
      <w:r>
        <w:tab/>
      </w:r>
      <w:r>
        <w:tab/>
        <w:t>(2)</w:t>
      </w:r>
    </w:p>
    <w:p w14:paraId="2A32A1E1" w14:textId="2BEFF2B4" w:rsidR="001E48A7" w:rsidRDefault="00DB3791" w:rsidP="00C91F1F">
      <w:pPr>
        <w:spacing w:line="360" w:lineRule="auto"/>
        <w:jc w:val="left"/>
      </w:pPr>
      <w:r>
        <w:t>and it compares it to the distance w</w:t>
      </w:r>
      <w:r w:rsidR="00317C24">
        <w:t>here</w:t>
      </w:r>
      <w:r>
        <w:t xml:space="preserve"> the </w:t>
      </w:r>
      <w:r w:rsidR="00671A0B">
        <w:t>carbon atoms</w:t>
      </w:r>
      <w:r>
        <w:t xml:space="preserve"> are in perfect contact,</w:t>
      </w:r>
      <w:r w:rsidR="00671A0B">
        <w:t xml:space="preserve"> i.e. when BL = </w:t>
      </w:r>
      <w:r w:rsidRPr="001331F9">
        <w:rPr>
          <w:i/>
        </w:rPr>
        <w:t>2r</w:t>
      </w:r>
      <w:r>
        <w:t xml:space="preserve">. </w:t>
      </w:r>
      <w:r w:rsidR="00671A0B">
        <w:t xml:space="preserve">The ratio of the difference between d and 2r, given by </w:t>
      </w:r>
      <w:r w:rsidR="00671A0B" w:rsidRPr="001331F9">
        <w:rPr>
          <w:i/>
        </w:rPr>
        <w:t>(d-2r)/2r</w:t>
      </w:r>
      <w:r w:rsidR="00671A0B">
        <w:t>, can be positive or negative, depending on the distance between the carbons atoms and is ther</w:t>
      </w:r>
      <w:r w:rsidR="008C2DFA">
        <w:t>e</w:t>
      </w:r>
      <w:r w:rsidR="00671A0B">
        <w:t>fore squared</w:t>
      </w:r>
      <w:r w:rsidR="00266E68">
        <w:t xml:space="preserve"> to yield positive values</w:t>
      </w:r>
      <w:r w:rsidR="008C2DFA">
        <w:t>. By summing over every nearest-neighbho</w:t>
      </w:r>
      <w:r w:rsidR="00B76AA8">
        <w:t>u</w:t>
      </w:r>
      <w:r w:rsidR="00671A0B">
        <w:t>r</w:t>
      </w:r>
      <w:r w:rsidR="008C2DFA">
        <w:t xml:space="preserve"> </w:t>
      </w:r>
      <w:r w:rsidR="00317C24">
        <w:t>distance</w:t>
      </w:r>
      <w:r w:rsidR="00671A0B">
        <w:t xml:space="preserve"> and taking the average, we have derived a function that when min</w:t>
      </w:r>
      <w:r w:rsidR="008C2DFA">
        <w:t>imiz</w:t>
      </w:r>
      <w:r w:rsidR="00671A0B">
        <w:t>ed can yield the opti</w:t>
      </w:r>
      <w:r w:rsidR="00317C24">
        <w:t>mum radius of the spheres</w:t>
      </w:r>
      <w:r w:rsidR="008C2DFA">
        <w:t xml:space="preserve"> that maximiz</w:t>
      </w:r>
      <w:r w:rsidR="00266E68">
        <w:t>es the number of carbon pairs that are in perfect contact</w:t>
      </w:r>
      <w:r w:rsidR="00317C24">
        <w:t>. T</w:t>
      </w:r>
      <w:r w:rsidR="00671A0B">
        <w:t xml:space="preserve">he </w:t>
      </w:r>
      <w:r w:rsidR="008C2DFA">
        <w:rPr>
          <w:lang w:val="en-GB"/>
        </w:rPr>
        <w:t>minimiz</w:t>
      </w:r>
      <w:r w:rsidR="001E48A7" w:rsidRPr="00452326">
        <w:rPr>
          <w:lang w:val="en-GB"/>
        </w:rPr>
        <w:t>ing</w:t>
      </w:r>
      <w:r w:rsidR="001E48A7" w:rsidRPr="00452326">
        <w:t xml:space="preserve"> function </w:t>
      </w:r>
      <w:r w:rsidR="00317C24">
        <w:t xml:space="preserve">is </w:t>
      </w:r>
      <w:r w:rsidR="00A9143E">
        <w:t>given by,</w:t>
      </w:r>
    </w:p>
    <w:p w14:paraId="73791099" w14:textId="77777777" w:rsidR="001E48A7" w:rsidRPr="00452326" w:rsidRDefault="001F79F5" w:rsidP="00276EDC">
      <w:pPr>
        <w:pStyle w:val="TAMainText"/>
        <w:jc w:val="right"/>
      </w:pPr>
      <m:oMath>
        <m:r>
          <w:rPr>
            <w:rFonts w:ascii="Cambria Math" w:hAnsi="Cambria Math"/>
          </w:rPr>
          <m:t>Y</m:t>
        </m:r>
        <m:r>
          <w:rPr>
            <w:rFonts w:ascii="Cambria Math"/>
          </w:rPr>
          <m:t>(</m:t>
        </m:r>
        <m:r>
          <w:rPr>
            <w:rFonts w:ascii="Cambria Math" w:hAnsi="Cambria Math"/>
          </w:rPr>
          <m:t>r</m:t>
        </m:r>
        <m:r>
          <w:rPr>
            <w:rFonts w:ascii="Cambria Math"/>
          </w:rPr>
          <m:t>)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m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ad>
                          <m:radPr>
                            <m:deg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nary>
                                  <m:naryPr>
                                    <m:chr m:val="∑"/>
                                    <m:limLoc m:val="subSup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  <m:r>
                                      <w:rPr>
                                        <w:rFonts w:ascii="Cambria Math"/>
                                      </w:rPr>
                                      <m:t>=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/>
                                      </w:rPr>
                                      <m:t>3</m:t>
                                    </m:r>
                                  </m:sup>
                                  <m:e>
                                    <m:r>
                                      <w:rPr>
                                        <w:rFonts w:ascii="Cambria Math"/>
                                      </w:rPr>
                                      <m:t>(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/>
                                      </w:rPr>
                                      <m:t>)</m:t>
                                    </m:r>
                                  </m:e>
                                </m:nary>
                              </m:e>
                              <m:sup>
                                <m:r>
                                  <w:rPr>
                                    <w:rFonts w:ascii="Cambria Math"/>
                                  </w:rPr>
                                  <m:t>2</m:t>
                                </m:r>
                              </m:sup>
                            </m:sSup>
                          </m:e>
                        </m:rad>
                      </m:num>
                      <m:den>
                        <m:r>
                          <w:rPr>
                            <w:rFonts w:ascii="Cambria Math"/>
                          </w:rPr>
                          <m:t>2</m:t>
                        </m:r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/>
                      </w:rPr>
                      <m:t>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1E48A7">
        <w:tab/>
      </w:r>
      <w:r w:rsidR="001E48A7" w:rsidRPr="00452326">
        <w:tab/>
      </w:r>
      <w:r w:rsidR="001E48A7" w:rsidRPr="00452326">
        <w:tab/>
      </w:r>
      <w:r w:rsidR="001E48A7" w:rsidRPr="00452326">
        <w:tab/>
        <w:t>(3)</w:t>
      </w:r>
    </w:p>
    <w:p w14:paraId="067EB1F3" w14:textId="2F3E9D29" w:rsidR="001E48A7" w:rsidRDefault="00317C24" w:rsidP="00C91F1F">
      <w:pPr>
        <w:pStyle w:val="TAMainText"/>
        <w:ind w:firstLine="0"/>
        <w:jc w:val="both"/>
      </w:pPr>
      <w:r>
        <w:t>where</w:t>
      </w:r>
      <w:r w:rsidR="001E48A7">
        <w:t xml:space="preserve"> </w:t>
      </w:r>
      <m:oMath>
        <m:r>
          <w:rPr>
            <w:rFonts w:ascii="Cambria Math" w:hAnsi="Cambria Math"/>
          </w:rPr>
          <m:t>r</m:t>
        </m:r>
      </m:oMath>
      <w:r w:rsidR="001E48A7">
        <w:t xml:space="preserve"> </w:t>
      </w:r>
      <w:r w:rsidR="00A9143E">
        <w:t>is the radius of the spheres,</w:t>
      </w:r>
      <w:r w:rsidR="001E48A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A9143E">
        <w:t xml:space="preserve"> </w:t>
      </w:r>
      <w:r w:rsidR="001E48A7">
        <w:t xml:space="preserve">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1E48A7">
        <w:t xml:space="preserve"> are the Cartesian coordinates of the centers of the at</w:t>
      </w:r>
      <w:r w:rsidR="00A9143E">
        <w:t xml:space="preserve">oms, </w:t>
      </w:r>
      <m:oMath>
        <m:r>
          <w:rPr>
            <w:rFonts w:ascii="Cambria Math" w:hAnsi="Cambria Math"/>
          </w:rPr>
          <m:t xml:space="preserve"> m</m:t>
        </m:r>
      </m:oMath>
      <w:r w:rsidR="001E48A7">
        <w:t xml:space="preserve"> is the number o</w:t>
      </w:r>
      <w:r w:rsidR="001E48A7" w:rsidRPr="00452326">
        <w:t>f pairwise nearest neighbo</w:t>
      </w:r>
      <w:r w:rsidR="00B76AA8">
        <w:t>u</w:t>
      </w:r>
      <w:r w:rsidR="001E48A7" w:rsidRPr="00452326">
        <w:t>r contacts (i.e. chemical bonds)</w:t>
      </w:r>
      <w:r w:rsidR="00A9143E">
        <w:t>, and</w:t>
      </w:r>
      <m:oMath>
        <m:r>
          <w:rPr>
            <w:rFonts w:ascii="Cambria Math" w:hAnsi="Cambria Math"/>
          </w:rPr>
          <m:t xml:space="preserve"> n</m:t>
        </m:r>
      </m:oMath>
      <w:r w:rsidR="001E48A7">
        <w:t xml:space="preserve"> is </w:t>
      </w:r>
      <w:r w:rsidR="001E48A7" w:rsidRPr="00452326">
        <w:t>the n</w:t>
      </w:r>
      <w:r w:rsidR="001E48A7">
        <w:t xml:space="preserve">umber of </w:t>
      </w:r>
      <w:r w:rsidR="00A9143E">
        <w:t>atoms</w:t>
      </w:r>
      <w:r w:rsidR="00C91F1F">
        <w:t xml:space="preserve">. </w:t>
      </w:r>
      <w:r w:rsidR="001E48A7" w:rsidRPr="00452326">
        <w:t xml:space="preserve">If this expression is rewritten for a molecular structure with </w:t>
      </w:r>
      <w:r w:rsidR="008C2DFA">
        <w:t>Cartesian coordinates in Euclide</w:t>
      </w:r>
      <w:r w:rsidR="001E48A7" w:rsidRPr="00452326">
        <w:t>an space of (</w:t>
      </w:r>
      <w:r w:rsidR="001E48A7" w:rsidRPr="00A9143E">
        <w:rPr>
          <w:i/>
        </w:rPr>
        <w:t>x</w:t>
      </w:r>
      <w:r w:rsidR="001E48A7" w:rsidRPr="00A9143E">
        <w:rPr>
          <w:i/>
          <w:vertAlign w:val="subscript"/>
        </w:rPr>
        <w:t>1</w:t>
      </w:r>
      <w:r w:rsidR="001E48A7" w:rsidRPr="00A9143E">
        <w:rPr>
          <w:i/>
        </w:rPr>
        <w:t>, x</w:t>
      </w:r>
      <w:r w:rsidR="001E48A7" w:rsidRPr="00A9143E">
        <w:rPr>
          <w:i/>
          <w:vertAlign w:val="subscript"/>
        </w:rPr>
        <w:t>2</w:t>
      </w:r>
      <w:r w:rsidR="001E48A7" w:rsidRPr="00A9143E">
        <w:rPr>
          <w:i/>
        </w:rPr>
        <w:t>,...,x</w:t>
      </w:r>
      <w:r w:rsidR="001E48A7" w:rsidRPr="00A9143E">
        <w:rPr>
          <w:i/>
          <w:vertAlign w:val="subscript"/>
        </w:rPr>
        <w:t>i</w:t>
      </w:r>
      <w:r w:rsidR="001E48A7" w:rsidRPr="00A9143E">
        <w:rPr>
          <w:i/>
        </w:rPr>
        <w:t>,x</w:t>
      </w:r>
      <w:r w:rsidR="001E48A7" w:rsidRPr="00A9143E">
        <w:rPr>
          <w:i/>
          <w:vertAlign w:val="subscript"/>
        </w:rPr>
        <w:t>j</w:t>
      </w:r>
      <w:r w:rsidR="001E48A7" w:rsidRPr="00A9143E">
        <w:rPr>
          <w:i/>
        </w:rPr>
        <w:t>,...,x</w:t>
      </w:r>
      <w:r w:rsidR="001E48A7" w:rsidRPr="00A9143E">
        <w:rPr>
          <w:i/>
          <w:vertAlign w:val="subscript"/>
        </w:rPr>
        <w:t>n</w:t>
      </w:r>
      <w:r w:rsidR="001E48A7" w:rsidRPr="00452326">
        <w:t>), (</w:t>
      </w:r>
      <w:r w:rsidR="001E48A7" w:rsidRPr="00A9143E">
        <w:rPr>
          <w:i/>
        </w:rPr>
        <w:t>y</w:t>
      </w:r>
      <w:r w:rsidR="001E48A7" w:rsidRPr="00A9143E">
        <w:rPr>
          <w:i/>
          <w:vertAlign w:val="subscript"/>
        </w:rPr>
        <w:t>1</w:t>
      </w:r>
      <w:r w:rsidR="001E48A7" w:rsidRPr="00A9143E">
        <w:rPr>
          <w:i/>
        </w:rPr>
        <w:t>,y</w:t>
      </w:r>
      <w:r w:rsidR="001E48A7" w:rsidRPr="00A9143E">
        <w:rPr>
          <w:i/>
          <w:vertAlign w:val="subscript"/>
        </w:rPr>
        <w:t>2</w:t>
      </w:r>
      <w:r w:rsidR="001E48A7" w:rsidRPr="00A9143E">
        <w:rPr>
          <w:i/>
        </w:rPr>
        <w:t>,...,y</w:t>
      </w:r>
      <w:r w:rsidR="001E48A7" w:rsidRPr="00A9143E">
        <w:rPr>
          <w:i/>
          <w:vertAlign w:val="subscript"/>
        </w:rPr>
        <w:t>i</w:t>
      </w:r>
      <w:r w:rsidR="001E48A7" w:rsidRPr="00A9143E">
        <w:rPr>
          <w:i/>
        </w:rPr>
        <w:t>,y</w:t>
      </w:r>
      <w:r w:rsidR="001E48A7" w:rsidRPr="00A9143E">
        <w:rPr>
          <w:i/>
          <w:vertAlign w:val="subscript"/>
        </w:rPr>
        <w:t>j</w:t>
      </w:r>
      <w:r w:rsidR="001E48A7" w:rsidRPr="00A9143E">
        <w:rPr>
          <w:i/>
        </w:rPr>
        <w:t>,...,y</w:t>
      </w:r>
      <w:r w:rsidR="001E48A7" w:rsidRPr="00A9143E">
        <w:rPr>
          <w:i/>
          <w:vertAlign w:val="subscript"/>
        </w:rPr>
        <w:t>n</w:t>
      </w:r>
      <w:r w:rsidR="001E48A7" w:rsidRPr="00452326">
        <w:t>) and (</w:t>
      </w:r>
      <w:r w:rsidR="001E48A7" w:rsidRPr="00A9143E">
        <w:rPr>
          <w:i/>
        </w:rPr>
        <w:t>z</w:t>
      </w:r>
      <w:r w:rsidR="001E48A7" w:rsidRPr="00A9143E">
        <w:rPr>
          <w:i/>
          <w:vertAlign w:val="subscript"/>
        </w:rPr>
        <w:t>1</w:t>
      </w:r>
      <w:r w:rsidR="001E48A7" w:rsidRPr="00A9143E">
        <w:rPr>
          <w:i/>
        </w:rPr>
        <w:t>, z</w:t>
      </w:r>
      <w:r w:rsidR="001E48A7" w:rsidRPr="00A9143E">
        <w:rPr>
          <w:i/>
          <w:vertAlign w:val="subscript"/>
        </w:rPr>
        <w:t>2</w:t>
      </w:r>
      <w:r w:rsidR="001E48A7" w:rsidRPr="00A9143E">
        <w:rPr>
          <w:i/>
        </w:rPr>
        <w:t>,...,z</w:t>
      </w:r>
      <w:r w:rsidR="001E48A7" w:rsidRPr="00A9143E">
        <w:rPr>
          <w:i/>
          <w:vertAlign w:val="subscript"/>
        </w:rPr>
        <w:t>i</w:t>
      </w:r>
      <w:r w:rsidR="001E48A7" w:rsidRPr="00A9143E">
        <w:rPr>
          <w:i/>
        </w:rPr>
        <w:t>,z</w:t>
      </w:r>
      <w:r w:rsidR="001E48A7" w:rsidRPr="00A9143E">
        <w:rPr>
          <w:i/>
          <w:vertAlign w:val="subscript"/>
        </w:rPr>
        <w:t>j</w:t>
      </w:r>
      <w:r w:rsidR="001E48A7" w:rsidRPr="00A9143E">
        <w:rPr>
          <w:i/>
        </w:rPr>
        <w:t>,...,z</w:t>
      </w:r>
      <w:r w:rsidR="001E48A7" w:rsidRPr="00A9143E">
        <w:rPr>
          <w:i/>
          <w:vertAlign w:val="subscript"/>
        </w:rPr>
        <w:t>n</w:t>
      </w:r>
      <w:r w:rsidR="001E48A7" w:rsidRPr="00452326">
        <w:t>) it is,</w:t>
      </w:r>
    </w:p>
    <w:p w14:paraId="457D6E33" w14:textId="77777777" w:rsidR="001E48A7" w:rsidRPr="00452326" w:rsidRDefault="00804B5B" w:rsidP="00276EDC">
      <w:pPr>
        <w:pStyle w:val="TAMainText"/>
        <w:jc w:val="right"/>
      </w:pPr>
      <w:r w:rsidRPr="00E87E98">
        <w:lastRenderedPageBreak/>
        <w:fldChar w:fldCharType="begin"/>
      </w:r>
      <w:r w:rsidR="001E48A7" w:rsidRPr="00E87E98">
        <w:instrText xml:space="preserve"> QUOTE </w:instrText>
      </w:r>
      <w:r w:rsidR="00CD72F0">
        <w:pict w14:anchorId="47E27AC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9.2pt;height:41.7pt" equationxml="&lt;?xml version=&quot;1.0&quot; encoding=&quot;UTF-8&quot; standalone=&quot;yes&quot;?&gt;&#10;&#10;&lt;?mso-application progid=&quot;Word.Document&quot;?&gt;&#10;&#10;&lt;w:wordDocument xmlns:aml=&quot;http://schemas.microsoft.com/aml/2001/core&quot; xmlns:dt=&quot;uuid:C2F41010-65B3-11d1-A29F-00AA00C14882&quot; xmlns:ve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2&lt;/o:Version&gt;&lt;/o:DocumentProperties&gt;&lt;w:docPr&gt;&lt;w:view w:val=&quot;print&quot;/&gt;&lt;w:zoom w:percent=&quot;75&quot;/&gt;&lt;w:embedTrueTypeFonts/&gt;&lt;w:doNotEmbedSystemFonts/&gt;&lt;w:saveSubsetFonts/&gt;&lt;w:bordersDontSurroundHeader/&gt;&lt;w:bordersDontSurroundFooter/&gt;&lt;w:stylePaneFormatFilter w:val=&quot;3F01&quot;/&gt;&lt;w:defaultTabStop w:val=&quot;720&quot;/&gt;&lt;w:autoHyphenation/&gt;&lt;w:doNotHyphenateCaps/&gt;&lt;w:drawingGridHorizontalSpacing w:val=&quot;0&quot;/&gt;&lt;w:drawingGridVerticalSpacing w:val=&quot;0&quot;/&gt;&lt;w:displayHorizontalDrawingGridEvery w:val=&quot;0&quot;/&gt;&lt;w:displayVerticalDrawingGridEvery w:val=&quot;0&quot;/&gt;&lt;w:useMarginsForDrawingGridOrigin/&gt;&lt;w:drawingGridHorizontalOrigin w:val=&quot;0&quot;/&gt;&lt;w:drawingGridVerticalOrigin w:val=&quot;0&quot;/&gt;&lt;w:doNotShadeFormData/&gt;&lt;w:characterSpacingControl w:val=&quot;DontCompress&quot;/&gt;&lt;w:optimizeForBrowser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Carbon&amp;lt;/Style&amp;gt;&amp;lt;LeftDelim&amp;gt;{&amp;lt;/LeftDelim&amp;gt;&amp;lt;RightDelim&amp;gt;}&amp;lt;/RightDelim&amp;gt;&amp;lt;FontName&amp;gt;Times&amp;lt;/FontName&amp;gt;&amp;lt;FontSize&amp;gt;12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psrrrzavlxs05tetd04xzdvxtvwf5vp2f5dr&amp;quot;&amp;gt;Graphite_and_graphene&amp;lt;record-ids&amp;gt;&amp;lt;item&amp;gt;1&amp;lt;/item&amp;gt;&amp;lt;item&amp;gt;2&amp;lt;/item&amp;gt;&amp;lt;item&amp;gt;3&amp;lt;/item&amp;gt;&amp;lt;item&amp;gt;4&amp;lt;/item&amp;gt;&amp;lt;item&amp;gt;5&amp;lt;/item&amp;gt;&amp;lt;item&amp;gt;6&amp;lt;/item&amp;gt;&amp;lt;item&amp;gt;7&amp;lt;/item&amp;gt;&amp;lt;item&amp;gt;8&amp;lt;/item&amp;gt;&amp;lt;item&amp;gt;9&amp;lt;/item&amp;gt;&amp;lt;item&amp;gt;10&amp;lt;/item&amp;gt;&amp;lt;item&amp;gt;11&amp;lt;/item&amp;gt;&amp;lt;item&amp;gt;12&amp;lt;/item&amp;gt;&amp;lt;item&amp;gt;13&amp;lt;/item&amp;gt;&amp;lt;item&amp;gt;14&amp;lt;/item&amp;gt;&amp;lt;item&amp;gt;15&amp;lt;/item&amp;gt;&amp;lt;item&amp;gt;16&amp;lt;/item&amp;gt;&amp;lt;item&amp;gt;17&amp;lt;/item&amp;gt;&amp;lt;item&amp;gt;18&amp;lt;/item&amp;gt;&amp;lt;item&amp;gt;19&amp;lt;/item&amp;gt;&amp;lt;item&amp;gt;20&amp;lt;/item&amp;gt;&amp;lt;item&amp;gt;21&amp;lt;/item&amp;gt;&amp;lt;/record-ids&amp;gt;&amp;lt;/item&amp;gt;&amp;lt;/Libraries&amp;gt;&quot;/&gt;&lt;/w:docVars&gt;&lt;wsp:rsids&gt;&lt;wsp:rsidRoot wsp:val=&quot;008348A2&quot;/&gt;&lt;wsp:rsid wsp:val=&quot;0000145F&quot;/&gt;&lt;wsp:rsid wsp:val=&quot;00005280&quot;/&gt;&lt;wsp:rsid wsp:val=&quot;00005E4D&quot;/&gt;&lt;wsp:rsid wsp:val=&quot;00017FA8&quot;/&gt;&lt;wsp:rsid wsp:val=&quot;000201D0&quot;/&gt;&lt;wsp:rsid wsp:val=&quot;00020761&quot;/&gt;&lt;wsp:rsid wsp:val=&quot;00022FD0&quot;/&gt;&lt;wsp:rsid wsp:val=&quot;00023F5D&quot;/&gt;&lt;wsp:rsid wsp:val=&quot;00025444&quot;/&gt;&lt;wsp:rsid wsp:val=&quot;0003046A&quot;/&gt;&lt;wsp:rsid wsp:val=&quot;00033E40&quot;/&gt;&lt;wsp:rsid wsp:val=&quot;000347EB&quot;/&gt;&lt;wsp:rsid wsp:val=&quot;000354AF&quot;/&gt;&lt;wsp:rsid wsp:val=&quot;00040132&quot;/&gt;&lt;wsp:rsid wsp:val=&quot;0004094F&quot;/&gt;&lt;wsp:rsid wsp:val=&quot;00040AAC&quot;/&gt;&lt;wsp:rsid wsp:val=&quot;00041628&quot;/&gt;&lt;wsp:rsid wsp:val=&quot;000456D2&quot;/&gt;&lt;wsp:rsid wsp:val=&quot;00046572&quot;/&gt;&lt;wsp:rsid wsp:val=&quot;00051987&quot;/&gt;&lt;wsp:rsid wsp:val=&quot;00051E0C&quot;/&gt;&lt;wsp:rsid wsp:val=&quot;00054E8D&quot;/&gt;&lt;wsp:rsid wsp:val=&quot;00055DB6&quot;/&gt;&lt;wsp:rsid wsp:val=&quot;0006095D&quot;/&gt;&lt;wsp:rsid wsp:val=&quot;00061C28&quot;/&gt;&lt;wsp:rsid wsp:val=&quot;00072A2D&quot;/&gt;&lt;wsp:rsid wsp:val=&quot;00075751&quot;/&gt;&lt;wsp:rsid wsp:val=&quot;0008136C&quot;/&gt;&lt;wsp:rsid wsp:val=&quot;0008235D&quot;/&gt;&lt;wsp:rsid wsp:val=&quot;00095669&quot;/&gt;&lt;wsp:rsid wsp:val=&quot;000A5F08&quot;/&gt;&lt;wsp:rsid wsp:val=&quot;000A65BB&quot;/&gt;&lt;wsp:rsid wsp:val=&quot;000B47B3&quot;/&gt;&lt;wsp:rsid wsp:val=&quot;000B6555&quot;/&gt;&lt;wsp:rsid wsp:val=&quot;000C6B55&quot;/&gt;&lt;wsp:rsid wsp:val=&quot;000D2D84&quot;/&gt;&lt;wsp:rsid wsp:val=&quot;000D378A&quot;/&gt;&lt;wsp:rsid wsp:val=&quot;000D4C69&quot;/&gt;&lt;wsp:rsid wsp:val=&quot;000E0886&quot;/&gt;&lt;wsp:rsid wsp:val=&quot;000E4F73&quot;/&gt;&lt;wsp:rsid wsp:val=&quot;000E5B08&quot;/&gt;&lt;wsp:rsid wsp:val=&quot;000E5E84&quot;/&gt;&lt;wsp:rsid wsp:val=&quot;000E75E3&quot;/&gt;&lt;wsp:rsid wsp:val=&quot;000F4D2D&quot;/&gt;&lt;wsp:rsid wsp:val=&quot;000F6B76&quot;/&gt;&lt;wsp:rsid wsp:val=&quot;00101955&quot;/&gt;&lt;wsp:rsid wsp:val=&quot;00101D1F&quot;/&gt;&lt;wsp:rsid wsp:val=&quot;001033CB&quot;/&gt;&lt;wsp:rsid wsp:val=&quot;00103D38&quot;/&gt;&lt;wsp:rsid wsp:val=&quot;00105668&quot;/&gt;&lt;wsp:rsid wsp:val=&quot;001118F2&quot;/&gt;&lt;wsp:rsid wsp:val=&quot;001120C0&quot;/&gt;&lt;wsp:rsid wsp:val=&quot;0011211F&quot;/&gt;&lt;wsp:rsid wsp:val=&quot;001151CA&quot;/&gt;&lt;wsp:rsid wsp:val=&quot;00115FB9&quot;/&gt;&lt;wsp:rsid wsp:val=&quot;00120944&quot;/&gt;&lt;wsp:rsid wsp:val=&quot;00127E76&quot;/&gt;&lt;wsp:rsid wsp:val=&quot;00127F55&quot;/&gt;&lt;wsp:rsid wsp:val=&quot;0013331F&quot;/&gt;&lt;wsp:rsid wsp:val=&quot;001358DF&quot;/&gt;&lt;wsp:rsid wsp:val=&quot;00136792&quot;/&gt;&lt;wsp:rsid wsp:val=&quot;001379DD&quot;/&gt;&lt;wsp:rsid wsp:val=&quot;00141659&quot;/&gt;&lt;wsp:rsid wsp:val=&quot;00142993&quot;/&gt;&lt;wsp:rsid wsp:val=&quot;00144EF1&quot;/&gt;&lt;wsp:rsid wsp:val=&quot;00145E6F&quot;/&gt;&lt;wsp:rsid wsp:val=&quot;00146E92&quot;/&gt;&lt;wsp:rsid wsp:val=&quot;0015109A&quot;/&gt;&lt;wsp:rsid wsp:val=&quot;0015129C&quot;/&gt;&lt;wsp:rsid wsp:val=&quot;00157E12&quot;/&gt;&lt;wsp:rsid wsp:val=&quot;001630B9&quot;/&gt;&lt;wsp:rsid wsp:val=&quot;00173040&quot;/&gt;&lt;wsp:rsid wsp:val=&quot;00173316&quot;/&gt;&lt;wsp:rsid wsp:val=&quot;00175C26&quot;/&gt;&lt;wsp:rsid wsp:val=&quot;001819F9&quot;/&gt;&lt;wsp:rsid wsp:val=&quot;00190944&quot;/&gt;&lt;wsp:rsid wsp:val=&quot;0019409B&quot;/&gt;&lt;wsp:rsid wsp:val=&quot;00195C70&quot;/&gt;&lt;wsp:rsid wsp:val=&quot;0019690B&quot;/&gt;&lt;wsp:rsid wsp:val=&quot;001A3815&quot;/&gt;&lt;wsp:rsid wsp:val=&quot;001D16BB&quot;/&gt;&lt;wsp:rsid wsp:val=&quot;001D2831&quot;/&gt;&lt;wsp:rsid wsp:val=&quot;001D4283&quot;/&gt;&lt;wsp:rsid wsp:val=&quot;001D77B5&quot;/&gt;&lt;wsp:rsid wsp:val=&quot;001E077C&quot;/&gt;&lt;wsp:rsid wsp:val=&quot;001E45DF&quot;/&gt;&lt;wsp:rsid wsp:val=&quot;001E4BEF&quot;/&gt;&lt;wsp:rsid wsp:val=&quot;001E6AB1&quot;/&gt;&lt;wsp:rsid wsp:val=&quot;001E6F69&quot;/&gt;&lt;wsp:rsid wsp:val=&quot;001E7759&quot;/&gt;&lt;wsp:rsid wsp:val=&quot;001F033B&quot;/&gt;&lt;wsp:rsid wsp:val=&quot;001F19F2&quot;/&gt;&lt;wsp:rsid wsp:val=&quot;001F4C24&quot;/&gt;&lt;wsp:rsid wsp:val=&quot;001F4ED7&quot;/&gt;&lt;wsp:rsid wsp:val=&quot;001F58AE&quot;/&gt;&lt;wsp:rsid wsp:val=&quot;002002E6&quot;/&gt;&lt;wsp:rsid wsp:val=&quot;002031A2&quot;/&gt;&lt;wsp:rsid wsp:val=&quot;00203E9B&quot;/&gt;&lt;wsp:rsid wsp:val=&quot;00204898&quot;/&gt;&lt;wsp:rsid wsp:val=&quot;0021039D&quot;/&gt;&lt;wsp:rsid wsp:val=&quot;002128C3&quot;/&gt;&lt;wsp:rsid wsp:val=&quot;00212D24&quot;/&gt;&lt;wsp:rsid wsp:val=&quot;002152E5&quot;/&gt;&lt;wsp:rsid wsp:val=&quot;00217023&quot;/&gt;&lt;wsp:rsid wsp:val=&quot;00217057&quot;/&gt;&lt;wsp:rsid wsp:val=&quot;002216A6&quot;/&gt;&lt;wsp:rsid wsp:val=&quot;00223591&quot;/&gt;&lt;wsp:rsid wsp:val=&quot;002242E7&quot;/&gt;&lt;wsp:rsid wsp:val=&quot;00227F2B&quot;/&gt;&lt;wsp:rsid wsp:val=&quot;00232347&quot;/&gt;&lt;wsp:rsid wsp:val=&quot;00235596&quot;/&gt;&lt;wsp:rsid wsp:val=&quot;0024409A&quot;/&gt;&lt;wsp:rsid wsp:val=&quot;00244100&quot;/&gt;&lt;wsp:rsid wsp:val=&quot;00244525&quot;/&gt;&lt;wsp:rsid wsp:val=&quot;00245D59&quot;/&gt;&lt;wsp:rsid wsp:val=&quot;002534B1&quot;/&gt;&lt;wsp:rsid wsp:val=&quot;00253BA8&quot;/&gt;&lt;wsp:rsid wsp:val=&quot;00256C2B&quot;/&gt;&lt;wsp:rsid wsp:val=&quot;00257C6E&quot;/&gt;&lt;wsp:rsid wsp:val=&quot;002625D3&quot;/&gt;&lt;wsp:rsid wsp:val=&quot;00263422&quot;/&gt;&lt;wsp:rsid wsp:val=&quot;00263C13&quot;/&gt;&lt;wsp:rsid wsp:val=&quot;002644CA&quot;/&gt;&lt;wsp:rsid wsp:val=&quot;0026737B&quot;/&gt;&lt;wsp:rsid wsp:val=&quot;00270D55&quot;/&gt;&lt;wsp:rsid wsp:val=&quot;002729FB&quot;/&gt;&lt;wsp:rsid wsp:val=&quot;0027337F&quot;/&gt;&lt;wsp:rsid wsp:val=&quot;00274263&quot;/&gt;&lt;wsp:rsid wsp:val=&quot;00276EDC&quot;/&gt;&lt;wsp:rsid wsp:val=&quot;002841E4&quot;/&gt;&lt;wsp:rsid wsp:val=&quot;00285E01&quot;/&gt;&lt;wsp:rsid wsp:val=&quot;0028639B&quot;/&gt;&lt;wsp:rsid wsp:val=&quot;0028691A&quot;/&gt;&lt;wsp:rsid wsp:val=&quot;00286CA5&quot;/&gt;&lt;wsp:rsid wsp:val=&quot;0028720E&quot;/&gt;&lt;wsp:rsid wsp:val=&quot;002905F6&quot;/&gt;&lt;wsp:rsid wsp:val=&quot;002915E8&quot;/&gt;&lt;wsp:rsid wsp:val=&quot;0029235A&quot;/&gt;&lt;wsp:rsid wsp:val=&quot;002937A3&quot;/&gt;&lt;wsp:rsid wsp:val=&quot;00295587&quot;/&gt;&lt;wsp:rsid wsp:val=&quot;002A0455&quot;/&gt;&lt;wsp:rsid wsp:val=&quot;002A12E2&quot;/&gt;&lt;wsp:rsid wsp:val=&quot;002A2500&quot;/&gt;&lt;wsp:rsid wsp:val=&quot;002A372B&quot;/&gt;&lt;wsp:rsid wsp:val=&quot;002A3A66&quot;/&gt;&lt;wsp:rsid wsp:val=&quot;002A6A7E&quot;/&gt;&lt;wsp:rsid wsp:val=&quot;002A7098&quot;/&gt;&lt;wsp:rsid wsp:val=&quot;002A7834&quot;/&gt;&lt;wsp:rsid wsp:val=&quot;002A7D96&quot;/&gt;&lt;wsp:rsid wsp:val=&quot;002B31FC&quot;/&gt;&lt;wsp:rsid wsp:val=&quot;002B5AB3&quot;/&gt;&lt;wsp:rsid wsp:val=&quot;002B7944&quot;/&gt;&lt;wsp:rsid wsp:val=&quot;002C0186&quot;/&gt;&lt;wsp:rsid wsp:val=&quot;002C2BEC&quot;/&gt;&lt;wsp:rsid wsp:val=&quot;002C3431&quot;/&gt;&lt;wsp:rsid wsp:val=&quot;002C6349&quot;/&gt;&lt;wsp:rsid wsp:val=&quot;002C7A94&quot;/&gt;&lt;wsp:rsid wsp:val=&quot;002D0F51&quot;/&gt;&lt;wsp:rsid wsp:val=&quot;002D1060&quot;/&gt;&lt;wsp:rsid wsp:val=&quot;002D107B&quot;/&gt;&lt;wsp:rsid wsp:val=&quot;002E2B1E&quot;/&gt;&lt;wsp:rsid wsp:val=&quot;002E6335&quot;/&gt;&lt;wsp:rsid wsp:val=&quot;002E7BE1&quot;/&gt;&lt;wsp:rsid wsp:val=&quot;002F17D3&quot;/&gt;&lt;wsp:rsid wsp:val=&quot;002F58D6&quot;/&gt;&lt;wsp:rsid wsp:val=&quot;002F7E34&quot;/&gt;&lt;wsp:rsid wsp:val=&quot;00304408&quot;/&gt;&lt;wsp:rsid wsp:val=&quot;00310911&quot;/&gt;&lt;wsp:rsid wsp:val=&quot;003112BD&quot;/&gt;&lt;wsp:rsid wsp:val=&quot;00311B1D&quot;/&gt;&lt;wsp:rsid wsp:val=&quot;00316033&quot;/&gt;&lt;wsp:rsid wsp:val=&quot;003163DE&quot;/&gt;&lt;wsp:rsid wsp:val=&quot;0032009F&quot;/&gt;&lt;wsp:rsid wsp:val=&quot;003226F1&quot;/&gt;&lt;wsp:rsid wsp:val=&quot;00323624&quot;/&gt;&lt;wsp:rsid wsp:val=&quot;00323DD7&quot;/&gt;&lt;wsp:rsid wsp:val=&quot;00324A45&quot;/&gt;&lt;wsp:rsid wsp:val=&quot;00324C0F&quot;/&gt;&lt;wsp:rsid wsp:val=&quot;00325292&quot;/&gt;&lt;wsp:rsid wsp:val=&quot;0032613E&quot;/&gt;&lt;wsp:rsid wsp:val=&quot;00331C17&quot;/&gt;&lt;wsp:rsid wsp:val=&quot;003340F9&quot;/&gt;&lt;wsp:rsid wsp:val=&quot;0035002E&quot;/&gt;&lt;wsp:rsid wsp:val=&quot;00351DF9&quot;/&gt;&lt;wsp:rsid wsp:val=&quot;003528CE&quot;/&gt;&lt;wsp:rsid wsp:val=&quot;00353676&quot;/&gt;&lt;wsp:rsid wsp:val=&quot;003547B0&quot;/&gt;&lt;wsp:rsid wsp:val=&quot;00357E53&quot;/&gt;&lt;wsp:rsid wsp:val=&quot;0036271A&quot;/&gt;&lt;wsp:rsid wsp:val=&quot;00362D68&quot;/&gt;&lt;wsp:rsid wsp:val=&quot;003679A1&quot;/&gt;&lt;wsp:rsid wsp:val=&quot;0037045B&quot;/&gt;&lt;wsp:rsid wsp:val=&quot;00370FF6&quot;/&gt;&lt;wsp:rsid wsp:val=&quot;00372A44&quot;/&gt;&lt;wsp:rsid wsp:val=&quot;00372B50&quot;/&gt;&lt;wsp:rsid wsp:val=&quot;00374278&quot;/&gt;&lt;wsp:rsid wsp:val=&quot;00375A2C&quot;/&gt;&lt;wsp:rsid wsp:val=&quot;00377B4D&quot;/&gt;&lt;wsp:rsid wsp:val=&quot;00380996&quot;/&gt;&lt;wsp:rsid wsp:val=&quot;00384026&quot;/&gt;&lt;wsp:rsid wsp:val=&quot;00385716&quot;/&gt;&lt;wsp:rsid wsp:val=&quot;0039294D&quot;/&gt;&lt;wsp:rsid wsp:val=&quot;00393CED&quot;/&gt;&lt;wsp:rsid wsp:val=&quot;003A0ABE&quot;/&gt;&lt;wsp:rsid wsp:val=&quot;003A0E5F&quot;/&gt;&lt;wsp:rsid wsp:val=&quot;003A0F5F&quot;/&gt;&lt;wsp:rsid wsp:val=&quot;003A0FF3&quot;/&gt;&lt;wsp:rsid wsp:val=&quot;003A3EAB&quot;/&gt;&lt;wsp:rsid wsp:val=&quot;003A3F8A&quot;/&gt;&lt;wsp:rsid wsp:val=&quot;003B4799&quot;/&gt;&lt;wsp:rsid wsp:val=&quot;003B4AF3&quot;/&gt;&lt;wsp:rsid wsp:val=&quot;003B5C61&quot;/&gt;&lt;wsp:rsid wsp:val=&quot;003B6DDE&quot;/&gt;&lt;wsp:rsid wsp:val=&quot;003B7E00&quot;/&gt;&lt;wsp:rsid wsp:val=&quot;003C2866&quot;/&gt;&lt;wsp:rsid wsp:val=&quot;003C62BE&quot;/&gt;&lt;wsp:rsid wsp:val=&quot;003D2F5B&quot;/&gt;&lt;wsp:rsid wsp:val=&quot;003D3C80&quot;/&gt;&lt;wsp:rsid wsp:val=&quot;003D4A6D&quot;/&gt;&lt;wsp:rsid wsp:val=&quot;003D4C22&quot;/&gt;&lt;wsp:rsid wsp:val=&quot;003D5EC8&quot;/&gt;&lt;wsp:rsid wsp:val=&quot;003E17F4&quot;/&gt;&lt;wsp:rsid wsp:val=&quot;003E30B9&quot;/&gt;&lt;wsp:rsid wsp:val=&quot;003E5207&quot;/&gt;&lt;wsp:rsid wsp:val=&quot;003E5ECA&quot;/&gt;&lt;wsp:rsid wsp:val=&quot;003E6700&quot;/&gt;&lt;wsp:rsid wsp:val=&quot;003F11EF&quot;/&gt;&lt;wsp:rsid wsp:val=&quot;003F318E&quot;/&gt;&lt;wsp:rsid wsp:val=&quot;003F4F56&quot;/&gt;&lt;wsp:rsid wsp:val=&quot;00400728&quot;/&gt;&lt;wsp:rsid wsp:val=&quot;00402408&quot;/&gt;&lt;wsp:rsid wsp:val=&quot;00405C54&quot;/&gt;&lt;wsp:rsid wsp:val=&quot;0041079D&quot;/&gt;&lt;wsp:rsid wsp:val=&quot;00410ABB&quot;/&gt;&lt;wsp:rsid wsp:val=&quot;0041355B&quot;/&gt;&lt;wsp:rsid wsp:val=&quot;0041398C&quot;/&gt;&lt;wsp:rsid wsp:val=&quot;004145A5&quot;/&gt;&lt;wsp:rsid wsp:val=&quot;0041510E&quot;/&gt;&lt;wsp:rsid wsp:val=&quot;0041585D&quot;/&gt;&lt;wsp:rsid wsp:val=&quot;004163FF&quot;/&gt;&lt;wsp:rsid wsp:val=&quot;00416BC3&quot;/&gt;&lt;wsp:rsid wsp:val=&quot;00417D56&quot;/&gt;&lt;wsp:rsid wsp:val=&quot;00422950&quot;/&gt;&lt;wsp:rsid wsp:val=&quot;00422CC8&quot;/&gt;&lt;wsp:rsid wsp:val=&quot;004242E2&quot;/&gt;&lt;wsp:rsid wsp:val=&quot;00424CCD&quot;/&gt;&lt;wsp:rsid wsp:val=&quot;00424F77&quot;/&gt;&lt;wsp:rsid wsp:val=&quot;00427112&quot;/&gt;&lt;wsp:rsid wsp:val=&quot;00431B56&quot;/&gt;&lt;wsp:rsid wsp:val=&quot;0043458B&quot;/&gt;&lt;wsp:rsid wsp:val=&quot;00434E28&quot;/&gt;&lt;wsp:rsid wsp:val=&quot;0044328C&quot;/&gt;&lt;wsp:rsid wsp:val=&quot;0044365A&quot;/&gt;&lt;wsp:rsid wsp:val=&quot;004437F1&quot;/&gt;&lt;wsp:rsid wsp:val=&quot;0044598D&quot;/&gt;&lt;wsp:rsid wsp:val=&quot;00446B66&quot;/&gt;&lt;wsp:rsid wsp:val=&quot;004511B9&quot;/&gt;&lt;wsp:rsid wsp:val=&quot;00452326&quot;/&gt;&lt;wsp:rsid wsp:val=&quot;00455E9F&quot;/&gt;&lt;wsp:rsid wsp:val=&quot;004564CF&quot;/&gt;&lt;wsp:rsid wsp:val=&quot;0045750A&quot;/&gt;&lt;wsp:rsid wsp:val=&quot;00466152&quot;/&gt;&lt;wsp:rsid wsp:val=&quot;00471FE3&quot;/&gt;&lt;wsp:rsid wsp:val=&quot;0047229E&quot;/&gt;&lt;wsp:rsid wsp:val=&quot;004848BB&quot;/&gt;&lt;wsp:rsid wsp:val=&quot;00491EEE&quot;/&gt;&lt;wsp:rsid wsp:val=&quot;0049348B&quot;/&gt;&lt;wsp:rsid wsp:val=&quot;00496776&quot;/&gt;&lt;wsp:rsid wsp:val=&quot;00496B72&quot;/&gt;&lt;wsp:rsid wsp:val=&quot;004A362F&quot;/&gt;&lt;wsp:rsid wsp:val=&quot;004A5D26&quot;/&gt;&lt;wsp:rsid wsp:val=&quot;004A6D71&quot;/&gt;&lt;wsp:rsid wsp:val=&quot;004A742B&quot;/&gt;&lt;wsp:rsid wsp:val=&quot;004B1240&quot;/&gt;&lt;wsp:rsid wsp:val=&quot;004B1861&quot;/&gt;&lt;wsp:rsid wsp:val=&quot;004C1222&quot;/&gt;&lt;wsp:rsid wsp:val=&quot;004C2461&quot;/&gt;&lt;wsp:rsid wsp:val=&quot;004C2F58&quot;/&gt;&lt;wsp:rsid wsp:val=&quot;004C58CB&quot;/&gt;&lt;wsp:rsid wsp:val=&quot;004D081D&quot;/&gt;&lt;wsp:rsid wsp:val=&quot;004D28FC&quot;/&gt;&lt;wsp:rsid wsp:val=&quot;004D49F6&quot;/&gt;&lt;wsp:rsid wsp:val=&quot;004D5F3A&quot;/&gt;&lt;wsp:rsid wsp:val=&quot;004E16C8&quot;/&gt;&lt;wsp:rsid wsp:val=&quot;004E1F47&quot;/&gt;&lt;wsp:rsid wsp:val=&quot;004E2484&quot;/&gt;&lt;wsp:rsid wsp:val=&quot;004E3910&quot;/&gt;&lt;wsp:rsid wsp:val=&quot;004E5B62&quot;/&gt;&lt;wsp:rsid wsp:val=&quot;004E71A3&quot;/&gt;&lt;wsp:rsid wsp:val=&quot;004F7E2C&quot;/&gt;&lt;wsp:rsid wsp:val=&quot;00501D16&quot;/&gt;&lt;wsp:rsid wsp:val=&quot;00507F2E&quot;/&gt;&lt;wsp:rsid wsp:val=&quot;0051070A&quot;/&gt;&lt;wsp:rsid wsp:val=&quot;00513318&quot;/&gt;&lt;wsp:rsid wsp:val=&quot;00513972&quot;/&gt;&lt;wsp:rsid wsp:val=&quot;00514772&quot;/&gt;&lt;wsp:rsid wsp:val=&quot;00520C36&quot;/&gt;&lt;wsp:rsid wsp:val=&quot;005257AC&quot;/&gt;&lt;wsp:rsid wsp:val=&quot;0053030E&quot;/&gt;&lt;wsp:rsid wsp:val=&quot;005327A4&quot;/&gt;&lt;wsp:rsid wsp:val=&quot;00534988&quot;/&gt;&lt;wsp:rsid wsp:val=&quot;00535B7F&quot;/&gt;&lt;wsp:rsid wsp:val=&quot;00535F29&quot;/&gt;&lt;wsp:rsid wsp:val=&quot;00547F71&quot;/&gt;&lt;wsp:rsid wsp:val=&quot;00551789&quot;/&gt;&lt;wsp:rsid wsp:val=&quot;00552A07&quot;/&gt;&lt;wsp:rsid wsp:val=&quot;00552AFE&quot;/&gt;&lt;wsp:rsid wsp:val=&quot;005533CD&quot;/&gt;&lt;wsp:rsid wsp:val=&quot;005577A3&quot;/&gt;&lt;wsp:rsid wsp:val=&quot;00563E1D&quot;/&gt;&lt;wsp:rsid wsp:val=&quot;0057047C&quot;/&gt;&lt;wsp:rsid wsp:val=&quot;005721AA&quot;/&gt;&lt;wsp:rsid wsp:val=&quot;005725BE&quot;/&gt;&lt;wsp:rsid wsp:val=&quot;005754B8&quot;/&gt;&lt;wsp:rsid wsp:val=&quot;00575965&quot;/&gt;&lt;wsp:rsid wsp:val=&quot;00583D67&quot;/&gt;&lt;wsp:rsid wsp:val=&quot;00584B07&quot;/&gt;&lt;wsp:rsid wsp:val=&quot;00585165&quot;/&gt;&lt;wsp:rsid wsp:val=&quot;0059195D&quot;/&gt;&lt;wsp:rsid wsp:val=&quot;00591A57&quot;/&gt;&lt;wsp:rsid wsp:val=&quot;00591AC2&quot;/&gt;&lt;wsp:rsid wsp:val=&quot;00592BAB&quot;/&gt;&lt;wsp:rsid wsp:val=&quot;00593627&quot;/&gt;&lt;wsp:rsid wsp:val=&quot;00593E7A&quot;/&gt;&lt;wsp:rsid wsp:val=&quot;00593F68&quot;/&gt;&lt;wsp:rsid wsp:val=&quot;0059414F&quot;/&gt;&lt;wsp:rsid wsp:val=&quot;00594A15&quot;/&gt;&lt;wsp:rsid wsp:val=&quot;0059535F&quot;/&gt;&lt;wsp:rsid wsp:val=&quot;005A21E4&quot;/&gt;&lt;wsp:rsid wsp:val=&quot;005A4006&quot;/&gt;&lt;wsp:rsid wsp:val=&quot;005A49D6&quot;/&gt;&lt;wsp:rsid wsp:val=&quot;005B116C&quot;/&gt;&lt;wsp:rsid wsp:val=&quot;005B3F1B&quot;/&gt;&lt;wsp:rsid wsp:val=&quot;005B4965&quot;/&gt;&lt;wsp:rsid wsp:val=&quot;005B57D6&quot;/&gt;&lt;wsp:rsid wsp:val=&quot;005C118C&quot;/&gt;&lt;wsp:rsid wsp:val=&quot;005C1633&quot;/&gt;&lt;wsp:rsid wsp:val=&quot;005C40AE&quot;/&gt;&lt;wsp:rsid wsp:val=&quot;005C4FBE&quot;/&gt;&lt;wsp:rsid wsp:val=&quot;005C61F6&quot;/&gt;&lt;wsp:rsid wsp:val=&quot;005C68A8&quot;/&gt;&lt;wsp:rsid wsp:val=&quot;005C6C44&quot;/&gt;&lt;wsp:rsid wsp:val=&quot;005D0C10&quot;/&gt;&lt;wsp:rsid wsp:val=&quot;005D11A6&quot;/&gt;&lt;wsp:rsid wsp:val=&quot;005D2065&quot;/&gt;&lt;wsp:rsid wsp:val=&quot;005D285C&quot;/&gt;&lt;wsp:rsid wsp:val=&quot;005E153A&quot;/&gt;&lt;wsp:rsid wsp:val=&quot;005E2701&quot;/&gt;&lt;wsp:rsid wsp:val=&quot;005E3336&quot;/&gt;&lt;wsp:rsid wsp:val=&quot;005E3C5A&quot;/&gt;&lt;wsp:rsid wsp:val=&quot;005E71E3&quot;/&gt;&lt;wsp:rsid wsp:val=&quot;005E7A7B&quot;/&gt;&lt;wsp:rsid wsp:val=&quot;005F3B85&quot;/&gt;&lt;wsp:rsid wsp:val=&quot;005F3E7A&quot;/&gt;&lt;wsp:rsid wsp:val=&quot;005F5C5C&quot;/&gt;&lt;wsp:rsid wsp:val=&quot;005F6584&quot;/&gt;&lt;wsp:rsid wsp:val=&quot;005F7CFB&quot;/&gt;&lt;wsp:rsid wsp:val=&quot;006010A6&quot;/&gt;&lt;wsp:rsid wsp:val=&quot;0060251B&quot;/&gt;&lt;wsp:rsid wsp:val=&quot;00604E00&quot;/&gt;&lt;wsp:rsid wsp:val=&quot;00604F23&quot;/&gt;&lt;wsp:rsid wsp:val=&quot;00606934&quot;/&gt;&lt;wsp:rsid wsp:val=&quot;00607A08&quot;/&gt;&lt;wsp:rsid wsp:val=&quot;00607DE0&quot;/&gt;&lt;wsp:rsid wsp:val=&quot;0061029C&quot;/&gt;&lt;wsp:rsid wsp:val=&quot;00614F2E&quot;/&gt;&lt;wsp:rsid wsp:val=&quot;0061697C&quot;/&gt;&lt;wsp:rsid wsp:val=&quot;00616D68&quot;/&gt;&lt;wsp:rsid wsp:val=&quot;00623793&quot;/&gt;&lt;wsp:rsid wsp:val=&quot;00624E83&quot;/&gt;&lt;wsp:rsid wsp:val=&quot;00625130&quot;/&gt;&lt;wsp:rsid wsp:val=&quot;00627B12&quot;/&gt;&lt;wsp:rsid wsp:val=&quot;00631B3F&quot;/&gt;&lt;wsp:rsid wsp:val=&quot;00631E32&quot;/&gt;&lt;wsp:rsid wsp:val=&quot;00632114&quot;/&gt;&lt;wsp:rsid wsp:val=&quot;00632D11&quot;/&gt;&lt;wsp:rsid wsp:val=&quot;0063792D&quot;/&gt;&lt;wsp:rsid wsp:val=&quot;0064147A&quot;/&gt;&lt;wsp:rsid wsp:val=&quot;00642803&quot;/&gt;&lt;wsp:rsid wsp:val=&quot;00643356&quot;/&gt;&lt;wsp:rsid wsp:val=&quot;006532A9&quot;/&gt;&lt;wsp:rsid wsp:val=&quot;00654095&quot;/&gt;&lt;wsp:rsid wsp:val=&quot;006558BF&quot;/&gt;&lt;wsp:rsid wsp:val=&quot;006559EC&quot;/&gt;&lt;wsp:rsid wsp:val=&quot;00656079&quot;/&gt;&lt;wsp:rsid wsp:val=&quot;00656655&quot;/&gt;&lt;wsp:rsid wsp:val=&quot;00656CCB&quot;/&gt;&lt;wsp:rsid wsp:val=&quot;006604C6&quot;/&gt;&lt;wsp:rsid wsp:val=&quot;00660C69&quot;/&gt;&lt;wsp:rsid wsp:val=&quot;00662E3D&quot;/&gt;&lt;wsp:rsid wsp:val=&quot;006635C3&quot;/&gt;&lt;wsp:rsid wsp:val=&quot;006717DA&quot;/&gt;&lt;wsp:rsid wsp:val=&quot;00672A27&quot;/&gt;&lt;wsp:rsid wsp:val=&quot;00672F53&quot;/&gt;&lt;wsp:rsid wsp:val=&quot;006775D5&quot;/&gt;&lt;wsp:rsid wsp:val=&quot;006822F3&quot;/&gt;&lt;wsp:rsid wsp:val=&quot;0068402A&quot;/&gt;&lt;wsp:rsid wsp:val=&quot;0068488C&quot;/&gt;&lt;wsp:rsid wsp:val=&quot;00686AC1&quot;/&gt;&lt;wsp:rsid wsp:val=&quot;00687B56&quot;/&gt;&lt;wsp:rsid wsp:val=&quot;006910D8&quot;/&gt;&lt;wsp:rsid wsp:val=&quot;00693C54&quot;/&gt;&lt;wsp:rsid wsp:val=&quot;006A4ED5&quot;/&gt;&lt;wsp:rsid wsp:val=&quot;006A6528&quot;/&gt;&lt;wsp:rsid wsp:val=&quot;006B2581&quot;/&gt;&lt;wsp:rsid wsp:val=&quot;006C1A26&quot;/&gt;&lt;wsp:rsid wsp:val=&quot;006C6A78&quot;/&gt;&lt;wsp:rsid wsp:val=&quot;006C6F0D&quot;/&gt;&lt;wsp:rsid wsp:val=&quot;006D6628&quot;/&gt;&lt;wsp:rsid wsp:val=&quot;006D6FB3&quot;/&gt;&lt;wsp:rsid wsp:val=&quot;006F13C7&quot;/&gt;&lt;wsp:rsid wsp:val=&quot;006F268D&quot;/&gt;&lt;wsp:rsid wsp:val=&quot;006F7786&quot;/&gt;&lt;wsp:rsid wsp:val=&quot;007006F0&quot;/&gt;&lt;wsp:rsid wsp:val=&quot;00700747&quot;/&gt;&lt;wsp:rsid wsp:val=&quot;007009DA&quot;/&gt;&lt;wsp:rsid wsp:val=&quot;007016B6&quot;/&gt;&lt;wsp:rsid wsp:val=&quot;00701780&quot;/&gt;&lt;wsp:rsid wsp:val=&quot;00701795&quot;/&gt;&lt;wsp:rsid wsp:val=&quot;00704BB9&quot;/&gt;&lt;wsp:rsid wsp:val=&quot;00710CEF&quot;/&gt;&lt;wsp:rsid wsp:val=&quot;0071182A&quot;/&gt;&lt;wsp:rsid wsp:val=&quot;007130C0&quot;/&gt;&lt;wsp:rsid wsp:val=&quot;00716849&quot;/&gt;&lt;wsp:rsid wsp:val=&quot;007179F0&quot;/&gt;&lt;wsp:rsid wsp:val=&quot;00723EBC&quot;/&gt;&lt;wsp:rsid wsp:val=&quot;0072464D&quot;/&gt;&lt;wsp:rsid wsp:val=&quot;00725A59&quot;/&gt;&lt;wsp:rsid wsp:val=&quot;00725E67&quot;/&gt;&lt;wsp:rsid wsp:val=&quot;00727865&quot;/&gt;&lt;wsp:rsid wsp:val=&quot;007331FF&quot;/&gt;&lt;wsp:rsid wsp:val=&quot;0073379B&quot;/&gt;&lt;wsp:rsid wsp:val=&quot;00734A3A&quot;/&gt;&lt;wsp:rsid wsp:val=&quot;007369E0&quot;/&gt;&lt;wsp:rsid wsp:val=&quot;00741185&quot;/&gt;&lt;wsp:rsid wsp:val=&quot;007442EC&quot;/&gt;&lt;wsp:rsid wsp:val=&quot;00746CA6&quot;/&gt;&lt;wsp:rsid wsp:val=&quot;00747AE5&quot;/&gt;&lt;wsp:rsid wsp:val=&quot;00753035&quot;/&gt;&lt;wsp:rsid wsp:val=&quot;0075465B&quot;/&gt;&lt;wsp:rsid wsp:val=&quot;00755229&quot;/&gt;&lt;wsp:rsid wsp:val=&quot;007629D3&quot;/&gt;&lt;wsp:rsid wsp:val=&quot;00764AE3&quot;/&gt;&lt;wsp:rsid wsp:val=&quot;0076531D&quot;/&gt;&lt;wsp:rsid wsp:val=&quot;00766A44&quot;/&gt;&lt;wsp:rsid wsp:val=&quot;00771507&quot;/&gt;&lt;wsp:rsid wsp:val=&quot;00771517&quot;/&gt;&lt;wsp:rsid wsp:val=&quot;0078074F&quot;/&gt;&lt;wsp:rsid wsp:val=&quot;00781F84&quot;/&gt;&lt;wsp:rsid wsp:val=&quot;0078737B&quot;/&gt;&lt;wsp:rsid wsp:val=&quot;00793081&quot;/&gt;&lt;wsp:rsid wsp:val=&quot;00793489&quot;/&gt;&lt;wsp:rsid wsp:val=&quot;00793923&quot;/&gt;&lt;wsp:rsid wsp:val=&quot;00795C78&quot;/&gt;&lt;wsp:rsid wsp:val=&quot;00797399&quot;/&gt;&lt;wsp:rsid wsp:val=&quot;007A3A6A&quot;/&gt;&lt;wsp:rsid wsp:val=&quot;007A452B&quot;/&gt;&lt;wsp:rsid wsp:val=&quot;007A6B70&quot;/&gt;&lt;wsp:rsid wsp:val=&quot;007B001D&quot;/&gt;&lt;wsp:rsid wsp:val=&quot;007B0F6D&quot;/&gt;&lt;wsp:rsid wsp:val=&quot;007B5522&quot;/&gt;&lt;wsp:rsid wsp:val=&quot;007C1383&quot;/&gt;&lt;wsp:rsid wsp:val=&quot;007C6979&quot;/&gt;&lt;wsp:rsid wsp:val=&quot;007C732A&quot;/&gt;&lt;wsp:rsid wsp:val=&quot;007D377E&quot;/&gt;&lt;wsp:rsid wsp:val=&quot;007D5B1C&quot;/&gt;&lt;wsp:rsid wsp:val=&quot;007D6052&quot;/&gt;&lt;wsp:rsid wsp:val=&quot;007E19EA&quot;/&gt;&lt;wsp:rsid wsp:val=&quot;007E2486&quot;/&gt;&lt;wsp:rsid wsp:val=&quot;007E3DBF&quot;/&gt;&lt;wsp:rsid wsp:val=&quot;007E44EE&quot;/&gt;&lt;wsp:rsid wsp:val=&quot;007E4817&quot;/&gt;&lt;wsp:rsid wsp:val=&quot;007F2122&quot;/&gt;&lt;wsp:rsid wsp:val=&quot;007F3750&quot;/&gt;&lt;wsp:rsid wsp:val=&quot;007F387C&quot;/&gt;&lt;wsp:rsid wsp:val=&quot;007F60D4&quot;/&gt;&lt;wsp:rsid wsp:val=&quot;007F6792&quot;/&gt;&lt;wsp:rsid wsp:val=&quot;007F6F65&quot;/&gt;&lt;wsp:rsid wsp:val=&quot;00801D2D&quot;/&gt;&lt;wsp:rsid wsp:val=&quot;00802381&quot;/&gt;&lt;wsp:rsid wsp:val=&quot;00803489&quot;/&gt;&lt;wsp:rsid wsp:val=&quot;00804A23&quot;/&gt;&lt;wsp:rsid wsp:val=&quot;008072D3&quot;/&gt;&lt;wsp:rsid wsp:val=&quot;00821A2D&quot;/&gt;&lt;wsp:rsid wsp:val=&quot;00822509&quot;/&gt;&lt;wsp:rsid wsp:val=&quot;00832594&quot;/&gt;&lt;wsp:rsid wsp:val=&quot;00834002&quot;/&gt;&lt;wsp:rsid wsp:val=&quot;008348A2&quot;/&gt;&lt;wsp:rsid wsp:val=&quot;00835CBD&quot;/&gt;&lt;wsp:rsid wsp:val=&quot;00836EA3&quot;/&gt;&lt;wsp:rsid wsp:val=&quot;00837DD2&quot;/&gt;&lt;wsp:rsid wsp:val=&quot;00841DE8&quot;/&gt;&lt;wsp:rsid wsp:val=&quot;00842865&quot;/&gt;&lt;wsp:rsid wsp:val=&quot;00842BD8&quot;/&gt;&lt;wsp:rsid wsp:val=&quot;008434FD&quot;/&gt;&lt;wsp:rsid wsp:val=&quot;00845799&quot;/&gt;&lt;wsp:rsid wsp:val=&quot;00847DCC&quot;/&gt;&lt;wsp:rsid wsp:val=&quot;00850502&quot;/&gt;&lt;wsp:rsid wsp:val=&quot;00855B2D&quot;/&gt;&lt;wsp:rsid wsp:val=&quot;00861D26&quot;/&gt;&lt;wsp:rsid wsp:val=&quot;00861EDF&quot;/&gt;&lt;wsp:rsid wsp:val=&quot;008623D9&quot;/&gt;&lt;wsp:rsid wsp:val=&quot;0086314E&quot;/&gt;&lt;wsp:rsid wsp:val=&quot;00865479&quot;/&gt;&lt;wsp:rsid wsp:val=&quot;008655C0&quot;/&gt;&lt;wsp:rsid wsp:val=&quot;008762C6&quot;/&gt;&lt;wsp:rsid wsp:val=&quot;00881EE2&quot;/&gt;&lt;wsp:rsid wsp:val=&quot;00883377&quot;/&gt;&lt;wsp:rsid wsp:val=&quot;008867C1&quot;/&gt;&lt;wsp:rsid wsp:val=&quot;008900FE&quot;/&gt;&lt;wsp:rsid wsp:val=&quot;00891B8A&quot;/&gt;&lt;wsp:rsid wsp:val=&quot;008928BF&quot;/&gt;&lt;wsp:rsid wsp:val=&quot;00894962&quot;/&gt;&lt;wsp:rsid wsp:val=&quot;00897944&quot;/&gt;&lt;wsp:rsid wsp:val=&quot;008A349B&quot;/&gt;&lt;wsp:rsid wsp:val=&quot;008A5735&quot;/&gt;&lt;wsp:rsid wsp:val=&quot;008A6C0E&quot;/&gt;&lt;wsp:rsid wsp:val=&quot;008A71C3&quot;/&gt;&lt;wsp:rsid wsp:val=&quot;008A71C6&quot;/&gt;&lt;wsp:rsid wsp:val=&quot;008A7455&quot;/&gt;&lt;wsp:rsid wsp:val=&quot;008B13E8&quot;/&gt;&lt;wsp:rsid wsp:val=&quot;008B20AC&quot;/&gt;&lt;wsp:rsid wsp:val=&quot;008B221E&quot;/&gt;&lt;wsp:rsid wsp:val=&quot;008B5B01&quot;/&gt;&lt;wsp:rsid wsp:val=&quot;008C0529&quot;/&gt;&lt;wsp:rsid wsp:val=&quot;008C2E6D&quot;/&gt;&lt;wsp:rsid wsp:val=&quot;008C3401&quot;/&gt;&lt;wsp:rsid wsp:val=&quot;008C34C6&quot;/&gt;&lt;wsp:rsid wsp:val=&quot;008C3D8B&quot;/&gt;&lt;wsp:rsid wsp:val=&quot;008C46BD&quot;/&gt;&lt;wsp:rsid wsp:val=&quot;008C4BD4&quot;/&gt;&lt;wsp:rsid wsp:val=&quot;008C6D7F&quot;/&gt;&lt;wsp:rsid wsp:val=&quot;008C7FF6&quot;/&gt;&lt;wsp:rsid wsp:val=&quot;008D1462&quot;/&gt;&lt;wsp:rsid wsp:val=&quot;008D2DFE&quot;/&gt;&lt;wsp:rsid wsp:val=&quot;008D3D15&quot;/&gt;&lt;wsp:rsid wsp:val=&quot;008D5009&quot;/&gt;&lt;wsp:rsid wsp:val=&quot;008D567C&quot;/&gt;&lt;wsp:rsid wsp:val=&quot;008D5B5D&quot;/&gt;&lt;wsp:rsid wsp:val=&quot;008D5F40&quot;/&gt;&lt;wsp:rsid wsp:val=&quot;008D6134&quot;/&gt;&lt;wsp:rsid wsp:val=&quot;008D7178&quot;/&gt;&lt;wsp:rsid wsp:val=&quot;008D784E&quot;/&gt;&lt;wsp:rsid wsp:val=&quot;008E200C&quot;/&gt;&lt;wsp:rsid wsp:val=&quot;008E50B6&quot;/&gt;&lt;wsp:rsid wsp:val=&quot;008F0CE3&quot;/&gt;&lt;wsp:rsid wsp:val=&quot;008F461D&quot;/&gt;&lt;wsp:rsid wsp:val=&quot;008F65E5&quot;/&gt;&lt;wsp:rsid wsp:val=&quot;00900C43&quot;/&gt;&lt;wsp:rsid wsp:val=&quot;00900EC2&quot;/&gt;&lt;wsp:rsid wsp:val=&quot;00902102&quot;/&gt;&lt;wsp:rsid wsp:val=&quot;009033FB&quot;/&gt;&lt;wsp:rsid wsp:val=&quot;00903647&quot;/&gt;&lt;wsp:rsid wsp:val=&quot;00904801&quot;/&gt;&lt;wsp:rsid wsp:val=&quot;00905FE0&quot;/&gt;&lt;wsp:rsid wsp:val=&quot;0090646F&quot;/&gt;&lt;wsp:rsid wsp:val=&quot;00906D0E&quot;/&gt;&lt;wsp:rsid wsp:val=&quot;0090722D&quot;/&gt;&lt;wsp:rsid wsp:val=&quot;00912B3C&quot;/&gt;&lt;wsp:rsid wsp:val=&quot;0091319F&quot;/&gt;&lt;wsp:rsid wsp:val=&quot;00915174&quot;/&gt;&lt;wsp:rsid wsp:val=&quot;0091538B&quot;/&gt;&lt;wsp:rsid wsp:val=&quot;0092037A&quot;/&gt;&lt;wsp:rsid wsp:val=&quot;009246AD&quot;/&gt;&lt;wsp:rsid wsp:val=&quot;009247D1&quot;/&gt;&lt;wsp:rsid wsp:val=&quot;009257A9&quot;/&gt;&lt;wsp:rsid wsp:val=&quot;00927CDC&quot;/&gt;&lt;wsp:rsid wsp:val=&quot;0093186B&quot;/&gt;&lt;wsp:rsid wsp:val=&quot;00942500&quot;/&gt;&lt;wsp:rsid wsp:val=&quot;00946524&quot;/&gt;&lt;wsp:rsid wsp:val=&quot;00946DB6&quot;/&gt;&lt;wsp:rsid wsp:val=&quot;00950399&quot;/&gt;&lt;wsp:rsid wsp:val=&quot;0095117B&quot;/&gt;&lt;wsp:rsid wsp:val=&quot;009519CD&quot;/&gt;&lt;wsp:rsid wsp:val=&quot;00952911&quot;/&gt;&lt;wsp:rsid wsp:val=&quot;0095300A&quot;/&gt;&lt;wsp:rsid wsp:val=&quot;009554B3&quot;/&gt;&lt;wsp:rsid wsp:val=&quot;009565EB&quot;/&gt;&lt;wsp:rsid wsp:val=&quot;00957C0B&quot;/&gt;&lt;wsp:rsid wsp:val=&quot;009628B7&quot;/&gt;&lt;wsp:rsid wsp:val=&quot;009645F5&quot;/&gt;&lt;wsp:rsid wsp:val=&quot;00967927&quot;/&gt;&lt;wsp:rsid wsp:val=&quot;009704BE&quot;/&gt;&lt;wsp:rsid wsp:val=&quot;00971459&quot;/&gt;&lt;wsp:rsid wsp:val=&quot;00971934&quot;/&gt;&lt;wsp:rsid wsp:val=&quot;00972102&quot;/&gt;&lt;wsp:rsid wsp:val=&quot;0097266F&quot;/&gt;&lt;wsp:rsid wsp:val=&quot;00973530&quot;/&gt;&lt;wsp:rsid wsp:val=&quot;00980C64&quot;/&gt;&lt;wsp:rsid wsp:val=&quot;00981C8F&quot;/&gt;&lt;wsp:rsid wsp:val=&quot;00984F9E&quot;/&gt;&lt;wsp:rsid wsp:val=&quot;009850EA&quot;/&gt;&lt;wsp:rsid wsp:val=&quot;00992BC1&quot;/&gt;&lt;wsp:rsid wsp:val=&quot;00992C85&quot;/&gt;&lt;wsp:rsid wsp:val=&quot;009968AF&quot;/&gt;&lt;wsp:rsid wsp:val=&quot;00997A25&quot;/&gt;&lt;wsp:rsid wsp:val=&quot;009A3B82&quot;/&gt;&lt;wsp:rsid wsp:val=&quot;009A44E2&quot;/&gt;&lt;wsp:rsid wsp:val=&quot;009A5480&quot;/&gt;&lt;wsp:rsid wsp:val=&quot;009A7E94&quot;/&gt;&lt;wsp:rsid wsp:val=&quot;009B4839&quot;/&gt;&lt;wsp:rsid wsp:val=&quot;009C4F3A&quot;/&gt;&lt;wsp:rsid wsp:val=&quot;009D0C03&quot;/&gt;&lt;wsp:rsid wsp:val=&quot;009D1CA7&quot;/&gt;&lt;wsp:rsid wsp:val=&quot;009D3CA8&quot;/&gt;&lt;wsp:rsid wsp:val=&quot;009D41DF&quot;/&gt;&lt;wsp:rsid wsp:val=&quot;009D4F35&quot;/&gt;&lt;wsp:rsid wsp:val=&quot;009D5A1F&quot;/&gt;&lt;wsp:rsid wsp:val=&quot;009D634E&quot;/&gt;&lt;wsp:rsid wsp:val=&quot;009E5F35&quot;/&gt;&lt;wsp:rsid wsp:val=&quot;009E7CD4&quot;/&gt;&lt;wsp:rsid wsp:val=&quot;009F14F3&quot;/&gt;&lt;wsp:rsid wsp:val=&quot;009F32CA&quot;/&gt;&lt;wsp:rsid wsp:val=&quot;009F34DE&quot;/&gt;&lt;wsp:rsid wsp:val=&quot;009F65DA&quot;/&gt;&lt;wsp:rsid wsp:val=&quot;00A02D62&quot;/&gt;&lt;wsp:rsid wsp:val=&quot;00A03D1A&quot;/&gt;&lt;wsp:rsid wsp:val=&quot;00A03E3A&quot;/&gt;&lt;wsp:rsid wsp:val=&quot;00A0475D&quot;/&gt;&lt;wsp:rsid wsp:val=&quot;00A12BD8&quot;/&gt;&lt;wsp:rsid wsp:val=&quot;00A132E1&quot;/&gt;&lt;wsp:rsid wsp:val=&quot;00A1701C&quot;/&gt;&lt;wsp:rsid wsp:val=&quot;00A228EF&quot;/&gt;&lt;wsp:rsid wsp:val=&quot;00A25963&quot;/&gt;&lt;wsp:rsid wsp:val=&quot;00A269C9&quot;/&gt;&lt;wsp:rsid wsp:val=&quot;00A27825&quot;/&gt;&lt;wsp:rsid wsp:val=&quot;00A304F8&quot;/&gt;&lt;wsp:rsid wsp:val=&quot;00A336B3&quot;/&gt;&lt;wsp:rsid wsp:val=&quot;00A33BA5&quot;/&gt;&lt;wsp:rsid wsp:val=&quot;00A34BFC&quot;/&gt;&lt;wsp:rsid wsp:val=&quot;00A41C79&quot;/&gt;&lt;wsp:rsid wsp:val=&quot;00A4236A&quot;/&gt;&lt;wsp:rsid wsp:val=&quot;00A444E1&quot;/&gt;&lt;wsp:rsid wsp:val=&quot;00A460B5&quot;/&gt;&lt;wsp:rsid wsp:val=&quot;00A46C91&quot;/&gt;&lt;wsp:rsid wsp:val=&quot;00A50BB1&quot;/&gt;&lt;wsp:rsid wsp:val=&quot;00A50D34&quot;/&gt;&lt;wsp:rsid wsp:val=&quot;00A52604&quot;/&gt;&lt;wsp:rsid wsp:val=&quot;00A53461&quot;/&gt;&lt;wsp:rsid wsp:val=&quot;00A538E8&quot;/&gt;&lt;wsp:rsid wsp:val=&quot;00A56050&quot;/&gt;&lt;wsp:rsid wsp:val=&quot;00A566FE&quot;/&gt;&lt;wsp:rsid wsp:val=&quot;00A615DF&quot;/&gt;&lt;wsp:rsid wsp:val=&quot;00A61902&quot;/&gt;&lt;wsp:rsid wsp:val=&quot;00A63ACB&quot;/&gt;&lt;wsp:rsid wsp:val=&quot;00A640B8&quot;/&gt;&lt;wsp:rsid wsp:val=&quot;00A66999&quot;/&gt;&lt;wsp:rsid wsp:val=&quot;00A66EDD&quot;/&gt;&lt;wsp:rsid wsp:val=&quot;00A71C00&quot;/&gt;&lt;wsp:rsid wsp:val=&quot;00A774CF&quot;/&gt;&lt;wsp:rsid wsp:val=&quot;00A80473&quot;/&gt;&lt;wsp:rsid wsp:val=&quot;00A8267F&quot;/&gt;&lt;wsp:rsid wsp:val=&quot;00A875D5&quot;/&gt;&lt;wsp:rsid wsp:val=&quot;00A918AD&quot;/&gt;&lt;wsp:rsid wsp:val=&quot;00A923E3&quot;/&gt;&lt;wsp:rsid wsp:val=&quot;00A9689D&quot;/&gt;&lt;wsp:rsid wsp:val=&quot;00A971CB&quot;/&gt;&lt;wsp:rsid wsp:val=&quot;00AA0081&quot;/&gt;&lt;wsp:rsid wsp:val=&quot;00AA4779&quot;/&gt;&lt;wsp:rsid wsp:val=&quot;00AA778A&quot;/&gt;&lt;wsp:rsid wsp:val=&quot;00AB01E4&quot;/&gt;&lt;wsp:rsid wsp:val=&quot;00AB0A03&quot;/&gt;&lt;wsp:rsid wsp:val=&quot;00AB4C3E&quot;/&gt;&lt;wsp:rsid wsp:val=&quot;00AB676D&quot;/&gt;&lt;wsp:rsid wsp:val=&quot;00AC04CF&quot;/&gt;&lt;wsp:rsid wsp:val=&quot;00AC0AB9&quot;/&gt;&lt;wsp:rsid wsp:val=&quot;00AC1839&quot;/&gt;&lt;wsp:rsid wsp:val=&quot;00AC3289&quot;/&gt;&lt;wsp:rsid wsp:val=&quot;00AC428D&quot;/&gt;&lt;wsp:rsid wsp:val=&quot;00AC45A1&quot;/&gt;&lt;wsp:rsid wsp:val=&quot;00AC4C6D&quot;/&gt;&lt;wsp:rsid wsp:val=&quot;00AC5F97&quot;/&gt;&lt;wsp:rsid wsp:val=&quot;00AC6438&quot;/&gt;&lt;wsp:rsid wsp:val=&quot;00AD1B0A&quot;/&gt;&lt;wsp:rsid wsp:val=&quot;00AD387E&quot;/&gt;&lt;wsp:rsid wsp:val=&quot;00AD50E0&quot;/&gt;&lt;wsp:rsid wsp:val=&quot;00AD5A06&quot;/&gt;&lt;wsp:rsid wsp:val=&quot;00AD72E9&quot;/&gt;&lt;wsp:rsid wsp:val=&quot;00AD7826&quot;/&gt;&lt;wsp:rsid wsp:val=&quot;00AE36CE&quot;/&gt;&lt;wsp:rsid wsp:val=&quot;00AE4B97&quot;/&gt;&lt;wsp:rsid wsp:val=&quot;00AE4D52&quot;/&gt;&lt;wsp:rsid wsp:val=&quot;00AE5153&quot;/&gt;&lt;wsp:rsid wsp:val=&quot;00AE75F6&quot;/&gt;&lt;wsp:rsid wsp:val=&quot;00AE767F&quot;/&gt;&lt;wsp:rsid wsp:val=&quot;00AE7EA8&quot;/&gt;&lt;wsp:rsid wsp:val=&quot;00AF0116&quot;/&gt;&lt;wsp:rsid wsp:val=&quot;00AF2141&quot;/&gt;&lt;wsp:rsid wsp:val=&quot;00AF2AD1&quot;/&gt;&lt;wsp:rsid wsp:val=&quot;00AF2BAC&quot;/&gt;&lt;wsp:rsid wsp:val=&quot;00AF5D8E&quot;/&gt;&lt;wsp:rsid wsp:val=&quot;00B15935&quot;/&gt;&lt;wsp:rsid wsp:val=&quot;00B17118&quot;/&gt;&lt;wsp:rsid wsp:val=&quot;00B22F1B&quot;/&gt;&lt;wsp:rsid wsp:val=&quot;00B3204A&quot;/&gt;&lt;wsp:rsid wsp:val=&quot;00B32AAC&quot;/&gt;&lt;wsp:rsid wsp:val=&quot;00B34497&quot;/&gt;&lt;wsp:rsid wsp:val=&quot;00B35F6B&quot;/&gt;&lt;wsp:rsid wsp:val=&quot;00B4248C&quot;/&gt;&lt;wsp:rsid wsp:val=&quot;00B42A56&quot;/&gt;&lt;wsp:rsid wsp:val=&quot;00B42C29&quot;/&gt;&lt;wsp:rsid wsp:val=&quot;00B438CF&quot;/&gt;&lt;wsp:rsid wsp:val=&quot;00B45ADC&quot;/&gt;&lt;wsp:rsid wsp:val=&quot;00B45EE9&quot;/&gt;&lt;wsp:rsid wsp:val=&quot;00B46C9B&quot;/&gt;&lt;wsp:rsid wsp:val=&quot;00B47EA4&quot;/&gt;&lt;wsp:rsid wsp:val=&quot;00B50028&quot;/&gt;&lt;wsp:rsid wsp:val=&quot;00B51499&quot;/&gt;&lt;wsp:rsid wsp:val=&quot;00B51B4E&quot;/&gt;&lt;wsp:rsid wsp:val=&quot;00B54F57&quot;/&gt;&lt;wsp:rsid wsp:val=&quot;00B563D9&quot;/&gt;&lt;wsp:rsid wsp:val=&quot;00B60056&quot;/&gt;&lt;wsp:rsid wsp:val=&quot;00B61BC2&quot;/&gt;&lt;wsp:rsid wsp:val=&quot;00B61D82&quot;/&gt;&lt;wsp:rsid wsp:val=&quot;00B631C3&quot;/&gt;&lt;wsp:rsid wsp:val=&quot;00B64A1D&quot;/&gt;&lt;wsp:rsid wsp:val=&quot;00B66F84&quot;/&gt;&lt;wsp:rsid wsp:val=&quot;00B71491&quot;/&gt;&lt;wsp:rsid wsp:val=&quot;00B71E4E&quot;/&gt;&lt;wsp:rsid wsp:val=&quot;00B72BBE&quot;/&gt;&lt;wsp:rsid wsp:val=&quot;00B735F9&quot;/&gt;&lt;wsp:rsid wsp:val=&quot;00B75044&quot;/&gt;&lt;wsp:rsid wsp:val=&quot;00B7618D&quot;/&gt;&lt;wsp:rsid wsp:val=&quot;00B76E1B&quot;/&gt;&lt;wsp:rsid wsp:val=&quot;00B80EE9&quot;/&gt;&lt;wsp:rsid wsp:val=&quot;00B848D8&quot;/&gt;&lt;wsp:rsid wsp:val=&quot;00B875D7&quot;/&gt;&lt;wsp:rsid wsp:val=&quot;00B92024&quot;/&gt;&lt;wsp:rsid wsp:val=&quot;00B92048&quot;/&gt;&lt;wsp:rsid wsp:val=&quot;00B92DEB&quot;/&gt;&lt;wsp:rsid wsp:val=&quot;00B959B5&quot;/&gt;&lt;wsp:rsid wsp:val=&quot;00B97259&quot;/&gt;&lt;wsp:rsid wsp:val=&quot;00BA2F00&quot;/&gt;&lt;wsp:rsid wsp:val=&quot;00BA4E2D&quot;/&gt;&lt;wsp:rsid wsp:val=&quot;00BA58C0&quot;/&gt;&lt;wsp:rsid wsp:val=&quot;00BB07F2&quot;/&gt;&lt;wsp:rsid wsp:val=&quot;00BB1134&quot;/&gt;&lt;wsp:rsid wsp:val=&quot;00BB2ADD&quot;/&gt;&lt;wsp:rsid wsp:val=&quot;00BB604E&quot;/&gt;&lt;wsp:rsid wsp:val=&quot;00BB757E&quot;/&gt;&lt;wsp:rsid wsp:val=&quot;00BC1372&quot;/&gt;&lt;wsp:rsid wsp:val=&quot;00BC246E&quot;/&gt;&lt;wsp:rsid wsp:val=&quot;00BC3E2A&quot;/&gt;&lt;wsp:rsid wsp:val=&quot;00BC6129&quot;/&gt;&lt;wsp:rsid wsp:val=&quot;00BC6F96&quot;/&gt;&lt;wsp:rsid wsp:val=&quot;00BC7DEF&quot;/&gt;&lt;wsp:rsid wsp:val=&quot;00BD0668&quot;/&gt;&lt;wsp:rsid wsp:val=&quot;00BD2627&quot;/&gt;&lt;wsp:rsid wsp:val=&quot;00BD5122&quot;/&gt;&lt;wsp:rsid wsp:val=&quot;00BD689A&quot;/&gt;&lt;wsp:rsid wsp:val=&quot;00BD6BE3&quot;/&gt;&lt;wsp:rsid wsp:val=&quot;00BE0FD4&quot;/&gt;&lt;wsp:rsid wsp:val=&quot;00BE2750&quot;/&gt;&lt;wsp:rsid wsp:val=&quot;00BE2ACD&quot;/&gt;&lt;wsp:rsid wsp:val=&quot;00BE533F&quot;/&gt;&lt;wsp:rsid wsp:val=&quot;00BF1976&quot;/&gt;&lt;wsp:rsid wsp:val=&quot;00BF3D70&quot;/&gt;&lt;wsp:rsid wsp:val=&quot;00BF589D&quot;/&gt;&lt;wsp:rsid wsp:val=&quot;00C06CFC&quot;/&gt;&lt;wsp:rsid wsp:val=&quot;00C10707&quot;/&gt;&lt;wsp:rsid wsp:val=&quot;00C11347&quot;/&gt;&lt;wsp:rsid wsp:val=&quot;00C13101&quot;/&gt;&lt;wsp:rsid wsp:val=&quot;00C13546&quot;/&gt;&lt;wsp:rsid wsp:val=&quot;00C24303&quot;/&gt;&lt;wsp:rsid wsp:val=&quot;00C253B4&quot;/&gt;&lt;wsp:rsid wsp:val=&quot;00C30403&quot;/&gt;&lt;wsp:rsid wsp:val=&quot;00C33208&quot;/&gt;&lt;wsp:rsid wsp:val=&quot;00C3502B&quot;/&gt;&lt;wsp:rsid wsp:val=&quot;00C35E4D&quot;/&gt;&lt;wsp:rsid wsp:val=&quot;00C3610C&quot;/&gt;&lt;wsp:rsid wsp:val=&quot;00C40C07&quot;/&gt;&lt;wsp:rsid wsp:val=&quot;00C41D5A&quot;/&gt;&lt;wsp:rsid wsp:val=&quot;00C4400D&quot;/&gt;&lt;wsp:rsid wsp:val=&quot;00C44C50&quot;/&gt;&lt;wsp:rsid wsp:val=&quot;00C45E7B&quot;/&gt;&lt;wsp:rsid wsp:val=&quot;00C507B5&quot;/&gt;&lt;wsp:rsid wsp:val=&quot;00C554CB&quot;/&gt;&lt;wsp:rsid wsp:val=&quot;00C55720&quot;/&gt;&lt;wsp:rsid wsp:val=&quot;00C5582F&quot;/&gt;&lt;wsp:rsid wsp:val=&quot;00C56FCA&quot;/&gt;&lt;wsp:rsid wsp:val=&quot;00C60586&quot;/&gt;&lt;wsp:rsid wsp:val=&quot;00C61EA7&quot;/&gt;&lt;wsp:rsid wsp:val=&quot;00C62AAE&quot;/&gt;&lt;wsp:rsid wsp:val=&quot;00C62B1A&quot;/&gt;&lt;wsp:rsid wsp:val=&quot;00C64D99&quot;/&gt;&lt;wsp:rsid wsp:val=&quot;00C655E2&quot;/&gt;&lt;wsp:rsid wsp:val=&quot;00C672C7&quot;/&gt;&lt;wsp:rsid wsp:val=&quot;00C71918&quot;/&gt;&lt;wsp:rsid wsp:val=&quot;00C72D78&quot;/&gt;&lt;wsp:rsid wsp:val=&quot;00C72E90&quot;/&gt;&lt;wsp:rsid wsp:val=&quot;00C7597F&quot;/&gt;&lt;wsp:rsid wsp:val=&quot;00C77856&quot;/&gt;&lt;wsp:rsid wsp:val=&quot;00C77D5D&quot;/&gt;&lt;wsp:rsid wsp:val=&quot;00C82CA8&quot;/&gt;&lt;wsp:rsid wsp:val=&quot;00C84B68&quot;/&gt;&lt;wsp:rsid wsp:val=&quot;00C87564&quot;/&gt;&lt;wsp:rsid wsp:val=&quot;00C9006F&quot;/&gt;&lt;wsp:rsid wsp:val=&quot;00C911A3&quot;/&gt;&lt;wsp:rsid wsp:val=&quot;00C9140C&quot;/&gt;&lt;wsp:rsid wsp:val=&quot;00C916B2&quot;/&gt;&lt;wsp:rsid wsp:val=&quot;00C91F83&quot;/&gt;&lt;wsp:rsid wsp:val=&quot;00C95A01&quot;/&gt;&lt;wsp:rsid wsp:val=&quot;00C964FD&quot;/&gt;&lt;wsp:rsid wsp:val=&quot;00C97373&quot;/&gt;&lt;wsp:rsid wsp:val=&quot;00C97A80&quot;/&gt;&lt;wsp:rsid wsp:val=&quot;00CA15CA&quot;/&gt;&lt;wsp:rsid wsp:val=&quot;00CA276D&quot;/&gt;&lt;wsp:rsid wsp:val=&quot;00CA286B&quot;/&gt;&lt;wsp:rsid wsp:val=&quot;00CB2AD5&quot;/&gt;&lt;wsp:rsid wsp:val=&quot;00CB604D&quot;/&gt;&lt;wsp:rsid wsp:val=&quot;00CC0B95&quot;/&gt;&lt;wsp:rsid wsp:val=&quot;00CC4396&quot;/&gt;&lt;wsp:rsid wsp:val=&quot;00CC7101&quot;/&gt;&lt;wsp:rsid wsp:val=&quot;00CD1039&quot;/&gt;&lt;wsp:rsid wsp:val=&quot;00CD120E&quot;/&gt;&lt;wsp:rsid wsp:val=&quot;00CD2564&quot;/&gt;&lt;wsp:rsid wsp:val=&quot;00CD4635&quot;/&gt;&lt;wsp:rsid wsp:val=&quot;00CD5763&quot;/&gt;&lt;wsp:rsid wsp:val=&quot;00CE07E1&quot;/&gt;&lt;wsp:rsid wsp:val=&quot;00CE0DDD&quot;/&gt;&lt;wsp:rsid wsp:val=&quot;00CE1C3F&quot;/&gt;&lt;wsp:rsid wsp:val=&quot;00CE2D86&quot;/&gt;&lt;wsp:rsid wsp:val=&quot;00CE6504&quot;/&gt;&lt;wsp:rsid wsp:val=&quot;00CF0D84&quot;/&gt;&lt;wsp:rsid wsp:val=&quot;00D03528&quot;/&gt;&lt;wsp:rsid wsp:val=&quot;00D05A9C&quot;/&gt;&lt;wsp:rsid wsp:val=&quot;00D060F5&quot;/&gt;&lt;wsp:rsid wsp:val=&quot;00D156B3&quot;/&gt;&lt;wsp:rsid wsp:val=&quot;00D20869&quot;/&gt;&lt;wsp:rsid wsp:val=&quot;00D20CD3&quot;/&gt;&lt;wsp:rsid wsp:val=&quot;00D214BC&quot;/&gt;&lt;wsp:rsid wsp:val=&quot;00D2187F&quot;/&gt;&lt;wsp:rsid wsp:val=&quot;00D22018&quot;/&gt;&lt;wsp:rsid wsp:val=&quot;00D30AC1&quot;/&gt;&lt;wsp:rsid wsp:val=&quot;00D3116D&quot;/&gt;&lt;wsp:rsid wsp:val=&quot;00D405BF&quot;/&gt;&lt;wsp:rsid wsp:val=&quot;00D40AA6&quot;/&gt;&lt;wsp:rsid wsp:val=&quot;00D42CB2&quot;/&gt;&lt;wsp:rsid wsp:val=&quot;00D459EF&quot;/&gt;&lt;wsp:rsid wsp:val=&quot;00D45B7C&quot;/&gt;&lt;wsp:rsid wsp:val=&quot;00D51C51&quot;/&gt;&lt;wsp:rsid wsp:val=&quot;00D5202D&quot;/&gt;&lt;wsp:rsid wsp:val=&quot;00D53582&quot;/&gt;&lt;wsp:rsid wsp:val=&quot;00D55D68&quot;/&gt;&lt;wsp:rsid wsp:val=&quot;00D61BE2&quot;/&gt;&lt;wsp:rsid wsp:val=&quot;00D61DBF&quot;/&gt;&lt;wsp:rsid wsp:val=&quot;00D65F76&quot;/&gt;&lt;wsp:rsid wsp:val=&quot;00D66756&quot;/&gt;&lt;wsp:rsid wsp:val=&quot;00D725CD&quot;/&gt;&lt;wsp:rsid wsp:val=&quot;00D7282F&quot;/&gt;&lt;wsp:rsid wsp:val=&quot;00D75DAE&quot;/&gt;&lt;wsp:rsid wsp:val=&quot;00D808F8&quot;/&gt;&lt;wsp:rsid wsp:val=&quot;00D8435F&quot;/&gt;&lt;wsp:rsid wsp:val=&quot;00D86677&quot;/&gt;&lt;wsp:rsid wsp:val=&quot;00D86720&quot;/&gt;&lt;wsp:rsid wsp:val=&quot;00D87699&quot;/&gt;&lt;wsp:rsid wsp:val=&quot;00D928D2&quot;/&gt;&lt;wsp:rsid wsp:val=&quot;00D96FFF&quot;/&gt;&lt;wsp:rsid wsp:val=&quot;00D97766&quot;/&gt;&lt;wsp:rsid wsp:val=&quot;00DA0443&quot;/&gt;&lt;wsp:rsid wsp:val=&quot;00DA1E03&quot;/&gt;&lt;wsp:rsid wsp:val=&quot;00DA2D3E&quot;/&gt;&lt;wsp:rsid wsp:val=&quot;00DA37ED&quot;/&gt;&lt;wsp:rsid wsp:val=&quot;00DA3AEE&quot;/&gt;&lt;wsp:rsid wsp:val=&quot;00DB4FC1&quot;/&gt;&lt;wsp:rsid wsp:val=&quot;00DB59DB&quot;/&gt;&lt;wsp:rsid wsp:val=&quot;00DB6091&quot;/&gt;&lt;wsp:rsid wsp:val=&quot;00DB6DBD&quot;/&gt;&lt;wsp:rsid wsp:val=&quot;00DB7443&quot;/&gt;&lt;wsp:rsid wsp:val=&quot;00DC0B2D&quot;/&gt;&lt;wsp:rsid wsp:val=&quot;00DC2AFB&quot;/&gt;&lt;wsp:rsid wsp:val=&quot;00DC57BE&quot;/&gt;&lt;wsp:rsid wsp:val=&quot;00DD042B&quot;/&gt;&lt;wsp:rsid wsp:val=&quot;00DD1EEC&quot;/&gt;&lt;wsp:rsid wsp:val=&quot;00DD23F8&quot;/&gt;&lt;wsp:rsid wsp:val=&quot;00DD29EF&quot;/&gt;&lt;wsp:rsid wsp:val=&quot;00DD2EAD&quot;/&gt;&lt;wsp:rsid wsp:val=&quot;00DD580F&quot;/&gt;&lt;wsp:rsid wsp:val=&quot;00DD6031&quot;/&gt;&lt;wsp:rsid wsp:val=&quot;00DD6289&quot;/&gt;&lt;wsp:rsid wsp:val=&quot;00DE086A&quot;/&gt;&lt;wsp:rsid wsp:val=&quot;00DE25D3&quot;/&gt;&lt;wsp:rsid wsp:val=&quot;00DE3FE9&quot;/&gt;&lt;wsp:rsid wsp:val=&quot;00DE4F40&quot;/&gt;&lt;wsp:rsid wsp:val=&quot;00DE58F7&quot;/&gt;&lt;wsp:rsid wsp:val=&quot;00DE78D2&quot;/&gt;&lt;wsp:rsid wsp:val=&quot;00DF2B35&quot;/&gt;&lt;wsp:rsid wsp:val=&quot;00DF59F4&quot;/&gt;&lt;wsp:rsid wsp:val=&quot;00E0000F&quot;/&gt;&lt;wsp:rsid wsp:val=&quot;00E06819&quot;/&gt;&lt;wsp:rsid wsp:val=&quot;00E06AD5&quot;/&gt;&lt;wsp:rsid wsp:val=&quot;00E06E64&quot;/&gt;&lt;wsp:rsid wsp:val=&quot;00E074F2&quot;/&gt;&lt;wsp:rsid wsp:val=&quot;00E0787F&quot;/&gt;&lt;wsp:rsid wsp:val=&quot;00E10639&quot;/&gt;&lt;wsp:rsid wsp:val=&quot;00E106BA&quot;/&gt;&lt;wsp:rsid wsp:val=&quot;00E13648&quot;/&gt;&lt;wsp:rsid wsp:val=&quot;00E16E82&quot;/&gt;&lt;wsp:rsid wsp:val=&quot;00E21113&quot;/&gt;&lt;wsp:rsid wsp:val=&quot;00E21E27&quot;/&gt;&lt;wsp:rsid wsp:val=&quot;00E22207&quot;/&gt;&lt;wsp:rsid wsp:val=&quot;00E2340D&quot;/&gt;&lt;wsp:rsid wsp:val=&quot;00E23A74&quot;/&gt;&lt;wsp:rsid wsp:val=&quot;00E267ED&quot;/&gt;&lt;wsp:rsid wsp:val=&quot;00E26B1E&quot;/&gt;&lt;wsp:rsid wsp:val=&quot;00E309DF&quot;/&gt;&lt;wsp:rsid wsp:val=&quot;00E313CB&quot;/&gt;&lt;wsp:rsid wsp:val=&quot;00E31EC5&quot;/&gt;&lt;wsp:rsid wsp:val=&quot;00E32637&quot;/&gt;&lt;wsp:rsid wsp:val=&quot;00E32A18&quot;/&gt;&lt;wsp:rsid wsp:val=&quot;00E346AB&quot;/&gt;&lt;wsp:rsid wsp:val=&quot;00E354F2&quot;/&gt;&lt;wsp:rsid wsp:val=&quot;00E36716&quot;/&gt;&lt;wsp:rsid wsp:val=&quot;00E41D26&quot;/&gt;&lt;wsp:rsid wsp:val=&quot;00E4437D&quot;/&gt;&lt;wsp:rsid wsp:val=&quot;00E4500D&quot;/&gt;&lt;wsp:rsid wsp:val=&quot;00E45458&quot;/&gt;&lt;wsp:rsid wsp:val=&quot;00E46BD3&quot;/&gt;&lt;wsp:rsid wsp:val=&quot;00E47899&quot;/&gt;&lt;wsp:rsid wsp:val=&quot;00E50777&quot;/&gt;&lt;wsp:rsid wsp:val=&quot;00E52F10&quot;/&gt;&lt;wsp:rsid wsp:val=&quot;00E6544E&quot;/&gt;&lt;wsp:rsid wsp:val=&quot;00E65825&quot;/&gt;&lt;wsp:rsid wsp:val=&quot;00E71AB7&quot;/&gt;&lt;wsp:rsid wsp:val=&quot;00E71D27&quot;/&gt;&lt;wsp:rsid wsp:val=&quot;00E74AA4&quot;/&gt;&lt;wsp:rsid wsp:val=&quot;00E75388&quot;/&gt;&lt;wsp:rsid wsp:val=&quot;00E7710A&quot;/&gt;&lt;wsp:rsid wsp:val=&quot;00E7797A&quot;/&gt;&lt;wsp:rsid wsp:val=&quot;00E81F7C&quot;/&gt;&lt;wsp:rsid wsp:val=&quot;00E82212&quot;/&gt;&lt;wsp:rsid wsp:val=&quot;00E84CB9&quot;/&gt;&lt;wsp:rsid wsp:val=&quot;00E85B09&quot;/&gt;&lt;wsp:rsid wsp:val=&quot;00E85EBE&quot;/&gt;&lt;wsp:rsid wsp:val=&quot;00E85FCA&quot;/&gt;&lt;wsp:rsid wsp:val=&quot;00E86FCC&quot;/&gt;&lt;wsp:rsid wsp:val=&quot;00E87E98&quot;/&gt;&lt;wsp:rsid wsp:val=&quot;00E91A37&quot;/&gt;&lt;wsp:rsid wsp:val=&quot;00E927DC&quot;/&gt;&lt;wsp:rsid wsp:val=&quot;00E945F7&quot;/&gt;&lt;wsp:rsid wsp:val=&quot;00E96302&quot;/&gt;&lt;wsp:rsid wsp:val=&quot;00EA2EBF&quot;/&gt;&lt;wsp:rsid wsp:val=&quot;00EA524B&quot;/&gt;&lt;wsp:rsid wsp:val=&quot;00EB1540&quot;/&gt;&lt;wsp:rsid wsp:val=&quot;00EB2C2B&quot;/&gt;&lt;wsp:rsid wsp:val=&quot;00EB313F&quot;/&gt;&lt;wsp:rsid wsp:val=&quot;00EB43E1&quot;/&gt;&lt;wsp:rsid wsp:val=&quot;00EB46DD&quot;/&gt;&lt;wsp:rsid wsp:val=&quot;00EB52F7&quot;/&gt;&lt;wsp:rsid wsp:val=&quot;00EB64B1&quot;/&gt;&lt;wsp:rsid wsp:val=&quot;00EC71AA&quot;/&gt;&lt;wsp:rsid wsp:val=&quot;00ED1A37&quot;/&gt;&lt;wsp:rsid wsp:val=&quot;00ED1FB0&quot;/&gt;&lt;wsp:rsid wsp:val=&quot;00ED3ACB&quot;/&gt;&lt;wsp:rsid wsp:val=&quot;00ED7A64&quot;/&gt;&lt;wsp:rsid wsp:val=&quot;00EE04A3&quot;/&gt;&lt;wsp:rsid wsp:val=&quot;00EE07A6&quot;/&gt;&lt;wsp:rsid wsp:val=&quot;00EE44EF&quot;/&gt;&lt;wsp:rsid wsp:val=&quot;00EE5F51&quot;/&gt;&lt;wsp:rsid wsp:val=&quot;00EE68E8&quot;/&gt;&lt;wsp:rsid wsp:val=&quot;00EF3CD8&quot;/&gt;&lt;wsp:rsid wsp:val=&quot;00EF56E6&quot;/&gt;&lt;wsp:rsid wsp:val=&quot;00EF6646&quot;/&gt;&lt;wsp:rsid wsp:val=&quot;00EF72AA&quot;/&gt;&lt;wsp:rsid wsp:val=&quot;00F03319&quot;/&gt;&lt;wsp:rsid wsp:val=&quot;00F0333F&quot;/&gt;&lt;wsp:rsid wsp:val=&quot;00F05662&quot;/&gt;&lt;wsp:rsid wsp:val=&quot;00F05CD6&quot;/&gt;&lt;wsp:rsid wsp:val=&quot;00F06E83&quot;/&gt;&lt;wsp:rsid wsp:val=&quot;00F103D7&quot;/&gt;&lt;wsp:rsid wsp:val=&quot;00F13679&quot;/&gt;&lt;wsp:rsid wsp:val=&quot;00F1424B&quot;/&gt;&lt;wsp:rsid wsp:val=&quot;00F1440F&quot;/&gt;&lt;wsp:rsid wsp:val=&quot;00F16151&quot;/&gt;&lt;wsp:rsid wsp:val=&quot;00F169F4&quot;/&gt;&lt;wsp:rsid wsp:val=&quot;00F241C1&quot;/&gt;&lt;wsp:rsid wsp:val=&quot;00F266FD&quot;/&gt;&lt;wsp:rsid wsp:val=&quot;00F26F85&quot;/&gt;&lt;wsp:rsid wsp:val=&quot;00F32B93&quot;/&gt;&lt;wsp:rsid wsp:val=&quot;00F32B96&quot;/&gt;&lt;wsp:rsid wsp:val=&quot;00F34291&quot;/&gt;&lt;wsp:rsid wsp:val=&quot;00F3549B&quot;/&gt;&lt;wsp:rsid wsp:val=&quot;00F40DB6&quot;/&gt;&lt;wsp:rsid wsp:val=&quot;00F40EE6&quot;/&gt;&lt;wsp:rsid wsp:val=&quot;00F4177C&quot;/&gt;&lt;wsp:rsid wsp:val=&quot;00F434A2&quot;/&gt;&lt;wsp:rsid wsp:val=&quot;00F45553&quot;/&gt;&lt;wsp:rsid wsp:val=&quot;00F50356&quot;/&gt;&lt;wsp:rsid wsp:val=&quot;00F5280A&quot;/&gt;&lt;wsp:rsid wsp:val=&quot;00F55280&quot;/&gt;&lt;wsp:rsid wsp:val=&quot;00F566CA&quot;/&gt;&lt;wsp:rsid wsp:val=&quot;00F61224&quot;/&gt;&lt;wsp:rsid wsp:val=&quot;00F641BB&quot;/&gt;&lt;wsp:rsid wsp:val=&quot;00F770A0&quot;/&gt;&lt;wsp:rsid wsp:val=&quot;00F77313&quot;/&gt;&lt;wsp:rsid wsp:val=&quot;00F775E0&quot;/&gt;&lt;wsp:rsid wsp:val=&quot;00F7792C&quot;/&gt;&lt;wsp:rsid wsp:val=&quot;00F80016&quot;/&gt;&lt;wsp:rsid wsp:val=&quot;00F81F1E&quot;/&gt;&lt;wsp:rsid wsp:val=&quot;00F827F0&quot;/&gt;&lt;wsp:rsid wsp:val=&quot;00F844D7&quot;/&gt;&lt;wsp:rsid wsp:val=&quot;00F8537A&quot;/&gt;&lt;wsp:rsid wsp:val=&quot;00F8541F&quot;/&gt;&lt;wsp:rsid wsp:val=&quot;00F86808&quot;/&gt;&lt;wsp:rsid wsp:val=&quot;00F86FF9&quot;/&gt;&lt;wsp:rsid wsp:val=&quot;00F87C83&quot;/&gt;&lt;wsp:rsid wsp:val=&quot;00F92BA3&quot;/&gt;&lt;wsp:rsid wsp:val=&quot;00F92C10&quot;/&gt;&lt;wsp:rsid wsp:val=&quot;00F97782&quot;/&gt;&lt;wsp:rsid wsp:val=&quot;00F97855&quot;/&gt;&lt;wsp:rsid wsp:val=&quot;00FA1143&quot;/&gt;&lt;wsp:rsid wsp:val=&quot;00FA6191&quot;/&gt;&lt;wsp:rsid wsp:val=&quot;00FA6884&quot;/&gt;&lt;wsp:rsid wsp:val=&quot;00FB1016&quot;/&gt;&lt;wsp:rsid wsp:val=&quot;00FB307D&quot;/&gt;&lt;wsp:rsid wsp:val=&quot;00FC060B&quot;/&gt;&lt;wsp:rsid wsp:val=&quot;00FC0DD7&quot;/&gt;&lt;wsp:rsid wsp:val=&quot;00FC0F5C&quot;/&gt;&lt;wsp:rsid wsp:val=&quot;00FD3884&quot;/&gt;&lt;wsp:rsid wsp:val=&quot;00FD72A6&quot;/&gt;&lt;wsp:rsid wsp:val=&quot;00FE2B17&quot;/&gt;&lt;wsp:rsid wsp:val=&quot;00FE4A98&quot;/&gt;&lt;wsp:rsid wsp:val=&quot;00FE5E08&quot;/&gt;&lt;wsp:rsid wsp:val=&quot;00FE66A9&quot;/&gt;&lt;wsp:rsid wsp:val=&quot;00FF05EE&quot;/&gt;&lt;wsp:rsid wsp:val=&quot;00FF23E7&quot;/&gt;&lt;wsp:rsid wsp:val=&quot;00FF593F&quot;/&gt;&lt;wsp:rsid wsp:val=&quot;00FF72AB&quot;/&gt;&lt;/wsp:rsids&gt;&lt;/w:docPr&gt;&lt;w:body&gt;&lt;w:p wsp:rsidR=&quot;00000000&quot; wsp:rsidRDefault=&quot;0068402A&quot;&gt;&lt;m:oMathPara&gt;&lt;m:oMath&gt;&lt;m:r&gt;&lt;w:rPr&gt;&lt;w:rFonts w:ascii=&quot;Cambria Math&quot; w:h-ansi=&quot;Cambria Math&quot;/&gt;&lt;wx:font wx:val=&quot;Cambria Math&quot;/&gt;&lt;w:i/&gt;&lt;/w:rPr&gt;&lt;m:t&gt;Y&lt;/m:t&gt;&lt;/m:r&gt;&lt;m:r&gt;&lt;w:rPr&gt;&lt;w:rFonts w:ascii=&quot;Cambria Math&quot;/&gt;&lt;wx:font wx:val=&quot;Cambria Math&quot;/&gt;&lt;w:i/&gt;&lt;/w:rPr&gt;&lt;m:t&gt;(&lt;/m:t&gt;&lt;/m:r&gt;&lt;m:r&gt;&lt;w:rPr&gt;&lt;w:rFonts w:ascii=&quot;Cambria Math&quot; w:h-ansi=&quot;Cambria Math&quot;/&gt;&lt;wx:font wx:val=&quot;Cambria Math&quot;/&gt;&lt;w:i/&gt;&lt;/w:rPr&gt;&lt;m:t&gt;r&lt;/m:t&gt;&lt;/m:r&gt;&lt;m:r&gt;&lt;w:rPr&gt;&lt;w:rFonts w:ascii=&quot;Cambria Math&quot;/&gt;&lt;wx:font wx:val=&quot;Cambria Math&quot;/&gt;&lt;w:i/&gt;&lt;/w:rPr&gt;&lt;m:t&gt;)=&lt;/m:t&gt;&lt;/m:r&gt;&lt;m:f&gt;&lt;m:fPr&gt;&lt;m:ctrlPr&gt;&lt;w:rPr&gt;&lt;w:rFonts w:ascii=&quot;Cambria Math&quot; w:h-ansi=&quot;Cambria Math&quot;/&gt;&lt;wx:font wx:val=&quot;Cambria Math&quot;/&gt;&lt;w:i/&gt;&lt;/w:rPr&gt;&lt;/m:ctrlPr&gt;&lt;/m:fPr&gt;&lt;m:num&gt;&lt;m:r&gt;&lt;w:rPr&gt;&lt;w:rFonts w:ascii=&quot;Cambria Math&quot;/&gt;&lt;wx:font wx:val=&quot;Cambria Math&quot;/&gt;&lt;w:i/&gt;&lt;/w:rPr&gt;&lt;m:t&gt;1&lt;/m:t&gt;&lt;/m:r&gt;&lt;/m:num&gt;&lt;m:den&gt;&lt;m:r&gt;&lt;w:rPr&gt;&lt;w:rFonts w:ascii=&quot;Cambria Math&quot; w:h-ansi=&quot;Cambria Math&quot;/&gt;&lt;wx:font wx:val=&quot;Cambria Math&quot;/&gt;&lt;w:i/&gt;&lt;/w:rPr&gt;&lt;m:t&gt;m&lt;/m:t&gt;&lt;/m:r&gt;&lt;/m:den&gt;&lt;/m:f&gt;&lt;m:nary&gt;&lt;m:naryPr&gt;&lt;m:chr m:val=&quot;âˆ‘&quot;/&gt;&lt;m:limLoc m:val=&quot;undOvr&quot;/&gt;&lt;m:ctrlPr&gt;&lt;w:rPr&gt;&lt;w:rFonts w:ascii=&quot;Cambria Math&quot; w:h-ansi=&quot;Cambria Math&quot;/&gt;&lt;wx:font wx:val=&quot;Cambria Math&quot;/&gt;&lt;w:i/&gt;&lt;/w:rPr&gt;&lt;/m:ctrlPr&gt;&lt;/m:naryPr&gt;&lt;m:sub&gt;&lt;m:r&gt;&lt;w:rPr&gt;&lt;w:rFonts w:ascii=&quot;Cambria Math&quot; w:h-ansi=&quot;Cambria Math&quot;/&gt;&lt;wx:font wx:val=&quot;Cambria Math&quot;/&gt;&lt;w:i/&gt;&lt;/w:rPr&gt;&lt;m:t&gt;i&lt;/m:t&gt;&lt;/m:r&gt;&lt;/m:sub&gt;&lt;m:sup&gt;&lt;m:r&gt;&lt;w:rPr&gt;&lt;w:rFonts w:ascii=&quot;Cambria Math&quot; w:h-ansi=&quot;Cambria Math&quot;/&gt;&lt;wx:font wx:val=&quot;Cambria Math&quot;/&gt;&lt;w:i/&gt;&lt;/w:rPr&gt;&lt;m:t&gt;n&lt;/m:t&gt;&lt;/m:r&gt;&lt;/m:sup&gt;&lt;m:e&gt;&lt;m:d&gt;&lt;m:dPr&gt;&lt;m:begChr m:val=&quot;|&quot;/&gt;&lt;m:endChr m:val=&quot;|&quot;/&gt;&lt;m:ctrlPr&gt;&lt;w:rPr&gt;&lt;w:rFonts w:ascii=&quot;Cambria Math&quot; w:h-ansi=&quot;Cambria Math&quot;/&gt;&lt;wx:font wx:val=&quot;Cambria Math&quot;/&gt;&lt;w:i/&gt;&lt;/w:rPr&gt;&lt;/m:ctrlPr&gt;&lt;/m:dPr&gt;&lt;m:e&gt;&lt;m:f&gt;&lt;m:fPr&gt;&lt;m:ctrlPr&gt;&lt;w:rPr&gt;&lt;w:rFonts w:ascii=&quot;Cambria Math&quot; w:h-ansi=&quot;Cambria Math&quot;/&gt;&lt;wx:font wx:val=&quot;Cambria Math&quot;/&gt;&lt;w:i/&gt;&lt;/w:rPr&gt;&lt;/m:ctrlPr&gt;&lt;/m:fPr&gt;&lt;m:num&gt;&lt;m:rad&gt;&lt;m:radPr&gt;&lt;m:degHide m:val=&quot;on&quot;/&gt;&lt;m:ctrlPr&gt;&lt;w:rPr&gt;&lt;w:rFonts w:ascii=&quot;Cambria Math&quot; w:h-ansi=&quot;Cambria Math&quot;/&gt;&lt;wx:font wx:val=&quot;Cambria Math&quot;/&gt;&lt;w:i/&gt;&lt;/w:rPr&gt;&lt;/m:ctrlPr&gt;&lt;/m:radPr&gt;&lt;m:deg/&gt;&lt;m:e&gt;&lt;m:sSup&gt;&lt;m:sSupPr&gt;&lt;m:ctrlPr&gt;&lt;w:rPr&gt;&lt;w:rFonts w:ascii=&quot;Cambria Math&quot; w:h-ansi=&quot;Cambria Math&quot;/&gt;&lt;wx:font wx:val=&quot;Cambria Math&quot;/&gt;&lt;w:i/&gt;&lt;/w:rPr&gt;&lt;/m:ctrlPr&gt;&lt;/m:sSupPr&gt;&lt;m:e&gt;&lt;m:r&gt;&lt;w:rPr&gt;&lt;w:rFonts w:ascii=&quot;Cambria Math&quot;/&gt;&lt;wx:font wx:val=&quot;Cambria Math&quot;/&gt;&lt;w:i/&gt;&lt;/w:rPr&gt;&lt;m:t&gt;(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x&lt;/m:t&gt;&lt;/m:r&gt;&lt;/m:e&gt;&lt;m:sub&gt;&lt;m:r&gt;&lt;w:rPr&gt;&lt;w:rFonts w:ascii=&quot;Cambria Math&quot; w:h-ansi=&quot;Cambria Math&quot;/&gt;&lt;wx:font wx:val=&quot;Cambria Math&quot;/&gt;&lt;w:i/&gt;&lt;/w:rPr&gt;&lt;m:t&gt;i&lt;/m:t&gt;&lt;/m:r&gt;&lt;/m:sub&gt;&lt;/m:sSub&gt;&lt;m:r&gt;&lt;w:rPr&gt;&lt;w:rFonts w:ascii=&quot;Cambria Math&quot; w:h-ansi=&quot;Cambria Math&quot;/&gt;&lt;wx:font wx:val=&quot;Cambria Math&quot;/&gt;&lt;w:i/&gt;&lt;/w:rPr&gt;&lt;m:t&gt;-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x&lt;/m:t&gt;&lt;/m:r&gt;&lt;/m:e&gt;&lt;m:sub&gt;&lt;m:r&gt;&lt;w:rPr&gt;&lt;w:rFonts w:ascii=&quot;Cambria Math&quot; w:h-ansi=&quot;Cambria Math&quot;/&gt;&lt;wx:font wx:val=&quot;Cambria Math&quot;/&gt;&lt;w:i/&gt;&lt;/w:rPr&gt;&lt;m:t&gt;j&lt;/m:t&gt;&lt;/m:r&gt;&lt;/m:sub&gt;&lt;/m:sSub&gt;&lt;m:r&gt;&lt;w:rPr&gt;&lt;w:rFonts w:ascii=&quot;Cambria Math&quot;/&gt;&lt;wx:font wx:val=&quot;Cambria Math&quot;/&gt;&lt;w:i/&gt;&lt;/w:rPr&gt;&lt;m:t&gt;)&lt;/m:t&gt;&lt;/m:r&gt;&lt;/m:e&gt;&lt;m:sup&gt;&lt;m:r&gt;&lt;w:rPr&gt;&lt;w:rFonts w:ascii=&quot;Cambria Math&quot;/&gt;&lt;wx:font wx:val=&quot;Cambria Math&quot;/&gt;&lt;w:i/&gt;&lt;/w:rPr&gt;&lt;m:t&gt;2&lt;/m:t&gt;&lt;/m:r&gt;&lt;/m:sup&gt;&lt;/m:sSup&gt;&lt;m:r&gt;&lt;w:rPr&gt;&lt;w:rFonts w:ascii=&quot;Cambria Math&quot;/&gt;&lt;wx:font wx:val=&quot;Cambria Math&quot;/&gt;&lt;w:i/&gt;&lt;/w:rPr&gt;&lt;m:t&gt;+&lt;/m:t&gt;&lt;/m:r&gt;&lt;m:sSup&gt;&lt;m:sSupPr&gt;&lt;m:ctrlPr&gt;&lt;w:rPr&gt;&lt;w:rFonts w:ascii=&quot;Cambria Math&quot; w:h-ansi=&quot;Cambria Math&quot;/&gt;&lt;wx:font wx:val=&quot;Cambria Math&quot;/&gt;&lt;w:i/&gt;&lt;/w:rPr&gt;&lt;/m:ctrlPr&gt;&lt;/m:sSupPr&gt;&lt;m:e&gt;&lt;m:r&gt;&lt;w:rPr&gt;&lt;w:rFonts w:ascii=&quot;Cambria Math&quot;/&gt;&lt;wx:font wx:val=&quot;Cambria Math&quot;/&gt;&lt;w:i/&gt;&lt;/w:rPr&gt;&lt;m:t&gt;(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y&lt;/m:t&gt;&lt;/m:r&gt;&lt;/m:e&gt;&lt;m:sub&gt;&lt;m:r&gt;&lt;w:rPr&gt;&lt;w:rFonts w:ascii=&quot;Cambria Math&quot; w:h-ansi=&quot;Cambria Math&quot;/&gt;&lt;wx:font wx:val=&quot;Cambria Math&quot;/&gt;&lt;w:i/&gt;&lt;/w:rPr&gt;&lt;m:t&gt;i&lt;/m:t&gt;&lt;/m:r&gt;&lt;/m:sub&gt;&lt;/m:sSub&gt;&lt;m:r&gt;&lt;w:rPr&gt;&lt;w:rFonts w:ascii=&quot;Cambria Math&quot; w:h-ansi=&quot;Cambria Math&quot;/&gt;&lt;wx:font wx:val=&quot;Cambria Math&quot;/&gt;&lt;w:i/&gt;&lt;/w:rPr&gt;&lt;m:t&gt;-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y&lt;/m:t&gt;&lt;/m:r&gt;&lt;/m:e&gt;&lt;m:sub&gt;&lt;m:r&gt;&lt;w:rPr&gt;&lt;w:rFonts w:ascii=&quot;Cambria Math&quot; w:h-ansi=&quot;Cambria Math&quot;/&gt;&lt;wx:font wx:val=&quot;Cambria Math&quot;/&gt;&lt;w:i/&gt;&lt;/w:rPr&gt;&lt;m:t&gt;j&lt;/m:t&gt;&lt;/m:r&gt;&lt;/m:sub&gt;&lt;/m:sSub&gt;&lt;m:r&gt;&lt;w:rPr&gt;&lt;w:rFonts w:ascii=&quot;Cambria Math&quot;/&gt;&lt;wx:font wx:val=&quot;Cambria Math&quot;/&gt;&lt;w:i/&gt;&lt;/w:rPr&gt;&lt;m:t&gt;)&lt;/m:t&gt;&lt;/m:r&gt;&lt;/m:e&gt;&lt;m:sup&gt;&lt;m:r&gt;&lt;w:rPr&gt;&lt;w:rFonts w:ascii=&quot;Cambria Math&quot;/&gt;&lt;wx:font wx:val=&quot;Cambria Math&quot;/&gt;&lt;w:i/&gt;&lt;/w:rPr&gt;&lt;m:t&gt;2&lt;/m:t&gt;&lt;/m:r&gt;&lt;/m:sup&gt;&lt;/m:sSup&gt;&lt;m:r&gt;&lt;w:rPr&gt;&lt;w:rFonts w:ascii=&quot;Cambria Math&quot;/&gt;&lt;wx:font wx:val=&quot;Cambria Math&quot;/&gt;&lt;w:i/&gt;&lt;/w:rPr&gt;&lt;m:t&gt;+&lt;/m:t&gt;&lt;/m:r&gt;&lt;m:sSup&gt;&lt;m:sSupPr&gt;&lt;m:ctrlPr&gt;&lt;w:rPr&gt;&lt;w:rFonts w:ascii=&quot;Cambria Math&quot; w:h-ansi=&quot;Cambria Math&quot;/&gt;&lt;wx:font wx:val=&quot;Cambria Math&quot;/&gt;&lt;w:i/&gt;&lt;/w:rPr&gt;&lt;/m:ctrlPr&gt;&lt;/m:sSupPr&gt;&lt;m:e&gt;&lt;m:r&gt;&lt;w:rPr&gt;&lt;w:rFonts w:ascii=&quot;Cambria Math&quot;/&gt;&lt;wx:font wx:val=&quot;Cambria Math&quot;/&gt;&lt;w:i/&gt;&lt;/w:rPr&gt;&lt;m:t&gt;(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z&lt;/m:t&gt;&lt;/m:r&gt;&lt;/m:e&gt;&lt;m:sub&gt;&lt;m:r&gt;&lt;w:rPr&gt;&lt;w:rFonts w:ascii=&quot;Cambria Math&quot; w:h-ansi=&quot;Cambria Math&quot;/&gt;&lt;wx:font wx:val=&quot;Cambria Math&quot;/&gt;&lt;w:i/&gt;&lt;/w:rPr&gt;&lt;m:t&gt;i&lt;/m:t&gt;&lt;/m:r&gt;&lt;/m:sub&gt;&lt;/m:sSub&gt;&lt;m:r&gt;&lt;w:rPr&gt;&lt;w:rFonts w:ascii=&quot;Cambria Math&quot; w:h-ansi=&quot;Cambria Math&quot;/&gt;&lt;wx:font wx:val=&quot;Cambria Math&quot;/&gt;&lt;w:i/&gt;&lt;/w:rPr&gt;&lt;m:t&gt;-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z&lt;/m:t&gt;&lt;/m:r&gt;&lt;/m:e&gt;&lt;m:sub&gt;&lt;m:r&gt;&lt;w:rPr&gt;&lt;w:rFonts w:ascii=&quot;Cambria Math&quot; w:h-ansi=&quot;Cambria Math&quot;/&gt;&lt;wx:font wx:val=&quot;Cambria Math&quot;/&gt;&lt;w:i/&gt;&lt;/w:rPr&gt;&lt;m:t&gt;j&lt;/m:t&gt;&lt;/m:r&gt;&lt;/m:sub&gt;&lt;/m:sSub&gt;&lt;m:r&gt;&lt;w:rPr&gt;&lt;w:rFonts w:ascii=&quot;Cambria Math&quot;/&gt;&lt;wx:font wx:val=&quot;Cambria Math&quot;/&gt;&lt;w:i/&gt;&lt;/w:rPr&gt;&lt;m:t&gt;)&lt;/m:t&gt;&lt;/m:r&gt;&lt;/m:e&gt;&lt;m:sup&gt;&lt;m:r&gt;&lt;w:rPr&gt;&lt;w:rFonts w:ascii=&quot;Cambria Math&quot;/&gt;&lt;wx:font wx:val=&quot;Cambria Math&quot;/&gt;&lt;w:i/&gt;&lt;/w:rPr&gt;&lt;m:t&gt;2&lt;/m:t&gt;&lt;/m:r&gt;&lt;/m:sup&gt;&lt;/m:sSup&gt;&lt;/m:e&gt;&lt;/m:rad&gt;&lt;/m:num&gt;&lt;m:den&gt;&lt;m:r&gt;&lt;w:rPr&gt;&lt;w:rFonts w:ascii=&quot;Cambria Math&quot;/&gt;&lt;wx:font wx:val=&quot;Cambria Math&quot;/&gt;&lt;w:i/&gt;&lt;/w:rPr&gt;&lt;m:t&gt;2&lt;/m:t&gt;&lt;/m:r&gt;&lt;m:r&gt;&lt;w:rPr&gt;&lt;w:rFonts w:ascii=&quot;Cambria Math&quot; w:h-ansi=&quot;Cambria Math&quot;/&gt;&lt;wx:font wx:val=&quot;Cambria Math&quot;/&gt;&lt;w:i/&gt;&lt;/w:rPr&gt;&lt;m:t&gt;r&lt;/m:t&gt;&lt;/m:r&gt;&lt;/m:den&gt;&lt;/m:f&gt;&lt;m:r&gt;&lt;w:rPr&gt;&lt;w:rFonts w:ascii=&quot;Cambria Math&quot; w:h-ansi=&quot;Cambria Math&quot;/&gt;&lt;wx:font wx:val=&quot;Cambria Math&quot;/&gt;&lt;w:i/&gt;&lt;/w:rPr&gt;&lt;m:t&gt;-&lt;/m:t&gt;&lt;/m:r&gt;&lt;m:r&gt;&lt;w:rPr&gt;&lt;w:rFonts w:ascii=&quot;Cambria Math&quot;/&gt;&lt;wx:font wx:val=&quot;Cambria Math&quot;/&gt;&lt;w:i/&gt;&lt;/w:rPr&gt;&lt;m:t&gt;1&lt;/m:t&gt;&lt;/m:r&gt;&lt;/m:e&gt;&lt;/m:d&gt;&lt;/m:e&gt;&lt;/m:nary&gt;&lt;/m:oMath&gt;&lt;/m:oMathPara&gt;&lt;/w:p&gt;&lt;w:sectPr wsp:rsidR=&quot;00000000&quot;&gt;&lt;w:pgSz w:w=&quot;12240&quot; w:h=&quot;15840&quot;/&gt;&lt;w:pgMar w:top=&quot;1440&quot; w:right=&quot;1440&quot; w:bottom=&quot;1440&quot; w:left=&quot;1440&quot; w:header=&quot;720&quot; w:footer=&quot;720&quot; w:gutter=&quot;0&quot;/&gt;&lt;w:cols w:space=&quot;720&quot;/&gt;&lt;/w:sectPr&gt;&lt;/w:body&gt;&lt;/w:wordDocument&gt;">
            <v:imagedata r:id="rId11" o:title="" chromakey="white"/>
          </v:shape>
        </w:pict>
      </w:r>
      <w:r w:rsidR="001E48A7" w:rsidRPr="00E87E98">
        <w:instrText xml:space="preserve"> </w:instrText>
      </w:r>
      <w:r w:rsidRPr="00E87E98">
        <w:fldChar w:fldCharType="separate"/>
      </w:r>
      <m:oMath>
        <m:r>
          <m:rPr>
            <m:sty m:val="p"/>
          </m:rPr>
          <w:rPr>
            <w:rFonts w:ascii="Cambria Math" w:hAnsi="Cambria Math"/>
          </w:rPr>
          <m:t xml:space="preserve"> Y</m:t>
        </m:r>
        <m:r>
          <m:rPr>
            <m:sty m:val="p"/>
          </m:rPr>
          <w:rPr>
            <w:rFonts w:asci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r</m:t>
        </m:r>
        <m:r>
          <m:rPr>
            <m:sty m:val="p"/>
          </m:rPr>
          <w:rPr>
            <w:rFonts w:ascii="Cambria Math"/>
          </w:rPr>
          <m:t>)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m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/>
              </w:rPr>
              <m:t>i,j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n</m:t>
            </m:r>
          </m:sup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ad>
                          <m:radPr>
                            <m:deg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</w:rPr>
                                  <m:t>(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j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</w:rPr>
                                  <m:t>)</m:t>
                                </m:r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</w:rPr>
                                  <m:t>2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</w:rPr>
                                  <m:t>(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j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</w:rPr>
                                  <m:t>)</m:t>
                                </m:r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</w:rPr>
                                  <m:t>2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</w:rPr>
                                  <m:t>(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z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z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j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</w:rPr>
                                  <m:t>)</m:t>
                                </m:r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/>
                                  </w:rPr>
                                  <m:t>2</m:t>
                                </m:r>
                              </m:sup>
                            </m:sSup>
                          </m:e>
                        </m:rad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/>
                          </w:rPr>
                          <m:t>2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/>
                      </w:rPr>
                      <m:t>1</m:t>
                    </m:r>
                  </m:e>
                </m:d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Pr="00E87E98">
        <w:fldChar w:fldCharType="end"/>
      </w:r>
      <w:r w:rsidR="001E48A7" w:rsidRPr="00452326">
        <w:t xml:space="preserve"> </w:t>
      </w:r>
      <w:r w:rsidR="001E48A7" w:rsidRPr="00452326">
        <w:tab/>
      </w:r>
      <w:r w:rsidR="001E48A7" w:rsidRPr="00452326">
        <w:tab/>
      </w:r>
      <w:r w:rsidR="001E48A7" w:rsidRPr="00452326">
        <w:tab/>
      </w:r>
      <w:r w:rsidR="001E48A7" w:rsidRPr="00452326">
        <w:tab/>
        <w:t xml:space="preserve"> (4)</w:t>
      </w:r>
    </w:p>
    <w:p w14:paraId="77F979D5" w14:textId="445F677D" w:rsidR="001E48A7" w:rsidRDefault="001E48A7" w:rsidP="00C91F1F">
      <w:pPr>
        <w:pStyle w:val="TAMainText"/>
        <w:ind w:firstLine="0"/>
        <w:jc w:val="both"/>
      </w:pPr>
      <w:r w:rsidRPr="00452326">
        <w:t xml:space="preserve"> </w:t>
      </w:r>
      <w:r w:rsidR="00A53D8C">
        <w:t xml:space="preserve">This function was implemented in </w:t>
      </w:r>
      <w:r w:rsidR="00041DDD">
        <w:t xml:space="preserve">a </w:t>
      </w:r>
      <w:r w:rsidR="00A53D8C">
        <w:t>linear least</w:t>
      </w:r>
      <w:r w:rsidR="00317C24">
        <w:t>-</w:t>
      </w:r>
      <w:r w:rsidR="008C2DFA">
        <w:t>square minimiz</w:t>
      </w:r>
      <w:r w:rsidR="00A53D8C">
        <w:t>ation routine</w:t>
      </w:r>
      <w:r w:rsidR="00A53D8C" w:rsidRPr="00452326">
        <w:t xml:space="preserve"> </w:t>
      </w:r>
      <w:r w:rsidR="00A53D8C">
        <w:t>that found r</w:t>
      </w:r>
      <w:r w:rsidR="004E22A5">
        <w:t>(C)</w:t>
      </w:r>
      <w:r w:rsidR="00A53D8C">
        <w:t xml:space="preserve"> = 0.7 nm for hexagonal graphite.</w:t>
      </w:r>
      <w:r w:rsidR="006D71B9">
        <w:t xml:space="preserve"> A sim</w:t>
      </w:r>
      <w:r w:rsidR="008C2DFA">
        <w:t>ilar function that is parametriz</w:t>
      </w:r>
      <w:r w:rsidR="006D71B9">
        <w:t xml:space="preserve">ed for different atoms (i.e. C, H, N, O, S) can be applied via multi-variable fitting to XRD structures to obtain the sphere-in-contact radius in </w:t>
      </w:r>
      <w:r w:rsidR="00D96227">
        <w:t xml:space="preserve">an arbitrary </w:t>
      </w:r>
      <w:r w:rsidR="006D71B9">
        <w:t>or</w:t>
      </w:r>
      <w:r w:rsidR="00D96227">
        <w:t>ganic compound, making it possible to represent organic molecules with the sphere-in-contact model</w:t>
      </w:r>
      <w:r w:rsidR="006D71B9">
        <w:t>.</w:t>
      </w:r>
      <w:r w:rsidR="00A53D8C">
        <w:t xml:space="preserve"> </w:t>
      </w:r>
      <w:r w:rsidR="004E22A5">
        <w:t>The</w:t>
      </w:r>
      <w:r w:rsidR="00A53D8C">
        <w:t xml:space="preserve"> ac</w:t>
      </w:r>
      <w:r w:rsidR="004E22A5">
        <w:t>tion of this fu</w:t>
      </w:r>
      <w:r w:rsidR="00A53D8C">
        <w:t>n</w:t>
      </w:r>
      <w:r w:rsidR="004E22A5">
        <w:t>c</w:t>
      </w:r>
      <w:r w:rsidR="00A53D8C">
        <w:t>tion can be seen in the following simplified derivation f</w:t>
      </w:r>
      <w:r w:rsidR="004E22A5">
        <w:t>or the sp</w:t>
      </w:r>
      <w:r w:rsidR="00A53D8C">
        <w:t>her</w:t>
      </w:r>
      <w:r w:rsidR="004E22A5">
        <w:t>e</w:t>
      </w:r>
      <w:r w:rsidR="00A53D8C">
        <w:t>-in-contact model of just two sphere</w:t>
      </w:r>
      <w:r w:rsidR="004E22A5">
        <w:t>s</w:t>
      </w:r>
      <w:r w:rsidR="00A53D8C">
        <w:t xml:space="preserve">. </w:t>
      </w:r>
      <w:r w:rsidRPr="00452326">
        <w:t xml:space="preserve">Eqn. 3 </w:t>
      </w:r>
      <w:r w:rsidR="00A53D8C">
        <w:t>can be rewritten as the</w:t>
      </w:r>
      <w:r>
        <w:t xml:space="preserve"> distance between two</w:t>
      </w:r>
      <w:r w:rsidRPr="00452326">
        <w:t xml:space="preserve"> atom centers according to </w:t>
      </w:r>
      <w:r w:rsidR="00A8440B">
        <w:t>Fig. 2</w:t>
      </w:r>
      <w:r w:rsidR="004E22A5">
        <w:t>,</w:t>
      </w:r>
      <w:r w:rsidRPr="00452326">
        <w:t xml:space="preserve"> </w:t>
      </w:r>
      <w:r w:rsidR="00A53D8C">
        <w:t>which yields,</w:t>
      </w:r>
    </w:p>
    <w:p w14:paraId="4DD082C5" w14:textId="099A4729" w:rsidR="00CC0376" w:rsidRDefault="00CA319A" w:rsidP="00521396">
      <w:pPr>
        <w:pStyle w:val="TAMainText"/>
        <w:jc w:val="right"/>
      </w:pPr>
      <m:oMath>
        <m:r>
          <w:rPr>
            <w:rFonts w:ascii="Cambria Math" w:hAnsi="Cambria Math"/>
          </w:rPr>
          <m:t>Y</m:t>
        </m:r>
        <m:r>
          <w:rPr>
            <w:rFonts w:ascii="Cambria Math"/>
          </w:rPr>
          <m:t>(</m:t>
        </m:r>
        <m:r>
          <w:rPr>
            <w:rFonts w:ascii="Cambria Math" w:hAnsi="Cambria Math"/>
          </w:rPr>
          <m:t>r</m:t>
        </m:r>
        <m:r>
          <w:rPr>
            <w:rFonts w:ascii="Cambria Math"/>
          </w:rPr>
          <m:t>)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  <m: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/>
                  </w:rPr>
                  <m:t>1</m:t>
                </m:r>
              </m:e>
            </m:d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1E48A7" w:rsidRPr="00452326">
        <w:tab/>
      </w:r>
      <w:r w:rsidR="001E48A7" w:rsidRPr="00452326">
        <w:tab/>
      </w:r>
      <w:r w:rsidR="001E48A7" w:rsidRPr="00452326">
        <w:tab/>
      </w:r>
      <w:r w:rsidR="001E48A7" w:rsidRPr="00452326">
        <w:tab/>
      </w:r>
      <w:r w:rsidR="001E48A7" w:rsidRPr="00452326">
        <w:tab/>
      </w:r>
      <w:r w:rsidR="001E48A7" w:rsidRPr="00452326">
        <w:tab/>
        <w:t>(5)</w:t>
      </w:r>
    </w:p>
    <w:p w14:paraId="5335B01C" w14:textId="77777777" w:rsidR="00CC0376" w:rsidRDefault="00CC0376" w:rsidP="000069AB">
      <w:pPr>
        <w:pStyle w:val="TAMainText"/>
      </w:pPr>
      <w:r>
        <w:rPr>
          <w:noProof/>
        </w:rPr>
        <w:drawing>
          <wp:inline distT="0" distB="0" distL="0" distR="0" wp14:anchorId="568D9FC0" wp14:editId="12367912">
            <wp:extent cx="2507615" cy="1285875"/>
            <wp:effectExtent l="0" t="0" r="6985" b="0"/>
            <wp:docPr id="1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7615" cy="1285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B1F544" w14:textId="1FEC1310" w:rsidR="00CC0376" w:rsidRPr="00D2187F" w:rsidRDefault="002038A4" w:rsidP="00CC0376">
      <w:pPr>
        <w:pStyle w:val="TAMainText"/>
        <w:jc w:val="both"/>
        <w:rPr>
          <w:b/>
        </w:rPr>
      </w:pPr>
      <w:r w:rsidRPr="002038A4">
        <w:t>Fig 2.</w:t>
      </w:r>
      <w:r w:rsidR="00CC0376" w:rsidRPr="002038A4">
        <w:t xml:space="preserve"> Scheme</w:t>
      </w:r>
      <w:r w:rsidR="00CC0376" w:rsidRPr="00452326">
        <w:t xml:space="preserve"> that shows the various </w:t>
      </w:r>
      <w:r w:rsidR="00CC0376">
        <w:t>variables in the sphere-in-contact model</w:t>
      </w:r>
    </w:p>
    <w:p w14:paraId="3F1B1C67" w14:textId="77777777" w:rsidR="00CC0376" w:rsidRDefault="00CC0376" w:rsidP="00276EDC">
      <w:pPr>
        <w:pStyle w:val="TAMainText"/>
        <w:jc w:val="both"/>
      </w:pPr>
    </w:p>
    <w:p w14:paraId="0E1D6813" w14:textId="77777777" w:rsidR="001E48A7" w:rsidRPr="00452326" w:rsidRDefault="00CC0376" w:rsidP="00276EDC">
      <w:pPr>
        <w:pStyle w:val="TAMainText"/>
        <w:jc w:val="both"/>
      </w:pPr>
      <w:r>
        <w:t>This fu</w:t>
      </w:r>
      <w:r w:rsidR="004E22A5">
        <w:t>nction has a crit</w:t>
      </w:r>
      <w:r w:rsidR="00041DDD">
        <w:t>ic</w:t>
      </w:r>
      <w:r w:rsidR="004E22A5">
        <w:t xml:space="preserve">al </w:t>
      </w:r>
      <w:r w:rsidR="000C5C26">
        <w:t>value</w:t>
      </w:r>
      <w:r w:rsidR="004E22A5">
        <w:t xml:space="preserve"> at</w:t>
      </w:r>
      <w:r>
        <w:t xml:space="preserve"> 2r</w:t>
      </w:r>
      <w:r w:rsidR="00041DDD">
        <w:t>,</w:t>
      </w:r>
      <w:r>
        <w:t xml:space="preserve"> which based on the second derivative test</w:t>
      </w:r>
      <w:r w:rsidR="00041DDD">
        <w:t>,</w:t>
      </w:r>
      <w:r>
        <w:t xml:space="preserve"> is a minimum</w:t>
      </w:r>
      <w:r w:rsidR="00317C24">
        <w:t xml:space="preserve"> given by</w:t>
      </w:r>
    </w:p>
    <w:p w14:paraId="192E4D6A" w14:textId="77777777" w:rsidR="001E48A7" w:rsidRPr="00CC0376" w:rsidRDefault="00804B5B" w:rsidP="00CC0376">
      <w:pPr>
        <w:pStyle w:val="TAMainText"/>
        <w:jc w:val="right"/>
      </w:pPr>
      <w:r w:rsidRPr="00E87E98">
        <w:fldChar w:fldCharType="begin"/>
      </w:r>
      <w:r w:rsidR="001E48A7" w:rsidRPr="00E87E98">
        <w:instrText xml:space="preserve"> QUOTE </w:instrText>
      </w:r>
      <w:r w:rsidR="00CD72F0">
        <w:pict w14:anchorId="4ECF65BB">
          <v:shape id="_x0000_i1026" type="#_x0000_t75" style="width:210.7pt;height:44.7pt" equationxml="&lt;?xml version=&quot;1.0&quot; encoding=&quot;UTF-8&quot; standalone=&quot;yes&quot;?&gt;&#10;&#10;&lt;?mso-application progid=&quot;Word.Document&quot;?&gt;&#10;&#10;&lt;w:wordDocument xmlns:aml=&quot;http://schemas.microsoft.com/aml/2001/core&quot; xmlns:dt=&quot;uuid:C2F41010-65B3-11d1-A29F-00AA00C14882&quot; xmlns:ve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2&lt;/o:Version&gt;&lt;/o:DocumentProperties&gt;&lt;w:docPr&gt;&lt;w:view w:val=&quot;print&quot;/&gt;&lt;w:zoom w:percent=&quot;75&quot;/&gt;&lt;w:embedTrueTypeFonts/&gt;&lt;w:doNotEmbedSystemFonts/&gt;&lt;w:saveSubsetFonts/&gt;&lt;w:bordersDontSurroundHeader/&gt;&lt;w:bordersDontSurroundFooter/&gt;&lt;w:stylePaneFormatFilter w:val=&quot;3F01&quot;/&gt;&lt;w:defaultTabStop w:val=&quot;720&quot;/&gt;&lt;w:autoHyphenation/&gt;&lt;w:doNotHyphenateCaps/&gt;&lt;w:drawingGridHorizontalSpacing w:val=&quot;0&quot;/&gt;&lt;w:drawingGridVerticalSpacing w:val=&quot;0&quot;/&gt;&lt;w:displayHorizontalDrawingGridEvery w:val=&quot;0&quot;/&gt;&lt;w:displayVerticalDrawingGridEvery w:val=&quot;0&quot;/&gt;&lt;w:useMarginsForDrawingGridOrigin/&gt;&lt;w:drawingGridHorizontalOrigin w:val=&quot;0&quot;/&gt;&lt;w:drawingGridVerticalOrigin w:val=&quot;0&quot;/&gt;&lt;w:doNotShadeFormData/&gt;&lt;w:characterSpacingControl w:val=&quot;DontCompress&quot;/&gt;&lt;w:optimizeForBrowser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Carbon&amp;lt;/Style&amp;gt;&amp;lt;LeftDelim&amp;gt;{&amp;lt;/LeftDelim&amp;gt;&amp;lt;RightDelim&amp;gt;}&amp;lt;/RightDelim&amp;gt;&amp;lt;FontName&amp;gt;Times&amp;lt;/FontName&amp;gt;&amp;lt;FontSize&amp;gt;12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psrrrzavlxs05tetd04xzdvxtvwf5vp2f5dr&amp;quot;&amp;gt;Graphite_and_graphene&amp;lt;record-ids&amp;gt;&amp;lt;item&amp;gt;1&amp;lt;/item&amp;gt;&amp;lt;item&amp;gt;2&amp;lt;/item&amp;gt;&amp;lt;item&amp;gt;3&amp;lt;/item&amp;gt;&amp;lt;item&amp;gt;4&amp;lt;/item&amp;gt;&amp;lt;item&amp;gt;5&amp;lt;/item&amp;gt;&amp;lt;item&amp;gt;6&amp;lt;/item&amp;gt;&amp;lt;item&amp;gt;7&amp;lt;/item&amp;gt;&amp;lt;item&amp;gt;8&amp;lt;/item&amp;gt;&amp;lt;item&amp;gt;9&amp;lt;/item&amp;gt;&amp;lt;item&amp;gt;10&amp;lt;/item&amp;gt;&amp;lt;item&amp;gt;11&amp;lt;/item&amp;gt;&amp;lt;item&amp;gt;12&amp;lt;/item&amp;gt;&amp;lt;item&amp;gt;13&amp;lt;/item&amp;gt;&amp;lt;item&amp;gt;14&amp;lt;/item&amp;gt;&amp;lt;item&amp;gt;15&amp;lt;/item&amp;gt;&amp;lt;item&amp;gt;16&amp;lt;/item&amp;gt;&amp;lt;item&amp;gt;17&amp;lt;/item&amp;gt;&amp;lt;item&amp;gt;18&amp;lt;/item&amp;gt;&amp;lt;item&amp;gt;19&amp;lt;/item&amp;gt;&amp;lt;item&amp;gt;20&amp;lt;/item&amp;gt;&amp;lt;item&amp;gt;21&amp;lt;/item&amp;gt;&amp;lt;/record-ids&amp;gt;&amp;lt;/item&amp;gt;&amp;lt;/Libraries&amp;gt;&quot;/&gt;&lt;/w:docVars&gt;&lt;wsp:rsids&gt;&lt;wsp:rsidRoot wsp:val=&quot;008348A2&quot;/&gt;&lt;wsp:rsid wsp:val=&quot;0000145F&quot;/&gt;&lt;wsp:rsid wsp:val=&quot;00005280&quot;/&gt;&lt;wsp:rsid wsp:val=&quot;00005E4D&quot;/&gt;&lt;wsp:rsid wsp:val=&quot;00017FA8&quot;/&gt;&lt;wsp:rsid wsp:val=&quot;000201D0&quot;/&gt;&lt;wsp:rsid wsp:val=&quot;00020761&quot;/&gt;&lt;wsp:rsid wsp:val=&quot;00022FD0&quot;/&gt;&lt;wsp:rsid wsp:val=&quot;00023F5D&quot;/&gt;&lt;wsp:rsid wsp:val=&quot;00025444&quot;/&gt;&lt;wsp:rsid wsp:val=&quot;0003046A&quot;/&gt;&lt;wsp:rsid wsp:val=&quot;00033E40&quot;/&gt;&lt;wsp:rsid wsp:val=&quot;000347EB&quot;/&gt;&lt;wsp:rsid wsp:val=&quot;000354AF&quot;/&gt;&lt;wsp:rsid wsp:val=&quot;00040132&quot;/&gt;&lt;wsp:rsid wsp:val=&quot;0004094F&quot;/&gt;&lt;wsp:rsid wsp:val=&quot;00040AAC&quot;/&gt;&lt;wsp:rsid wsp:val=&quot;00041628&quot;/&gt;&lt;wsp:rsid wsp:val=&quot;000456D2&quot;/&gt;&lt;wsp:rsid wsp:val=&quot;00046572&quot;/&gt;&lt;wsp:rsid wsp:val=&quot;00051987&quot;/&gt;&lt;wsp:rsid wsp:val=&quot;00051E0C&quot;/&gt;&lt;wsp:rsid wsp:val=&quot;00054E8D&quot;/&gt;&lt;wsp:rsid wsp:val=&quot;00055DB6&quot;/&gt;&lt;wsp:rsid wsp:val=&quot;0006095D&quot;/&gt;&lt;wsp:rsid wsp:val=&quot;00061C28&quot;/&gt;&lt;wsp:rsid wsp:val=&quot;00072A2D&quot;/&gt;&lt;wsp:rsid wsp:val=&quot;00075751&quot;/&gt;&lt;wsp:rsid wsp:val=&quot;0008136C&quot;/&gt;&lt;wsp:rsid wsp:val=&quot;0008235D&quot;/&gt;&lt;wsp:rsid wsp:val=&quot;00095669&quot;/&gt;&lt;wsp:rsid wsp:val=&quot;000A5F08&quot;/&gt;&lt;wsp:rsid wsp:val=&quot;000A65BB&quot;/&gt;&lt;wsp:rsid wsp:val=&quot;000B47B3&quot;/&gt;&lt;wsp:rsid wsp:val=&quot;000B6555&quot;/&gt;&lt;wsp:rsid wsp:val=&quot;000C6B55&quot;/&gt;&lt;wsp:rsid wsp:val=&quot;000D2D84&quot;/&gt;&lt;wsp:rsid wsp:val=&quot;000D378A&quot;/&gt;&lt;wsp:rsid wsp:val=&quot;000D4C69&quot;/&gt;&lt;wsp:rsid wsp:val=&quot;000E0886&quot;/&gt;&lt;wsp:rsid wsp:val=&quot;000E4F73&quot;/&gt;&lt;wsp:rsid wsp:val=&quot;000E5B08&quot;/&gt;&lt;wsp:rsid wsp:val=&quot;000E5E84&quot;/&gt;&lt;wsp:rsid wsp:val=&quot;000E75E3&quot;/&gt;&lt;wsp:rsid wsp:val=&quot;000F4D2D&quot;/&gt;&lt;wsp:rsid wsp:val=&quot;000F6B76&quot;/&gt;&lt;wsp:rsid wsp:val=&quot;00101955&quot;/&gt;&lt;wsp:rsid wsp:val=&quot;00101D1F&quot;/&gt;&lt;wsp:rsid wsp:val=&quot;001033CB&quot;/&gt;&lt;wsp:rsid wsp:val=&quot;00103D38&quot;/&gt;&lt;wsp:rsid wsp:val=&quot;00105668&quot;/&gt;&lt;wsp:rsid wsp:val=&quot;001118F2&quot;/&gt;&lt;wsp:rsid wsp:val=&quot;001120C0&quot;/&gt;&lt;wsp:rsid wsp:val=&quot;0011211F&quot;/&gt;&lt;wsp:rsid wsp:val=&quot;001151CA&quot;/&gt;&lt;wsp:rsid wsp:val=&quot;00115FB9&quot;/&gt;&lt;wsp:rsid wsp:val=&quot;00120944&quot;/&gt;&lt;wsp:rsid wsp:val=&quot;00127E76&quot;/&gt;&lt;wsp:rsid wsp:val=&quot;00127F55&quot;/&gt;&lt;wsp:rsid wsp:val=&quot;0013331F&quot;/&gt;&lt;wsp:rsid wsp:val=&quot;001358DF&quot;/&gt;&lt;wsp:rsid wsp:val=&quot;00136792&quot;/&gt;&lt;wsp:rsid wsp:val=&quot;001379DD&quot;/&gt;&lt;wsp:rsid wsp:val=&quot;00141659&quot;/&gt;&lt;wsp:rsid wsp:val=&quot;00142993&quot;/&gt;&lt;wsp:rsid wsp:val=&quot;00144EF1&quot;/&gt;&lt;wsp:rsid wsp:val=&quot;00145E6F&quot;/&gt;&lt;wsp:rsid wsp:val=&quot;00146E92&quot;/&gt;&lt;wsp:rsid wsp:val=&quot;0015109A&quot;/&gt;&lt;wsp:rsid wsp:val=&quot;0015129C&quot;/&gt;&lt;wsp:rsid wsp:val=&quot;00157E12&quot;/&gt;&lt;wsp:rsid wsp:val=&quot;001630B9&quot;/&gt;&lt;wsp:rsid wsp:val=&quot;00173040&quot;/&gt;&lt;wsp:rsid wsp:val=&quot;00173316&quot;/&gt;&lt;wsp:rsid wsp:val=&quot;00175C26&quot;/&gt;&lt;wsp:rsid wsp:val=&quot;001819F9&quot;/&gt;&lt;wsp:rsid wsp:val=&quot;00190944&quot;/&gt;&lt;wsp:rsid wsp:val=&quot;0019409B&quot;/&gt;&lt;wsp:rsid wsp:val=&quot;00195C70&quot;/&gt;&lt;wsp:rsid wsp:val=&quot;0019690B&quot;/&gt;&lt;wsp:rsid wsp:val=&quot;001A3815&quot;/&gt;&lt;wsp:rsid wsp:val=&quot;001D16BB&quot;/&gt;&lt;wsp:rsid wsp:val=&quot;001D2831&quot;/&gt;&lt;wsp:rsid wsp:val=&quot;001D4283&quot;/&gt;&lt;wsp:rsid wsp:val=&quot;001D77B5&quot;/&gt;&lt;wsp:rsid wsp:val=&quot;001E077C&quot;/&gt;&lt;wsp:rsid wsp:val=&quot;001E45DF&quot;/&gt;&lt;wsp:rsid wsp:val=&quot;001E4BEF&quot;/&gt;&lt;wsp:rsid wsp:val=&quot;001E6AB1&quot;/&gt;&lt;wsp:rsid wsp:val=&quot;001E6F69&quot;/&gt;&lt;wsp:rsid wsp:val=&quot;001E7759&quot;/&gt;&lt;wsp:rsid wsp:val=&quot;001F033B&quot;/&gt;&lt;wsp:rsid wsp:val=&quot;001F19F2&quot;/&gt;&lt;wsp:rsid wsp:val=&quot;001F4C24&quot;/&gt;&lt;wsp:rsid wsp:val=&quot;001F4ED7&quot;/&gt;&lt;wsp:rsid wsp:val=&quot;001F58AE&quot;/&gt;&lt;wsp:rsid wsp:val=&quot;002002E6&quot;/&gt;&lt;wsp:rsid wsp:val=&quot;002031A2&quot;/&gt;&lt;wsp:rsid wsp:val=&quot;00203E9B&quot;/&gt;&lt;wsp:rsid wsp:val=&quot;00204898&quot;/&gt;&lt;wsp:rsid wsp:val=&quot;0021039D&quot;/&gt;&lt;wsp:rsid wsp:val=&quot;002128C3&quot;/&gt;&lt;wsp:rsid wsp:val=&quot;00212D24&quot;/&gt;&lt;wsp:rsid wsp:val=&quot;002152E5&quot;/&gt;&lt;wsp:rsid wsp:val=&quot;00217023&quot;/&gt;&lt;wsp:rsid wsp:val=&quot;00217057&quot;/&gt;&lt;wsp:rsid wsp:val=&quot;002216A6&quot;/&gt;&lt;wsp:rsid wsp:val=&quot;00223591&quot;/&gt;&lt;wsp:rsid wsp:val=&quot;002242E7&quot;/&gt;&lt;wsp:rsid wsp:val=&quot;00227F2B&quot;/&gt;&lt;wsp:rsid wsp:val=&quot;00232347&quot;/&gt;&lt;wsp:rsid wsp:val=&quot;00235596&quot;/&gt;&lt;wsp:rsid wsp:val=&quot;0024409A&quot;/&gt;&lt;wsp:rsid wsp:val=&quot;00244100&quot;/&gt;&lt;wsp:rsid wsp:val=&quot;00244525&quot;/&gt;&lt;wsp:rsid wsp:val=&quot;00245D59&quot;/&gt;&lt;wsp:rsid wsp:val=&quot;002534B1&quot;/&gt;&lt;wsp:rsid wsp:val=&quot;00253BA8&quot;/&gt;&lt;wsp:rsid wsp:val=&quot;00256C2B&quot;/&gt;&lt;wsp:rsid wsp:val=&quot;00257C6E&quot;/&gt;&lt;wsp:rsid wsp:val=&quot;002625D3&quot;/&gt;&lt;wsp:rsid wsp:val=&quot;00263422&quot;/&gt;&lt;wsp:rsid wsp:val=&quot;00263C13&quot;/&gt;&lt;wsp:rsid wsp:val=&quot;002644CA&quot;/&gt;&lt;wsp:rsid wsp:val=&quot;0026737B&quot;/&gt;&lt;wsp:rsid wsp:val=&quot;00270D55&quot;/&gt;&lt;wsp:rsid wsp:val=&quot;002729FB&quot;/&gt;&lt;wsp:rsid wsp:val=&quot;0027337F&quot;/&gt;&lt;wsp:rsid wsp:val=&quot;00274263&quot;/&gt;&lt;wsp:rsid wsp:val=&quot;00276EDC&quot;/&gt;&lt;wsp:rsid wsp:val=&quot;002841E4&quot;/&gt;&lt;wsp:rsid wsp:val=&quot;00285E01&quot;/&gt;&lt;wsp:rsid wsp:val=&quot;0028639B&quot;/&gt;&lt;wsp:rsid wsp:val=&quot;0028691A&quot;/&gt;&lt;wsp:rsid wsp:val=&quot;00286CA5&quot;/&gt;&lt;wsp:rsid wsp:val=&quot;0028720E&quot;/&gt;&lt;wsp:rsid wsp:val=&quot;002905F6&quot;/&gt;&lt;wsp:rsid wsp:val=&quot;002915E8&quot;/&gt;&lt;wsp:rsid wsp:val=&quot;0029235A&quot;/&gt;&lt;wsp:rsid wsp:val=&quot;002937A3&quot;/&gt;&lt;wsp:rsid wsp:val=&quot;00295587&quot;/&gt;&lt;wsp:rsid wsp:val=&quot;002A0455&quot;/&gt;&lt;wsp:rsid wsp:val=&quot;002A12E2&quot;/&gt;&lt;wsp:rsid wsp:val=&quot;002A2500&quot;/&gt;&lt;wsp:rsid wsp:val=&quot;002A372B&quot;/&gt;&lt;wsp:rsid wsp:val=&quot;002A3A66&quot;/&gt;&lt;wsp:rsid wsp:val=&quot;002A6A7E&quot;/&gt;&lt;wsp:rsid wsp:val=&quot;002A7098&quot;/&gt;&lt;wsp:rsid wsp:val=&quot;002A7834&quot;/&gt;&lt;wsp:rsid wsp:val=&quot;002A7D96&quot;/&gt;&lt;wsp:rsid wsp:val=&quot;002B31FC&quot;/&gt;&lt;wsp:rsid wsp:val=&quot;002B5AB3&quot;/&gt;&lt;wsp:rsid wsp:val=&quot;002B7944&quot;/&gt;&lt;wsp:rsid wsp:val=&quot;002C0186&quot;/&gt;&lt;wsp:rsid wsp:val=&quot;002C2BEC&quot;/&gt;&lt;wsp:rsid wsp:val=&quot;002C3431&quot;/&gt;&lt;wsp:rsid wsp:val=&quot;002C6349&quot;/&gt;&lt;wsp:rsid wsp:val=&quot;002C7A94&quot;/&gt;&lt;wsp:rsid wsp:val=&quot;002D0F51&quot;/&gt;&lt;wsp:rsid wsp:val=&quot;002D1060&quot;/&gt;&lt;wsp:rsid wsp:val=&quot;002D107B&quot;/&gt;&lt;wsp:rsid wsp:val=&quot;002E2B1E&quot;/&gt;&lt;wsp:rsid wsp:val=&quot;002E6335&quot;/&gt;&lt;wsp:rsid wsp:val=&quot;002E7BE1&quot;/&gt;&lt;wsp:rsid wsp:val=&quot;002F17D3&quot;/&gt;&lt;wsp:rsid wsp:val=&quot;002F58D6&quot;/&gt;&lt;wsp:rsid wsp:val=&quot;002F7E34&quot;/&gt;&lt;wsp:rsid wsp:val=&quot;00304408&quot;/&gt;&lt;wsp:rsid wsp:val=&quot;00310911&quot;/&gt;&lt;wsp:rsid wsp:val=&quot;003112BD&quot;/&gt;&lt;wsp:rsid wsp:val=&quot;00311B1D&quot;/&gt;&lt;wsp:rsid wsp:val=&quot;00316033&quot;/&gt;&lt;wsp:rsid wsp:val=&quot;003163DE&quot;/&gt;&lt;wsp:rsid wsp:val=&quot;0032009F&quot;/&gt;&lt;wsp:rsid wsp:val=&quot;003226F1&quot;/&gt;&lt;wsp:rsid wsp:val=&quot;00323624&quot;/&gt;&lt;wsp:rsid wsp:val=&quot;00323DD7&quot;/&gt;&lt;wsp:rsid wsp:val=&quot;00324A45&quot;/&gt;&lt;wsp:rsid wsp:val=&quot;00324C0F&quot;/&gt;&lt;wsp:rsid wsp:val=&quot;00325292&quot;/&gt;&lt;wsp:rsid wsp:val=&quot;0032613E&quot;/&gt;&lt;wsp:rsid wsp:val=&quot;00331C17&quot;/&gt;&lt;wsp:rsid wsp:val=&quot;003340F9&quot;/&gt;&lt;wsp:rsid wsp:val=&quot;0035002E&quot;/&gt;&lt;wsp:rsid wsp:val=&quot;00351DF9&quot;/&gt;&lt;wsp:rsid wsp:val=&quot;003528CE&quot;/&gt;&lt;wsp:rsid wsp:val=&quot;00353676&quot;/&gt;&lt;wsp:rsid wsp:val=&quot;003547B0&quot;/&gt;&lt;wsp:rsid wsp:val=&quot;00357E53&quot;/&gt;&lt;wsp:rsid wsp:val=&quot;0036271A&quot;/&gt;&lt;wsp:rsid wsp:val=&quot;00362D68&quot;/&gt;&lt;wsp:rsid wsp:val=&quot;003679A1&quot;/&gt;&lt;wsp:rsid wsp:val=&quot;0037045B&quot;/&gt;&lt;wsp:rsid wsp:val=&quot;00370FF6&quot;/&gt;&lt;wsp:rsid wsp:val=&quot;00372A44&quot;/&gt;&lt;wsp:rsid wsp:val=&quot;00372B50&quot;/&gt;&lt;wsp:rsid wsp:val=&quot;00374278&quot;/&gt;&lt;wsp:rsid wsp:val=&quot;00375A2C&quot;/&gt;&lt;wsp:rsid wsp:val=&quot;00377B4D&quot;/&gt;&lt;wsp:rsid wsp:val=&quot;00380996&quot;/&gt;&lt;wsp:rsid wsp:val=&quot;00384026&quot;/&gt;&lt;wsp:rsid wsp:val=&quot;00385716&quot;/&gt;&lt;wsp:rsid wsp:val=&quot;0039294D&quot;/&gt;&lt;wsp:rsid wsp:val=&quot;00393CED&quot;/&gt;&lt;wsp:rsid wsp:val=&quot;003A0ABE&quot;/&gt;&lt;wsp:rsid wsp:val=&quot;003A0E5F&quot;/&gt;&lt;wsp:rsid wsp:val=&quot;003A0F5F&quot;/&gt;&lt;wsp:rsid wsp:val=&quot;003A0FF3&quot;/&gt;&lt;wsp:rsid wsp:val=&quot;003A3EAB&quot;/&gt;&lt;wsp:rsid wsp:val=&quot;003A3F8A&quot;/&gt;&lt;wsp:rsid wsp:val=&quot;003B4799&quot;/&gt;&lt;wsp:rsid wsp:val=&quot;003B4AF3&quot;/&gt;&lt;wsp:rsid wsp:val=&quot;003B5C61&quot;/&gt;&lt;wsp:rsid wsp:val=&quot;003B6DDE&quot;/&gt;&lt;wsp:rsid wsp:val=&quot;003B7E00&quot;/&gt;&lt;wsp:rsid wsp:val=&quot;003C2866&quot;/&gt;&lt;wsp:rsid wsp:val=&quot;003C62BE&quot;/&gt;&lt;wsp:rsid wsp:val=&quot;003D2F5B&quot;/&gt;&lt;wsp:rsid wsp:val=&quot;003D3C80&quot;/&gt;&lt;wsp:rsid wsp:val=&quot;003D4A6D&quot;/&gt;&lt;wsp:rsid wsp:val=&quot;003D4C22&quot;/&gt;&lt;wsp:rsid wsp:val=&quot;003D5EC8&quot;/&gt;&lt;wsp:rsid wsp:val=&quot;003E17F4&quot;/&gt;&lt;wsp:rsid wsp:val=&quot;003E30B9&quot;/&gt;&lt;wsp:rsid wsp:val=&quot;003E5207&quot;/&gt;&lt;wsp:rsid wsp:val=&quot;003E5ECA&quot;/&gt;&lt;wsp:rsid wsp:val=&quot;003E6700&quot;/&gt;&lt;wsp:rsid wsp:val=&quot;003F11EF&quot;/&gt;&lt;wsp:rsid wsp:val=&quot;003F318E&quot;/&gt;&lt;wsp:rsid wsp:val=&quot;003F4F56&quot;/&gt;&lt;wsp:rsid wsp:val=&quot;00400728&quot;/&gt;&lt;wsp:rsid wsp:val=&quot;00402408&quot;/&gt;&lt;wsp:rsid wsp:val=&quot;00405C54&quot;/&gt;&lt;wsp:rsid wsp:val=&quot;0041079D&quot;/&gt;&lt;wsp:rsid wsp:val=&quot;00410ABB&quot;/&gt;&lt;wsp:rsid wsp:val=&quot;0041355B&quot;/&gt;&lt;wsp:rsid wsp:val=&quot;0041398C&quot;/&gt;&lt;wsp:rsid wsp:val=&quot;004145A5&quot;/&gt;&lt;wsp:rsid wsp:val=&quot;0041510E&quot;/&gt;&lt;wsp:rsid wsp:val=&quot;0041585D&quot;/&gt;&lt;wsp:rsid wsp:val=&quot;004163FF&quot;/&gt;&lt;wsp:rsid wsp:val=&quot;00416BC3&quot;/&gt;&lt;wsp:rsid wsp:val=&quot;00417D56&quot;/&gt;&lt;wsp:rsid wsp:val=&quot;00422950&quot;/&gt;&lt;wsp:rsid wsp:val=&quot;00422CC8&quot;/&gt;&lt;wsp:rsid wsp:val=&quot;004242E2&quot;/&gt;&lt;wsp:rsid wsp:val=&quot;00424CCD&quot;/&gt;&lt;wsp:rsid wsp:val=&quot;00424F77&quot;/&gt;&lt;wsp:rsid wsp:val=&quot;00427112&quot;/&gt;&lt;wsp:rsid wsp:val=&quot;00431B56&quot;/&gt;&lt;wsp:rsid wsp:val=&quot;0043458B&quot;/&gt;&lt;wsp:rsid wsp:val=&quot;00434E28&quot;/&gt;&lt;wsp:rsid wsp:val=&quot;0044328C&quot;/&gt;&lt;wsp:rsid wsp:val=&quot;0044365A&quot;/&gt;&lt;wsp:rsid wsp:val=&quot;004437F1&quot;/&gt;&lt;wsp:rsid wsp:val=&quot;0044598D&quot;/&gt;&lt;wsp:rsid wsp:val=&quot;00446B66&quot;/&gt;&lt;wsp:rsid wsp:val=&quot;004511B9&quot;/&gt;&lt;wsp:rsid wsp:val=&quot;00452326&quot;/&gt;&lt;wsp:rsid wsp:val=&quot;00455E9F&quot;/&gt;&lt;wsp:rsid wsp:val=&quot;004564CF&quot;/&gt;&lt;wsp:rsid wsp:val=&quot;0045750A&quot;/&gt;&lt;wsp:rsid wsp:val=&quot;00466152&quot;/&gt;&lt;wsp:rsid wsp:val=&quot;00471FE3&quot;/&gt;&lt;wsp:rsid wsp:val=&quot;0047229E&quot;/&gt;&lt;wsp:rsid wsp:val=&quot;004848BB&quot;/&gt;&lt;wsp:rsid wsp:val=&quot;00491EEE&quot;/&gt;&lt;wsp:rsid wsp:val=&quot;0049348B&quot;/&gt;&lt;wsp:rsid wsp:val=&quot;00496776&quot;/&gt;&lt;wsp:rsid wsp:val=&quot;00496B72&quot;/&gt;&lt;wsp:rsid wsp:val=&quot;004A362F&quot;/&gt;&lt;wsp:rsid wsp:val=&quot;004A5D26&quot;/&gt;&lt;wsp:rsid wsp:val=&quot;004A6D71&quot;/&gt;&lt;wsp:rsid wsp:val=&quot;004A742B&quot;/&gt;&lt;wsp:rsid wsp:val=&quot;004B1240&quot;/&gt;&lt;wsp:rsid wsp:val=&quot;004B1861&quot;/&gt;&lt;wsp:rsid wsp:val=&quot;004C1222&quot;/&gt;&lt;wsp:rsid wsp:val=&quot;004C2461&quot;/&gt;&lt;wsp:rsid wsp:val=&quot;004C2F58&quot;/&gt;&lt;wsp:rsid wsp:val=&quot;004C58CB&quot;/&gt;&lt;wsp:rsid wsp:val=&quot;004D081D&quot;/&gt;&lt;wsp:rsid wsp:val=&quot;004D28FC&quot;/&gt;&lt;wsp:rsid wsp:val=&quot;004D49F6&quot;/&gt;&lt;wsp:rsid wsp:val=&quot;004D5F3A&quot;/&gt;&lt;wsp:rsid wsp:val=&quot;004E16C8&quot;/&gt;&lt;wsp:rsid wsp:val=&quot;004E1F47&quot;/&gt;&lt;wsp:rsid wsp:val=&quot;004E2484&quot;/&gt;&lt;wsp:rsid wsp:val=&quot;004E3910&quot;/&gt;&lt;wsp:rsid wsp:val=&quot;004E5B62&quot;/&gt;&lt;wsp:rsid wsp:val=&quot;004E71A3&quot;/&gt;&lt;wsp:rsid wsp:val=&quot;004F7E2C&quot;/&gt;&lt;wsp:rsid wsp:val=&quot;00501D16&quot;/&gt;&lt;wsp:rsid wsp:val=&quot;00507F2E&quot;/&gt;&lt;wsp:rsid wsp:val=&quot;0051070A&quot;/&gt;&lt;wsp:rsid wsp:val=&quot;00513318&quot;/&gt;&lt;wsp:rsid wsp:val=&quot;00513972&quot;/&gt;&lt;wsp:rsid wsp:val=&quot;00514772&quot;/&gt;&lt;wsp:rsid wsp:val=&quot;00520C36&quot;/&gt;&lt;wsp:rsid wsp:val=&quot;005257AC&quot;/&gt;&lt;wsp:rsid wsp:val=&quot;0053030E&quot;/&gt;&lt;wsp:rsid wsp:val=&quot;005327A4&quot;/&gt;&lt;wsp:rsid wsp:val=&quot;00532BE0&quot;/&gt;&lt;wsp:rsid wsp:val=&quot;00534988&quot;/&gt;&lt;wsp:rsid wsp:val=&quot;00535B7F&quot;/&gt;&lt;wsp:rsid wsp:val=&quot;00535F29&quot;/&gt;&lt;wsp:rsid wsp:val=&quot;00547F71&quot;/&gt;&lt;wsp:rsid wsp:val=&quot;00551789&quot;/&gt;&lt;wsp:rsid wsp:val=&quot;00552A07&quot;/&gt;&lt;wsp:rsid wsp:val=&quot;00552AFE&quot;/&gt;&lt;wsp:rsid wsp:val=&quot;005533CD&quot;/&gt;&lt;wsp:rsid wsp:val=&quot;005577A3&quot;/&gt;&lt;wsp:rsid wsp:val=&quot;00563E1D&quot;/&gt;&lt;wsp:rsid wsp:val=&quot;0057047C&quot;/&gt;&lt;wsp:rsid wsp:val=&quot;005721AA&quot;/&gt;&lt;wsp:rsid wsp:val=&quot;005725BE&quot;/&gt;&lt;wsp:rsid wsp:val=&quot;005754B8&quot;/&gt;&lt;wsp:rsid wsp:val=&quot;00575965&quot;/&gt;&lt;wsp:rsid wsp:val=&quot;00583D67&quot;/&gt;&lt;wsp:rsid wsp:val=&quot;00584B07&quot;/&gt;&lt;wsp:rsid wsp:val=&quot;00585165&quot;/&gt;&lt;wsp:rsid wsp:val=&quot;0059195D&quot;/&gt;&lt;wsp:rsid wsp:val=&quot;00591A57&quot;/&gt;&lt;wsp:rsid wsp:val=&quot;00591AC2&quot;/&gt;&lt;wsp:rsid wsp:val=&quot;00592BAB&quot;/&gt;&lt;wsp:rsid wsp:val=&quot;00593627&quot;/&gt;&lt;wsp:rsid wsp:val=&quot;00593E7A&quot;/&gt;&lt;wsp:rsid wsp:val=&quot;00593F68&quot;/&gt;&lt;wsp:rsid wsp:val=&quot;0059414F&quot;/&gt;&lt;wsp:rsid wsp:val=&quot;00594A15&quot;/&gt;&lt;wsp:rsid wsp:val=&quot;0059535F&quot;/&gt;&lt;wsp:rsid wsp:val=&quot;005A21E4&quot;/&gt;&lt;wsp:rsid wsp:val=&quot;005A4006&quot;/&gt;&lt;wsp:rsid wsp:val=&quot;005A49D6&quot;/&gt;&lt;wsp:rsid wsp:val=&quot;005B116C&quot;/&gt;&lt;wsp:rsid wsp:val=&quot;005B3F1B&quot;/&gt;&lt;wsp:rsid wsp:val=&quot;005B4965&quot;/&gt;&lt;wsp:rsid wsp:val=&quot;005B57D6&quot;/&gt;&lt;wsp:rsid wsp:val=&quot;005C118C&quot;/&gt;&lt;wsp:rsid wsp:val=&quot;005C1633&quot;/&gt;&lt;wsp:rsid wsp:val=&quot;005C40AE&quot;/&gt;&lt;wsp:rsid wsp:val=&quot;005C4FBE&quot;/&gt;&lt;wsp:rsid wsp:val=&quot;005C61F6&quot;/&gt;&lt;wsp:rsid wsp:val=&quot;005C68A8&quot;/&gt;&lt;wsp:rsid wsp:val=&quot;005C6C44&quot;/&gt;&lt;wsp:rsid wsp:val=&quot;005D0C10&quot;/&gt;&lt;wsp:rsid wsp:val=&quot;005D11A6&quot;/&gt;&lt;wsp:rsid wsp:val=&quot;005D2065&quot;/&gt;&lt;wsp:rsid wsp:val=&quot;005D285C&quot;/&gt;&lt;wsp:rsid wsp:val=&quot;005E153A&quot;/&gt;&lt;wsp:rsid wsp:val=&quot;005E2701&quot;/&gt;&lt;wsp:rsid wsp:val=&quot;005E3336&quot;/&gt;&lt;wsp:rsid wsp:val=&quot;005E3C5A&quot;/&gt;&lt;wsp:rsid wsp:val=&quot;005E71E3&quot;/&gt;&lt;wsp:rsid wsp:val=&quot;005E7A7B&quot;/&gt;&lt;wsp:rsid wsp:val=&quot;005F3B85&quot;/&gt;&lt;wsp:rsid wsp:val=&quot;005F3E7A&quot;/&gt;&lt;wsp:rsid wsp:val=&quot;005F5C5C&quot;/&gt;&lt;wsp:rsid wsp:val=&quot;005F6584&quot;/&gt;&lt;wsp:rsid wsp:val=&quot;005F7CFB&quot;/&gt;&lt;wsp:rsid wsp:val=&quot;006010A6&quot;/&gt;&lt;wsp:rsid wsp:val=&quot;0060251B&quot;/&gt;&lt;wsp:rsid wsp:val=&quot;00604E00&quot;/&gt;&lt;wsp:rsid wsp:val=&quot;00604F23&quot;/&gt;&lt;wsp:rsid wsp:val=&quot;00606934&quot;/&gt;&lt;wsp:rsid wsp:val=&quot;00607A08&quot;/&gt;&lt;wsp:rsid wsp:val=&quot;00607DE0&quot;/&gt;&lt;wsp:rsid wsp:val=&quot;0061029C&quot;/&gt;&lt;wsp:rsid wsp:val=&quot;00614F2E&quot;/&gt;&lt;wsp:rsid wsp:val=&quot;0061697C&quot;/&gt;&lt;wsp:rsid wsp:val=&quot;00616D68&quot;/&gt;&lt;wsp:rsid wsp:val=&quot;00623793&quot;/&gt;&lt;wsp:rsid wsp:val=&quot;00624E83&quot;/&gt;&lt;wsp:rsid wsp:val=&quot;00625130&quot;/&gt;&lt;wsp:rsid wsp:val=&quot;00627B12&quot;/&gt;&lt;wsp:rsid wsp:val=&quot;00631B3F&quot;/&gt;&lt;wsp:rsid wsp:val=&quot;00631E32&quot;/&gt;&lt;wsp:rsid wsp:val=&quot;00632114&quot;/&gt;&lt;wsp:rsid wsp:val=&quot;00632D11&quot;/&gt;&lt;wsp:rsid wsp:val=&quot;0063792D&quot;/&gt;&lt;wsp:rsid wsp:val=&quot;0064147A&quot;/&gt;&lt;wsp:rsid wsp:val=&quot;00642803&quot;/&gt;&lt;wsp:rsid wsp:val=&quot;00643356&quot;/&gt;&lt;wsp:rsid wsp:val=&quot;006532A9&quot;/&gt;&lt;wsp:rsid wsp:val=&quot;00654095&quot;/&gt;&lt;wsp:rsid wsp:val=&quot;006558BF&quot;/&gt;&lt;wsp:rsid wsp:val=&quot;006559EC&quot;/&gt;&lt;wsp:rsid wsp:val=&quot;00656079&quot;/&gt;&lt;wsp:rsid wsp:val=&quot;00656655&quot;/&gt;&lt;wsp:rsid wsp:val=&quot;00656CCB&quot;/&gt;&lt;wsp:rsid wsp:val=&quot;006604C6&quot;/&gt;&lt;wsp:rsid wsp:val=&quot;00660C69&quot;/&gt;&lt;wsp:rsid wsp:val=&quot;00662E3D&quot;/&gt;&lt;wsp:rsid wsp:val=&quot;006635C3&quot;/&gt;&lt;wsp:rsid wsp:val=&quot;006717DA&quot;/&gt;&lt;wsp:rsid wsp:val=&quot;00672A27&quot;/&gt;&lt;wsp:rsid wsp:val=&quot;00672F53&quot;/&gt;&lt;wsp:rsid wsp:val=&quot;006775D5&quot;/&gt;&lt;wsp:rsid wsp:val=&quot;006822F3&quot;/&gt;&lt;wsp:rsid wsp:val=&quot;0068488C&quot;/&gt;&lt;wsp:rsid wsp:val=&quot;00686AC1&quot;/&gt;&lt;wsp:rsid wsp:val=&quot;00687B56&quot;/&gt;&lt;wsp:rsid wsp:val=&quot;006910D8&quot;/&gt;&lt;wsp:rsid wsp:val=&quot;00693C54&quot;/&gt;&lt;wsp:rsid wsp:val=&quot;006A4ED5&quot;/&gt;&lt;wsp:rsid wsp:val=&quot;006A6528&quot;/&gt;&lt;wsp:rsid wsp:val=&quot;006B2581&quot;/&gt;&lt;wsp:rsid wsp:val=&quot;006C1A26&quot;/&gt;&lt;wsp:rsid wsp:val=&quot;006C6A78&quot;/&gt;&lt;wsp:rsid wsp:val=&quot;006C6F0D&quot;/&gt;&lt;wsp:rsid wsp:val=&quot;006D6628&quot;/&gt;&lt;wsp:rsid wsp:val=&quot;006D6FB3&quot;/&gt;&lt;wsp:rsid wsp:val=&quot;006F13C7&quot;/&gt;&lt;wsp:rsid wsp:val=&quot;006F268D&quot;/&gt;&lt;wsp:rsid wsp:val=&quot;006F7786&quot;/&gt;&lt;wsp:rsid wsp:val=&quot;007006F0&quot;/&gt;&lt;wsp:rsid wsp:val=&quot;00700747&quot;/&gt;&lt;wsp:rsid wsp:val=&quot;007009DA&quot;/&gt;&lt;wsp:rsid wsp:val=&quot;007016B6&quot;/&gt;&lt;wsp:rsid wsp:val=&quot;00701780&quot;/&gt;&lt;wsp:rsid wsp:val=&quot;00701795&quot;/&gt;&lt;wsp:rsid wsp:val=&quot;00704BB9&quot;/&gt;&lt;wsp:rsid wsp:val=&quot;00710CEF&quot;/&gt;&lt;wsp:rsid wsp:val=&quot;0071182A&quot;/&gt;&lt;wsp:rsid wsp:val=&quot;007130C0&quot;/&gt;&lt;wsp:rsid wsp:val=&quot;00716849&quot;/&gt;&lt;wsp:rsid wsp:val=&quot;007179F0&quot;/&gt;&lt;wsp:rsid wsp:val=&quot;00723EBC&quot;/&gt;&lt;wsp:rsid wsp:val=&quot;0072464D&quot;/&gt;&lt;wsp:rsid wsp:val=&quot;00725A59&quot;/&gt;&lt;wsp:rsid wsp:val=&quot;00725E67&quot;/&gt;&lt;wsp:rsid wsp:val=&quot;00727865&quot;/&gt;&lt;wsp:rsid wsp:val=&quot;007331FF&quot;/&gt;&lt;wsp:rsid wsp:val=&quot;0073379B&quot;/&gt;&lt;wsp:rsid wsp:val=&quot;00734A3A&quot;/&gt;&lt;wsp:rsid wsp:val=&quot;007369E0&quot;/&gt;&lt;wsp:rsid wsp:val=&quot;00741185&quot;/&gt;&lt;wsp:rsid wsp:val=&quot;007442EC&quot;/&gt;&lt;wsp:rsid wsp:val=&quot;00746CA6&quot;/&gt;&lt;wsp:rsid wsp:val=&quot;00747AE5&quot;/&gt;&lt;wsp:rsid wsp:val=&quot;00753035&quot;/&gt;&lt;wsp:rsid wsp:val=&quot;0075465B&quot;/&gt;&lt;wsp:rsid wsp:val=&quot;00755229&quot;/&gt;&lt;wsp:rsid wsp:val=&quot;007629D3&quot;/&gt;&lt;wsp:rsid wsp:val=&quot;00764AE3&quot;/&gt;&lt;wsp:rsid wsp:val=&quot;0076531D&quot;/&gt;&lt;wsp:rsid wsp:val=&quot;00766A44&quot;/&gt;&lt;wsp:rsid wsp:val=&quot;00771507&quot;/&gt;&lt;wsp:rsid wsp:val=&quot;00771517&quot;/&gt;&lt;wsp:rsid wsp:val=&quot;0078074F&quot;/&gt;&lt;wsp:rsid wsp:val=&quot;00781F84&quot;/&gt;&lt;wsp:rsid wsp:val=&quot;0078737B&quot;/&gt;&lt;wsp:rsid wsp:val=&quot;00793081&quot;/&gt;&lt;wsp:rsid wsp:val=&quot;00793489&quot;/&gt;&lt;wsp:rsid wsp:val=&quot;00793923&quot;/&gt;&lt;wsp:rsid wsp:val=&quot;00795C78&quot;/&gt;&lt;wsp:rsid wsp:val=&quot;00797399&quot;/&gt;&lt;wsp:rsid wsp:val=&quot;007A3A6A&quot;/&gt;&lt;wsp:rsid wsp:val=&quot;007A452B&quot;/&gt;&lt;wsp:rsid wsp:val=&quot;007A6B70&quot;/&gt;&lt;wsp:rsid wsp:val=&quot;007B001D&quot;/&gt;&lt;wsp:rsid wsp:val=&quot;007B0F6D&quot;/&gt;&lt;wsp:rsid wsp:val=&quot;007B5522&quot;/&gt;&lt;wsp:rsid wsp:val=&quot;007C1383&quot;/&gt;&lt;wsp:rsid wsp:val=&quot;007C6979&quot;/&gt;&lt;wsp:rsid wsp:val=&quot;007C732A&quot;/&gt;&lt;wsp:rsid wsp:val=&quot;007D377E&quot;/&gt;&lt;wsp:rsid wsp:val=&quot;007D5B1C&quot;/&gt;&lt;wsp:rsid wsp:val=&quot;007D6052&quot;/&gt;&lt;wsp:rsid wsp:val=&quot;007E19EA&quot;/&gt;&lt;wsp:rsid wsp:val=&quot;007E2486&quot;/&gt;&lt;wsp:rsid wsp:val=&quot;007E3DBF&quot;/&gt;&lt;wsp:rsid wsp:val=&quot;007E44EE&quot;/&gt;&lt;wsp:rsid wsp:val=&quot;007E4817&quot;/&gt;&lt;wsp:rsid wsp:val=&quot;007F2122&quot;/&gt;&lt;wsp:rsid wsp:val=&quot;007F3750&quot;/&gt;&lt;wsp:rsid wsp:val=&quot;007F387C&quot;/&gt;&lt;wsp:rsid wsp:val=&quot;007F60D4&quot;/&gt;&lt;wsp:rsid wsp:val=&quot;007F6792&quot;/&gt;&lt;wsp:rsid wsp:val=&quot;007F6F65&quot;/&gt;&lt;wsp:rsid wsp:val=&quot;00801D2D&quot;/&gt;&lt;wsp:rsid wsp:val=&quot;00802381&quot;/&gt;&lt;wsp:rsid wsp:val=&quot;00803489&quot;/&gt;&lt;wsp:rsid wsp:val=&quot;00804A23&quot;/&gt;&lt;wsp:rsid wsp:val=&quot;008072D3&quot;/&gt;&lt;wsp:rsid wsp:val=&quot;00821A2D&quot;/&gt;&lt;wsp:rsid wsp:val=&quot;00822509&quot;/&gt;&lt;wsp:rsid wsp:val=&quot;00832594&quot;/&gt;&lt;wsp:rsid wsp:val=&quot;00834002&quot;/&gt;&lt;wsp:rsid wsp:val=&quot;008348A2&quot;/&gt;&lt;wsp:rsid wsp:val=&quot;00835CBD&quot;/&gt;&lt;wsp:rsid wsp:val=&quot;00836EA3&quot;/&gt;&lt;wsp:rsid wsp:val=&quot;00837DD2&quot;/&gt;&lt;wsp:rsid wsp:val=&quot;00841DE8&quot;/&gt;&lt;wsp:rsid wsp:val=&quot;00842865&quot;/&gt;&lt;wsp:rsid wsp:val=&quot;00842BD8&quot;/&gt;&lt;wsp:rsid wsp:val=&quot;008434FD&quot;/&gt;&lt;wsp:rsid wsp:val=&quot;00845799&quot;/&gt;&lt;wsp:rsid wsp:val=&quot;00847DCC&quot;/&gt;&lt;wsp:rsid wsp:val=&quot;00850502&quot;/&gt;&lt;wsp:rsid wsp:val=&quot;00855B2D&quot;/&gt;&lt;wsp:rsid wsp:val=&quot;00861D26&quot;/&gt;&lt;wsp:rsid wsp:val=&quot;00861EDF&quot;/&gt;&lt;wsp:rsid wsp:val=&quot;008623D9&quot;/&gt;&lt;wsp:rsid wsp:val=&quot;0086314E&quot;/&gt;&lt;wsp:rsid wsp:val=&quot;00865479&quot;/&gt;&lt;wsp:rsid wsp:val=&quot;008655C0&quot;/&gt;&lt;wsp:rsid wsp:val=&quot;008762C6&quot;/&gt;&lt;wsp:rsid wsp:val=&quot;00881EE2&quot;/&gt;&lt;wsp:rsid wsp:val=&quot;00883377&quot;/&gt;&lt;wsp:rsid wsp:val=&quot;008867C1&quot;/&gt;&lt;wsp:rsid wsp:val=&quot;008900FE&quot;/&gt;&lt;wsp:rsid wsp:val=&quot;00891B8A&quot;/&gt;&lt;wsp:rsid wsp:val=&quot;008928BF&quot;/&gt;&lt;wsp:rsid wsp:val=&quot;00894962&quot;/&gt;&lt;wsp:rsid wsp:val=&quot;00897944&quot;/&gt;&lt;wsp:rsid wsp:val=&quot;008A349B&quot;/&gt;&lt;wsp:rsid wsp:val=&quot;008A5735&quot;/&gt;&lt;wsp:rsid wsp:val=&quot;008A6C0E&quot;/&gt;&lt;wsp:rsid wsp:val=&quot;008A71C3&quot;/&gt;&lt;wsp:rsid wsp:val=&quot;008A71C6&quot;/&gt;&lt;wsp:rsid wsp:val=&quot;008A7455&quot;/&gt;&lt;wsp:rsid wsp:val=&quot;008B13E8&quot;/&gt;&lt;wsp:rsid wsp:val=&quot;008B20AC&quot;/&gt;&lt;wsp:rsid wsp:val=&quot;008B221E&quot;/&gt;&lt;wsp:rsid wsp:val=&quot;008B5B01&quot;/&gt;&lt;wsp:rsid wsp:val=&quot;008C0529&quot;/&gt;&lt;wsp:rsid wsp:val=&quot;008C2E6D&quot;/&gt;&lt;wsp:rsid wsp:val=&quot;008C3401&quot;/&gt;&lt;wsp:rsid wsp:val=&quot;008C34C6&quot;/&gt;&lt;wsp:rsid wsp:val=&quot;008C3D8B&quot;/&gt;&lt;wsp:rsid wsp:val=&quot;008C46BD&quot;/&gt;&lt;wsp:rsid wsp:val=&quot;008C4BD4&quot;/&gt;&lt;wsp:rsid wsp:val=&quot;008C6D7F&quot;/&gt;&lt;wsp:rsid wsp:val=&quot;008C7FF6&quot;/&gt;&lt;wsp:rsid wsp:val=&quot;008D1462&quot;/&gt;&lt;wsp:rsid wsp:val=&quot;008D2DFE&quot;/&gt;&lt;wsp:rsid wsp:val=&quot;008D3D15&quot;/&gt;&lt;wsp:rsid wsp:val=&quot;008D5009&quot;/&gt;&lt;wsp:rsid wsp:val=&quot;008D567C&quot;/&gt;&lt;wsp:rsid wsp:val=&quot;008D5B5D&quot;/&gt;&lt;wsp:rsid wsp:val=&quot;008D5F40&quot;/&gt;&lt;wsp:rsid wsp:val=&quot;008D6134&quot;/&gt;&lt;wsp:rsid wsp:val=&quot;008D7178&quot;/&gt;&lt;wsp:rsid wsp:val=&quot;008D784E&quot;/&gt;&lt;wsp:rsid wsp:val=&quot;008E200C&quot;/&gt;&lt;wsp:rsid wsp:val=&quot;008E50B6&quot;/&gt;&lt;wsp:rsid wsp:val=&quot;008F0CE3&quot;/&gt;&lt;wsp:rsid wsp:val=&quot;008F461D&quot;/&gt;&lt;wsp:rsid wsp:val=&quot;008F65E5&quot;/&gt;&lt;wsp:rsid wsp:val=&quot;00900C43&quot;/&gt;&lt;wsp:rsid wsp:val=&quot;00900EC2&quot;/&gt;&lt;wsp:rsid wsp:val=&quot;00902102&quot;/&gt;&lt;wsp:rsid wsp:val=&quot;009033FB&quot;/&gt;&lt;wsp:rsid wsp:val=&quot;00903647&quot;/&gt;&lt;wsp:rsid wsp:val=&quot;00904801&quot;/&gt;&lt;wsp:rsid wsp:val=&quot;00905FE0&quot;/&gt;&lt;wsp:rsid wsp:val=&quot;0090646F&quot;/&gt;&lt;wsp:rsid wsp:val=&quot;00906D0E&quot;/&gt;&lt;wsp:rsid wsp:val=&quot;0090722D&quot;/&gt;&lt;wsp:rsid wsp:val=&quot;00912B3C&quot;/&gt;&lt;wsp:rsid wsp:val=&quot;0091319F&quot;/&gt;&lt;wsp:rsid wsp:val=&quot;00915174&quot;/&gt;&lt;wsp:rsid wsp:val=&quot;0091538B&quot;/&gt;&lt;wsp:rsid wsp:val=&quot;0092037A&quot;/&gt;&lt;wsp:rsid wsp:val=&quot;009246AD&quot;/&gt;&lt;wsp:rsid wsp:val=&quot;009247D1&quot;/&gt;&lt;wsp:rsid wsp:val=&quot;009257A9&quot;/&gt;&lt;wsp:rsid wsp:val=&quot;00927CDC&quot;/&gt;&lt;wsp:rsid wsp:val=&quot;0093186B&quot;/&gt;&lt;wsp:rsid wsp:val=&quot;00942500&quot;/&gt;&lt;wsp:rsid wsp:val=&quot;00946524&quot;/&gt;&lt;wsp:rsid wsp:val=&quot;00946DB6&quot;/&gt;&lt;wsp:rsid wsp:val=&quot;00950399&quot;/&gt;&lt;wsp:rsid wsp:val=&quot;0095117B&quot;/&gt;&lt;wsp:rsid wsp:val=&quot;009519CD&quot;/&gt;&lt;wsp:rsid wsp:val=&quot;00952911&quot;/&gt;&lt;wsp:rsid wsp:val=&quot;0095300A&quot;/&gt;&lt;wsp:rsid wsp:val=&quot;009554B3&quot;/&gt;&lt;wsp:rsid wsp:val=&quot;009565EB&quot;/&gt;&lt;wsp:rsid wsp:val=&quot;00957C0B&quot;/&gt;&lt;wsp:rsid wsp:val=&quot;009628B7&quot;/&gt;&lt;wsp:rsid wsp:val=&quot;009645F5&quot;/&gt;&lt;wsp:rsid wsp:val=&quot;00967927&quot;/&gt;&lt;wsp:rsid wsp:val=&quot;009704BE&quot;/&gt;&lt;wsp:rsid wsp:val=&quot;00971459&quot;/&gt;&lt;wsp:rsid wsp:val=&quot;00971934&quot;/&gt;&lt;wsp:rsid wsp:val=&quot;00972102&quot;/&gt;&lt;wsp:rsid wsp:val=&quot;0097266F&quot;/&gt;&lt;wsp:rsid wsp:val=&quot;00973530&quot;/&gt;&lt;wsp:rsid wsp:val=&quot;00980C64&quot;/&gt;&lt;wsp:rsid wsp:val=&quot;00981C8F&quot;/&gt;&lt;wsp:rsid wsp:val=&quot;00984F9E&quot;/&gt;&lt;wsp:rsid wsp:val=&quot;009850EA&quot;/&gt;&lt;wsp:rsid wsp:val=&quot;00992BC1&quot;/&gt;&lt;wsp:rsid wsp:val=&quot;00992C85&quot;/&gt;&lt;wsp:rsid wsp:val=&quot;009968AF&quot;/&gt;&lt;wsp:rsid wsp:val=&quot;00997A25&quot;/&gt;&lt;wsp:rsid wsp:val=&quot;009A3B82&quot;/&gt;&lt;wsp:rsid wsp:val=&quot;009A44E2&quot;/&gt;&lt;wsp:rsid wsp:val=&quot;009A5480&quot;/&gt;&lt;wsp:rsid wsp:val=&quot;009A7E94&quot;/&gt;&lt;wsp:rsid wsp:val=&quot;009B4839&quot;/&gt;&lt;wsp:rsid wsp:val=&quot;009C4F3A&quot;/&gt;&lt;wsp:rsid wsp:val=&quot;009D0C03&quot;/&gt;&lt;wsp:rsid wsp:val=&quot;009D1CA7&quot;/&gt;&lt;wsp:rsid wsp:val=&quot;009D3CA8&quot;/&gt;&lt;wsp:rsid wsp:val=&quot;009D41DF&quot;/&gt;&lt;wsp:rsid wsp:val=&quot;009D4F35&quot;/&gt;&lt;wsp:rsid wsp:val=&quot;009D5A1F&quot;/&gt;&lt;wsp:rsid wsp:val=&quot;009D634E&quot;/&gt;&lt;wsp:rsid wsp:val=&quot;009E5F35&quot;/&gt;&lt;wsp:rsid wsp:val=&quot;009E7CD4&quot;/&gt;&lt;wsp:rsid wsp:val=&quot;009F14F3&quot;/&gt;&lt;wsp:rsid wsp:val=&quot;009F32CA&quot;/&gt;&lt;wsp:rsid wsp:val=&quot;009F34DE&quot;/&gt;&lt;wsp:rsid wsp:val=&quot;009F65DA&quot;/&gt;&lt;wsp:rsid wsp:val=&quot;00A02D62&quot;/&gt;&lt;wsp:rsid wsp:val=&quot;00A03D1A&quot;/&gt;&lt;wsp:rsid wsp:val=&quot;00A03E3A&quot;/&gt;&lt;wsp:rsid wsp:val=&quot;00A0475D&quot;/&gt;&lt;wsp:rsid wsp:val=&quot;00A12BD8&quot;/&gt;&lt;wsp:rsid wsp:val=&quot;00A132E1&quot;/&gt;&lt;wsp:rsid wsp:val=&quot;00A1701C&quot;/&gt;&lt;wsp:rsid wsp:val=&quot;00A228EF&quot;/&gt;&lt;wsp:rsid wsp:val=&quot;00A25963&quot;/&gt;&lt;wsp:rsid wsp:val=&quot;00A269C9&quot;/&gt;&lt;wsp:rsid wsp:val=&quot;00A27825&quot;/&gt;&lt;wsp:rsid wsp:val=&quot;00A304F8&quot;/&gt;&lt;wsp:rsid wsp:val=&quot;00A336B3&quot;/&gt;&lt;wsp:rsid wsp:val=&quot;00A33BA5&quot;/&gt;&lt;wsp:rsid wsp:val=&quot;00A34BFC&quot;/&gt;&lt;wsp:rsid wsp:val=&quot;00A41C79&quot;/&gt;&lt;wsp:rsid wsp:val=&quot;00A4236A&quot;/&gt;&lt;wsp:rsid wsp:val=&quot;00A444E1&quot;/&gt;&lt;wsp:rsid wsp:val=&quot;00A460B5&quot;/&gt;&lt;wsp:rsid wsp:val=&quot;00A46C91&quot;/&gt;&lt;wsp:rsid wsp:val=&quot;00A50BB1&quot;/&gt;&lt;wsp:rsid wsp:val=&quot;00A50D34&quot;/&gt;&lt;wsp:rsid wsp:val=&quot;00A52604&quot;/&gt;&lt;wsp:rsid wsp:val=&quot;00A53461&quot;/&gt;&lt;wsp:rsid wsp:val=&quot;00A538E8&quot;/&gt;&lt;wsp:rsid wsp:val=&quot;00A56050&quot;/&gt;&lt;wsp:rsid wsp:val=&quot;00A566FE&quot;/&gt;&lt;wsp:rsid wsp:val=&quot;00A615DF&quot;/&gt;&lt;wsp:rsid wsp:val=&quot;00A61902&quot;/&gt;&lt;wsp:rsid wsp:val=&quot;00A63ACB&quot;/&gt;&lt;wsp:rsid wsp:val=&quot;00A640B8&quot;/&gt;&lt;wsp:rsid wsp:val=&quot;00A66999&quot;/&gt;&lt;wsp:rsid wsp:val=&quot;00A66EDD&quot;/&gt;&lt;wsp:rsid wsp:val=&quot;00A71C00&quot;/&gt;&lt;wsp:rsid wsp:val=&quot;00A774CF&quot;/&gt;&lt;wsp:rsid wsp:val=&quot;00A80473&quot;/&gt;&lt;wsp:rsid wsp:val=&quot;00A8267F&quot;/&gt;&lt;wsp:rsid wsp:val=&quot;00A875D5&quot;/&gt;&lt;wsp:rsid wsp:val=&quot;00A918AD&quot;/&gt;&lt;wsp:rsid wsp:val=&quot;00A923E3&quot;/&gt;&lt;wsp:rsid wsp:val=&quot;00A9689D&quot;/&gt;&lt;wsp:rsid wsp:val=&quot;00A971CB&quot;/&gt;&lt;wsp:rsid wsp:val=&quot;00AA0081&quot;/&gt;&lt;wsp:rsid wsp:val=&quot;00AA4779&quot;/&gt;&lt;wsp:rsid wsp:val=&quot;00AA778A&quot;/&gt;&lt;wsp:rsid wsp:val=&quot;00AB01E4&quot;/&gt;&lt;wsp:rsid wsp:val=&quot;00AB0A03&quot;/&gt;&lt;wsp:rsid wsp:val=&quot;00AB4C3E&quot;/&gt;&lt;wsp:rsid wsp:val=&quot;00AB676D&quot;/&gt;&lt;wsp:rsid wsp:val=&quot;00AC04CF&quot;/&gt;&lt;wsp:rsid wsp:val=&quot;00AC0AB9&quot;/&gt;&lt;wsp:rsid wsp:val=&quot;00AC1839&quot;/&gt;&lt;wsp:rsid wsp:val=&quot;00AC3289&quot;/&gt;&lt;wsp:rsid wsp:val=&quot;00AC428D&quot;/&gt;&lt;wsp:rsid wsp:val=&quot;00AC45A1&quot;/&gt;&lt;wsp:rsid wsp:val=&quot;00AC4C6D&quot;/&gt;&lt;wsp:rsid wsp:val=&quot;00AC5F97&quot;/&gt;&lt;wsp:rsid wsp:val=&quot;00AC6438&quot;/&gt;&lt;wsp:rsid wsp:val=&quot;00AD1B0A&quot;/&gt;&lt;wsp:rsid wsp:val=&quot;00AD387E&quot;/&gt;&lt;wsp:rsid wsp:val=&quot;00AD50E0&quot;/&gt;&lt;wsp:rsid wsp:val=&quot;00AD5A06&quot;/&gt;&lt;wsp:rsid wsp:val=&quot;00AD72E9&quot;/&gt;&lt;wsp:rsid wsp:val=&quot;00AD7826&quot;/&gt;&lt;wsp:rsid wsp:val=&quot;00AE36CE&quot;/&gt;&lt;wsp:rsid wsp:val=&quot;00AE4B97&quot;/&gt;&lt;wsp:rsid wsp:val=&quot;00AE4D52&quot;/&gt;&lt;wsp:rsid wsp:val=&quot;00AE5153&quot;/&gt;&lt;wsp:rsid wsp:val=&quot;00AE75F6&quot;/&gt;&lt;wsp:rsid wsp:val=&quot;00AE767F&quot;/&gt;&lt;wsp:rsid wsp:val=&quot;00AE7EA8&quot;/&gt;&lt;wsp:rsid wsp:val=&quot;00AF0116&quot;/&gt;&lt;wsp:rsid wsp:val=&quot;00AF2141&quot;/&gt;&lt;wsp:rsid wsp:val=&quot;00AF2AD1&quot;/&gt;&lt;wsp:rsid wsp:val=&quot;00AF2BAC&quot;/&gt;&lt;wsp:rsid wsp:val=&quot;00AF5D8E&quot;/&gt;&lt;wsp:rsid wsp:val=&quot;00B15935&quot;/&gt;&lt;wsp:rsid wsp:val=&quot;00B17118&quot;/&gt;&lt;wsp:rsid wsp:val=&quot;00B22F1B&quot;/&gt;&lt;wsp:rsid wsp:val=&quot;00B3204A&quot;/&gt;&lt;wsp:rsid wsp:val=&quot;00B32AAC&quot;/&gt;&lt;wsp:rsid wsp:val=&quot;00B34497&quot;/&gt;&lt;wsp:rsid wsp:val=&quot;00B35F6B&quot;/&gt;&lt;wsp:rsid wsp:val=&quot;00B4248C&quot;/&gt;&lt;wsp:rsid wsp:val=&quot;00B42A56&quot;/&gt;&lt;wsp:rsid wsp:val=&quot;00B42C29&quot;/&gt;&lt;wsp:rsid wsp:val=&quot;00B438CF&quot;/&gt;&lt;wsp:rsid wsp:val=&quot;00B45ADC&quot;/&gt;&lt;wsp:rsid wsp:val=&quot;00B45EE9&quot;/&gt;&lt;wsp:rsid wsp:val=&quot;00B46C9B&quot;/&gt;&lt;wsp:rsid wsp:val=&quot;00B47EA4&quot;/&gt;&lt;wsp:rsid wsp:val=&quot;00B50028&quot;/&gt;&lt;wsp:rsid wsp:val=&quot;00B51499&quot;/&gt;&lt;wsp:rsid wsp:val=&quot;00B51B4E&quot;/&gt;&lt;wsp:rsid wsp:val=&quot;00B54F57&quot;/&gt;&lt;wsp:rsid wsp:val=&quot;00B563D9&quot;/&gt;&lt;wsp:rsid wsp:val=&quot;00B60056&quot;/&gt;&lt;wsp:rsid wsp:val=&quot;00B61BC2&quot;/&gt;&lt;wsp:rsid wsp:val=&quot;00B61D82&quot;/&gt;&lt;wsp:rsid wsp:val=&quot;00B631C3&quot;/&gt;&lt;wsp:rsid wsp:val=&quot;00B64A1D&quot;/&gt;&lt;wsp:rsid wsp:val=&quot;00B66F84&quot;/&gt;&lt;wsp:rsid wsp:val=&quot;00B71491&quot;/&gt;&lt;wsp:rsid wsp:val=&quot;00B71E4E&quot;/&gt;&lt;wsp:rsid wsp:val=&quot;00B72BBE&quot;/&gt;&lt;wsp:rsid wsp:val=&quot;00B735F9&quot;/&gt;&lt;wsp:rsid wsp:val=&quot;00B75044&quot;/&gt;&lt;wsp:rsid wsp:val=&quot;00B7618D&quot;/&gt;&lt;wsp:rsid wsp:val=&quot;00B76E1B&quot;/&gt;&lt;wsp:rsid wsp:val=&quot;00B80EE9&quot;/&gt;&lt;wsp:rsid wsp:val=&quot;00B848D8&quot;/&gt;&lt;wsp:rsid wsp:val=&quot;00B875D7&quot;/&gt;&lt;wsp:rsid wsp:val=&quot;00B92024&quot;/&gt;&lt;wsp:rsid wsp:val=&quot;00B92048&quot;/&gt;&lt;wsp:rsid wsp:val=&quot;00B92DEB&quot;/&gt;&lt;wsp:rsid wsp:val=&quot;00B959B5&quot;/&gt;&lt;wsp:rsid wsp:val=&quot;00B97259&quot;/&gt;&lt;wsp:rsid wsp:val=&quot;00BA2F00&quot;/&gt;&lt;wsp:rsid wsp:val=&quot;00BA4E2D&quot;/&gt;&lt;wsp:rsid wsp:val=&quot;00BA58C0&quot;/&gt;&lt;wsp:rsid wsp:val=&quot;00BB07F2&quot;/&gt;&lt;wsp:rsid wsp:val=&quot;00BB1134&quot;/&gt;&lt;wsp:rsid wsp:val=&quot;00BB2ADD&quot;/&gt;&lt;wsp:rsid wsp:val=&quot;00BB604E&quot;/&gt;&lt;wsp:rsid wsp:val=&quot;00BB757E&quot;/&gt;&lt;wsp:rsid wsp:val=&quot;00BC1372&quot;/&gt;&lt;wsp:rsid wsp:val=&quot;00BC246E&quot;/&gt;&lt;wsp:rsid wsp:val=&quot;00BC3E2A&quot;/&gt;&lt;wsp:rsid wsp:val=&quot;00BC6129&quot;/&gt;&lt;wsp:rsid wsp:val=&quot;00BC6F96&quot;/&gt;&lt;wsp:rsid wsp:val=&quot;00BC7DEF&quot;/&gt;&lt;wsp:rsid wsp:val=&quot;00BD0668&quot;/&gt;&lt;wsp:rsid wsp:val=&quot;00BD2627&quot;/&gt;&lt;wsp:rsid wsp:val=&quot;00BD5122&quot;/&gt;&lt;wsp:rsid wsp:val=&quot;00BD689A&quot;/&gt;&lt;wsp:rsid wsp:val=&quot;00BD6BE3&quot;/&gt;&lt;wsp:rsid wsp:val=&quot;00BE0FD4&quot;/&gt;&lt;wsp:rsid wsp:val=&quot;00BE2750&quot;/&gt;&lt;wsp:rsid wsp:val=&quot;00BE2ACD&quot;/&gt;&lt;wsp:rsid wsp:val=&quot;00BE533F&quot;/&gt;&lt;wsp:rsid wsp:val=&quot;00BF1976&quot;/&gt;&lt;wsp:rsid wsp:val=&quot;00BF3D70&quot;/&gt;&lt;wsp:rsid wsp:val=&quot;00BF589D&quot;/&gt;&lt;wsp:rsid wsp:val=&quot;00C06CFC&quot;/&gt;&lt;wsp:rsid wsp:val=&quot;00C10707&quot;/&gt;&lt;wsp:rsid wsp:val=&quot;00C11347&quot;/&gt;&lt;wsp:rsid wsp:val=&quot;00C13101&quot;/&gt;&lt;wsp:rsid wsp:val=&quot;00C13546&quot;/&gt;&lt;wsp:rsid wsp:val=&quot;00C24303&quot;/&gt;&lt;wsp:rsid wsp:val=&quot;00C253B4&quot;/&gt;&lt;wsp:rsid wsp:val=&quot;00C30403&quot;/&gt;&lt;wsp:rsid wsp:val=&quot;00C33208&quot;/&gt;&lt;wsp:rsid wsp:val=&quot;00C3502B&quot;/&gt;&lt;wsp:rsid wsp:val=&quot;00C35E4D&quot;/&gt;&lt;wsp:rsid wsp:val=&quot;00C3610C&quot;/&gt;&lt;wsp:rsid wsp:val=&quot;00C40C07&quot;/&gt;&lt;wsp:rsid wsp:val=&quot;00C41D5A&quot;/&gt;&lt;wsp:rsid wsp:val=&quot;00C4400D&quot;/&gt;&lt;wsp:rsid wsp:val=&quot;00C44C50&quot;/&gt;&lt;wsp:rsid wsp:val=&quot;00C45E7B&quot;/&gt;&lt;wsp:rsid wsp:val=&quot;00C507B5&quot;/&gt;&lt;wsp:rsid wsp:val=&quot;00C554CB&quot;/&gt;&lt;wsp:rsid wsp:val=&quot;00C55720&quot;/&gt;&lt;wsp:rsid wsp:val=&quot;00C5582F&quot;/&gt;&lt;wsp:rsid wsp:val=&quot;00C56FCA&quot;/&gt;&lt;wsp:rsid wsp:val=&quot;00C60586&quot;/&gt;&lt;wsp:rsid wsp:val=&quot;00C61EA7&quot;/&gt;&lt;wsp:rsid wsp:val=&quot;00C62AAE&quot;/&gt;&lt;wsp:rsid wsp:val=&quot;00C62B1A&quot;/&gt;&lt;wsp:rsid wsp:val=&quot;00C64D99&quot;/&gt;&lt;wsp:rsid wsp:val=&quot;00C655E2&quot;/&gt;&lt;wsp:rsid wsp:val=&quot;00C672C7&quot;/&gt;&lt;wsp:rsid wsp:val=&quot;00C71918&quot;/&gt;&lt;wsp:rsid wsp:val=&quot;00C72D78&quot;/&gt;&lt;wsp:rsid wsp:val=&quot;00C72E90&quot;/&gt;&lt;wsp:rsid wsp:val=&quot;00C7597F&quot;/&gt;&lt;wsp:rsid wsp:val=&quot;00C77856&quot;/&gt;&lt;wsp:rsid wsp:val=&quot;00C77D5D&quot;/&gt;&lt;wsp:rsid wsp:val=&quot;00C82CA8&quot;/&gt;&lt;wsp:rsid wsp:val=&quot;00C84B68&quot;/&gt;&lt;wsp:rsid wsp:val=&quot;00C87564&quot;/&gt;&lt;wsp:rsid wsp:val=&quot;00C9006F&quot;/&gt;&lt;wsp:rsid wsp:val=&quot;00C911A3&quot;/&gt;&lt;wsp:rsid wsp:val=&quot;00C9140C&quot;/&gt;&lt;wsp:rsid wsp:val=&quot;00C916B2&quot;/&gt;&lt;wsp:rsid wsp:val=&quot;00C91F83&quot;/&gt;&lt;wsp:rsid wsp:val=&quot;00C95A01&quot;/&gt;&lt;wsp:rsid wsp:val=&quot;00C964FD&quot;/&gt;&lt;wsp:rsid wsp:val=&quot;00C97373&quot;/&gt;&lt;wsp:rsid wsp:val=&quot;00C97A80&quot;/&gt;&lt;wsp:rsid wsp:val=&quot;00CA15CA&quot;/&gt;&lt;wsp:rsid wsp:val=&quot;00CA276D&quot;/&gt;&lt;wsp:rsid wsp:val=&quot;00CA286B&quot;/&gt;&lt;wsp:rsid wsp:val=&quot;00CB2AD5&quot;/&gt;&lt;wsp:rsid wsp:val=&quot;00CB604D&quot;/&gt;&lt;wsp:rsid wsp:val=&quot;00CC0B95&quot;/&gt;&lt;wsp:rsid wsp:val=&quot;00CC4396&quot;/&gt;&lt;wsp:rsid wsp:val=&quot;00CC7101&quot;/&gt;&lt;wsp:rsid wsp:val=&quot;00CD1039&quot;/&gt;&lt;wsp:rsid wsp:val=&quot;00CD120E&quot;/&gt;&lt;wsp:rsid wsp:val=&quot;00CD2564&quot;/&gt;&lt;wsp:rsid wsp:val=&quot;00CD4635&quot;/&gt;&lt;wsp:rsid wsp:val=&quot;00CD5763&quot;/&gt;&lt;wsp:rsid wsp:val=&quot;00CE07E1&quot;/&gt;&lt;wsp:rsid wsp:val=&quot;00CE0DDD&quot;/&gt;&lt;wsp:rsid wsp:val=&quot;00CE1C3F&quot;/&gt;&lt;wsp:rsid wsp:val=&quot;00CE2D86&quot;/&gt;&lt;wsp:rsid wsp:val=&quot;00CE6504&quot;/&gt;&lt;wsp:rsid wsp:val=&quot;00CF0D84&quot;/&gt;&lt;wsp:rsid wsp:val=&quot;00D03528&quot;/&gt;&lt;wsp:rsid wsp:val=&quot;00D05A9C&quot;/&gt;&lt;wsp:rsid wsp:val=&quot;00D060F5&quot;/&gt;&lt;wsp:rsid wsp:val=&quot;00D156B3&quot;/&gt;&lt;wsp:rsid wsp:val=&quot;00D20869&quot;/&gt;&lt;wsp:rsid wsp:val=&quot;00D20CD3&quot;/&gt;&lt;wsp:rsid wsp:val=&quot;00D214BC&quot;/&gt;&lt;wsp:rsid wsp:val=&quot;00D2187F&quot;/&gt;&lt;wsp:rsid wsp:val=&quot;00D22018&quot;/&gt;&lt;wsp:rsid wsp:val=&quot;00D30AC1&quot;/&gt;&lt;wsp:rsid wsp:val=&quot;00D3116D&quot;/&gt;&lt;wsp:rsid wsp:val=&quot;00D405BF&quot;/&gt;&lt;wsp:rsid wsp:val=&quot;00D40AA6&quot;/&gt;&lt;wsp:rsid wsp:val=&quot;00D42CB2&quot;/&gt;&lt;wsp:rsid wsp:val=&quot;00D459EF&quot;/&gt;&lt;wsp:rsid wsp:val=&quot;00D45B7C&quot;/&gt;&lt;wsp:rsid wsp:val=&quot;00D51C51&quot;/&gt;&lt;wsp:rsid wsp:val=&quot;00D5202D&quot;/&gt;&lt;wsp:rsid wsp:val=&quot;00D53582&quot;/&gt;&lt;wsp:rsid wsp:val=&quot;00D55D68&quot;/&gt;&lt;wsp:rsid wsp:val=&quot;00D61BE2&quot;/&gt;&lt;wsp:rsid wsp:val=&quot;00D61DBF&quot;/&gt;&lt;wsp:rsid wsp:val=&quot;00D65F76&quot;/&gt;&lt;wsp:rsid wsp:val=&quot;00D66756&quot;/&gt;&lt;wsp:rsid wsp:val=&quot;00D725CD&quot;/&gt;&lt;wsp:rsid wsp:val=&quot;00D7282F&quot;/&gt;&lt;wsp:rsid wsp:val=&quot;00D75DAE&quot;/&gt;&lt;wsp:rsid wsp:val=&quot;00D808F8&quot;/&gt;&lt;wsp:rsid wsp:val=&quot;00D8435F&quot;/&gt;&lt;wsp:rsid wsp:val=&quot;00D86677&quot;/&gt;&lt;wsp:rsid wsp:val=&quot;00D86720&quot;/&gt;&lt;wsp:rsid wsp:val=&quot;00D87699&quot;/&gt;&lt;wsp:rsid wsp:val=&quot;00D928D2&quot;/&gt;&lt;wsp:rsid wsp:val=&quot;00D96FFF&quot;/&gt;&lt;wsp:rsid wsp:val=&quot;00D97766&quot;/&gt;&lt;wsp:rsid wsp:val=&quot;00DA0443&quot;/&gt;&lt;wsp:rsid wsp:val=&quot;00DA1E03&quot;/&gt;&lt;wsp:rsid wsp:val=&quot;00DA2D3E&quot;/&gt;&lt;wsp:rsid wsp:val=&quot;00DA37ED&quot;/&gt;&lt;wsp:rsid wsp:val=&quot;00DA3AEE&quot;/&gt;&lt;wsp:rsid wsp:val=&quot;00DB4FC1&quot;/&gt;&lt;wsp:rsid wsp:val=&quot;00DB59DB&quot;/&gt;&lt;wsp:rsid wsp:val=&quot;00DB6091&quot;/&gt;&lt;wsp:rsid wsp:val=&quot;00DB6DBD&quot;/&gt;&lt;wsp:rsid wsp:val=&quot;00DB7443&quot;/&gt;&lt;wsp:rsid wsp:val=&quot;00DC0B2D&quot;/&gt;&lt;wsp:rsid wsp:val=&quot;00DC2AFB&quot;/&gt;&lt;wsp:rsid wsp:val=&quot;00DC57BE&quot;/&gt;&lt;wsp:rsid wsp:val=&quot;00DD042B&quot;/&gt;&lt;wsp:rsid wsp:val=&quot;00DD1EEC&quot;/&gt;&lt;wsp:rsid wsp:val=&quot;00DD23F8&quot;/&gt;&lt;wsp:rsid wsp:val=&quot;00DD29EF&quot;/&gt;&lt;wsp:rsid wsp:val=&quot;00DD2EAD&quot;/&gt;&lt;wsp:rsid wsp:val=&quot;00DD580F&quot;/&gt;&lt;wsp:rsid wsp:val=&quot;00DD6031&quot;/&gt;&lt;wsp:rsid wsp:val=&quot;00DD6289&quot;/&gt;&lt;wsp:rsid wsp:val=&quot;00DE086A&quot;/&gt;&lt;wsp:rsid wsp:val=&quot;00DE25D3&quot;/&gt;&lt;wsp:rsid wsp:val=&quot;00DE3FE9&quot;/&gt;&lt;wsp:rsid wsp:val=&quot;00DE4F40&quot;/&gt;&lt;wsp:rsid wsp:val=&quot;00DE58F7&quot;/&gt;&lt;wsp:rsid wsp:val=&quot;00DE78D2&quot;/&gt;&lt;wsp:rsid wsp:val=&quot;00DF2B35&quot;/&gt;&lt;wsp:rsid wsp:val=&quot;00DF59F4&quot;/&gt;&lt;wsp:rsid wsp:val=&quot;00E0000F&quot;/&gt;&lt;wsp:rsid wsp:val=&quot;00E06819&quot;/&gt;&lt;wsp:rsid wsp:val=&quot;00E06AD5&quot;/&gt;&lt;wsp:rsid wsp:val=&quot;00E06E64&quot;/&gt;&lt;wsp:rsid wsp:val=&quot;00E074F2&quot;/&gt;&lt;wsp:rsid wsp:val=&quot;00E0787F&quot;/&gt;&lt;wsp:rsid wsp:val=&quot;00E10639&quot;/&gt;&lt;wsp:rsid wsp:val=&quot;00E106BA&quot;/&gt;&lt;wsp:rsid wsp:val=&quot;00E13648&quot;/&gt;&lt;wsp:rsid wsp:val=&quot;00E16E82&quot;/&gt;&lt;wsp:rsid wsp:val=&quot;00E21113&quot;/&gt;&lt;wsp:rsid wsp:val=&quot;00E21E27&quot;/&gt;&lt;wsp:rsid wsp:val=&quot;00E22207&quot;/&gt;&lt;wsp:rsid wsp:val=&quot;00E2340D&quot;/&gt;&lt;wsp:rsid wsp:val=&quot;00E23A74&quot;/&gt;&lt;wsp:rsid wsp:val=&quot;00E267ED&quot;/&gt;&lt;wsp:rsid wsp:val=&quot;00E26B1E&quot;/&gt;&lt;wsp:rsid wsp:val=&quot;00E309DF&quot;/&gt;&lt;wsp:rsid wsp:val=&quot;00E313CB&quot;/&gt;&lt;wsp:rsid wsp:val=&quot;00E31EC5&quot;/&gt;&lt;wsp:rsid wsp:val=&quot;00E32637&quot;/&gt;&lt;wsp:rsid wsp:val=&quot;00E32A18&quot;/&gt;&lt;wsp:rsid wsp:val=&quot;00E346AB&quot;/&gt;&lt;wsp:rsid wsp:val=&quot;00E354F2&quot;/&gt;&lt;wsp:rsid wsp:val=&quot;00E36716&quot;/&gt;&lt;wsp:rsid wsp:val=&quot;00E41D26&quot;/&gt;&lt;wsp:rsid wsp:val=&quot;00E4437D&quot;/&gt;&lt;wsp:rsid wsp:val=&quot;00E4500D&quot;/&gt;&lt;wsp:rsid wsp:val=&quot;00E45458&quot;/&gt;&lt;wsp:rsid wsp:val=&quot;00E46BD3&quot;/&gt;&lt;wsp:rsid wsp:val=&quot;00E47899&quot;/&gt;&lt;wsp:rsid wsp:val=&quot;00E50777&quot;/&gt;&lt;wsp:rsid wsp:val=&quot;00E52F10&quot;/&gt;&lt;wsp:rsid wsp:val=&quot;00E6544E&quot;/&gt;&lt;wsp:rsid wsp:val=&quot;00E65825&quot;/&gt;&lt;wsp:rsid wsp:val=&quot;00E71AB7&quot;/&gt;&lt;wsp:rsid wsp:val=&quot;00E71D27&quot;/&gt;&lt;wsp:rsid wsp:val=&quot;00E74AA4&quot;/&gt;&lt;wsp:rsid wsp:val=&quot;00E75388&quot;/&gt;&lt;wsp:rsid wsp:val=&quot;00E7710A&quot;/&gt;&lt;wsp:rsid wsp:val=&quot;00E7797A&quot;/&gt;&lt;wsp:rsid wsp:val=&quot;00E81F7C&quot;/&gt;&lt;wsp:rsid wsp:val=&quot;00E82212&quot;/&gt;&lt;wsp:rsid wsp:val=&quot;00E84CB9&quot;/&gt;&lt;wsp:rsid wsp:val=&quot;00E85B09&quot;/&gt;&lt;wsp:rsid wsp:val=&quot;00E85EBE&quot;/&gt;&lt;wsp:rsid wsp:val=&quot;00E85FCA&quot;/&gt;&lt;wsp:rsid wsp:val=&quot;00E86FCC&quot;/&gt;&lt;wsp:rsid wsp:val=&quot;00E87E98&quot;/&gt;&lt;wsp:rsid wsp:val=&quot;00E91A37&quot;/&gt;&lt;wsp:rsid wsp:val=&quot;00E927DC&quot;/&gt;&lt;wsp:rsid wsp:val=&quot;00E945F7&quot;/&gt;&lt;wsp:rsid wsp:val=&quot;00E96302&quot;/&gt;&lt;wsp:rsid wsp:val=&quot;00EA2EBF&quot;/&gt;&lt;wsp:rsid wsp:val=&quot;00EA524B&quot;/&gt;&lt;wsp:rsid wsp:val=&quot;00EB1540&quot;/&gt;&lt;wsp:rsid wsp:val=&quot;00EB2C2B&quot;/&gt;&lt;wsp:rsid wsp:val=&quot;00EB313F&quot;/&gt;&lt;wsp:rsid wsp:val=&quot;00EB43E1&quot;/&gt;&lt;wsp:rsid wsp:val=&quot;00EB46DD&quot;/&gt;&lt;wsp:rsid wsp:val=&quot;00EB52F7&quot;/&gt;&lt;wsp:rsid wsp:val=&quot;00EB64B1&quot;/&gt;&lt;wsp:rsid wsp:val=&quot;00EC71AA&quot;/&gt;&lt;wsp:rsid wsp:val=&quot;00ED1A37&quot;/&gt;&lt;wsp:rsid wsp:val=&quot;00ED1FB0&quot;/&gt;&lt;wsp:rsid wsp:val=&quot;00ED3ACB&quot;/&gt;&lt;wsp:rsid wsp:val=&quot;00ED7A64&quot;/&gt;&lt;wsp:rsid wsp:val=&quot;00EE04A3&quot;/&gt;&lt;wsp:rsid wsp:val=&quot;00EE07A6&quot;/&gt;&lt;wsp:rsid wsp:val=&quot;00EE44EF&quot;/&gt;&lt;wsp:rsid wsp:val=&quot;00EE5F51&quot;/&gt;&lt;wsp:rsid wsp:val=&quot;00EE68E8&quot;/&gt;&lt;wsp:rsid wsp:val=&quot;00EF3CD8&quot;/&gt;&lt;wsp:rsid wsp:val=&quot;00EF56E6&quot;/&gt;&lt;wsp:rsid wsp:val=&quot;00EF6646&quot;/&gt;&lt;wsp:rsid wsp:val=&quot;00EF72AA&quot;/&gt;&lt;wsp:rsid wsp:val=&quot;00F03319&quot;/&gt;&lt;wsp:rsid wsp:val=&quot;00F0333F&quot;/&gt;&lt;wsp:rsid wsp:val=&quot;00F05662&quot;/&gt;&lt;wsp:rsid wsp:val=&quot;00F05CD6&quot;/&gt;&lt;wsp:rsid wsp:val=&quot;00F06E83&quot;/&gt;&lt;wsp:rsid wsp:val=&quot;00F103D7&quot;/&gt;&lt;wsp:rsid wsp:val=&quot;00F13679&quot;/&gt;&lt;wsp:rsid wsp:val=&quot;00F1424B&quot;/&gt;&lt;wsp:rsid wsp:val=&quot;00F1440F&quot;/&gt;&lt;wsp:rsid wsp:val=&quot;00F16151&quot;/&gt;&lt;wsp:rsid wsp:val=&quot;00F169F4&quot;/&gt;&lt;wsp:rsid wsp:val=&quot;00F241C1&quot;/&gt;&lt;wsp:rsid wsp:val=&quot;00F266FD&quot;/&gt;&lt;wsp:rsid wsp:val=&quot;00F26F85&quot;/&gt;&lt;wsp:rsid wsp:val=&quot;00F32B93&quot;/&gt;&lt;wsp:rsid wsp:val=&quot;00F32B96&quot;/&gt;&lt;wsp:rsid wsp:val=&quot;00F34291&quot;/&gt;&lt;wsp:rsid wsp:val=&quot;00F3549B&quot;/&gt;&lt;wsp:rsid wsp:val=&quot;00F40DB6&quot;/&gt;&lt;wsp:rsid wsp:val=&quot;00F40EE6&quot;/&gt;&lt;wsp:rsid wsp:val=&quot;00F4177C&quot;/&gt;&lt;wsp:rsid wsp:val=&quot;00F434A2&quot;/&gt;&lt;wsp:rsid wsp:val=&quot;00F45553&quot;/&gt;&lt;wsp:rsid wsp:val=&quot;00F50356&quot;/&gt;&lt;wsp:rsid wsp:val=&quot;00F5280A&quot;/&gt;&lt;wsp:rsid wsp:val=&quot;00F55280&quot;/&gt;&lt;wsp:rsid wsp:val=&quot;00F566CA&quot;/&gt;&lt;wsp:rsid wsp:val=&quot;00F61224&quot;/&gt;&lt;wsp:rsid wsp:val=&quot;00F641BB&quot;/&gt;&lt;wsp:rsid wsp:val=&quot;00F770A0&quot;/&gt;&lt;wsp:rsid wsp:val=&quot;00F77313&quot;/&gt;&lt;wsp:rsid wsp:val=&quot;00F775E0&quot;/&gt;&lt;wsp:rsid wsp:val=&quot;00F7792C&quot;/&gt;&lt;wsp:rsid wsp:val=&quot;00F80016&quot;/&gt;&lt;wsp:rsid wsp:val=&quot;00F81F1E&quot;/&gt;&lt;wsp:rsid wsp:val=&quot;00F827F0&quot;/&gt;&lt;wsp:rsid wsp:val=&quot;00F844D7&quot;/&gt;&lt;wsp:rsid wsp:val=&quot;00F8537A&quot;/&gt;&lt;wsp:rsid wsp:val=&quot;00F8541F&quot;/&gt;&lt;wsp:rsid wsp:val=&quot;00F86808&quot;/&gt;&lt;wsp:rsid wsp:val=&quot;00F86FF9&quot;/&gt;&lt;wsp:rsid wsp:val=&quot;00F87C83&quot;/&gt;&lt;wsp:rsid wsp:val=&quot;00F92BA3&quot;/&gt;&lt;wsp:rsid wsp:val=&quot;00F92C10&quot;/&gt;&lt;wsp:rsid wsp:val=&quot;00F97782&quot;/&gt;&lt;wsp:rsid wsp:val=&quot;00F97855&quot;/&gt;&lt;wsp:rsid wsp:val=&quot;00FA1143&quot;/&gt;&lt;wsp:rsid wsp:val=&quot;00FA6191&quot;/&gt;&lt;wsp:rsid wsp:val=&quot;00FA6884&quot;/&gt;&lt;wsp:rsid wsp:val=&quot;00FB1016&quot;/&gt;&lt;wsp:rsid wsp:val=&quot;00FB307D&quot;/&gt;&lt;wsp:rsid wsp:val=&quot;00FC060B&quot;/&gt;&lt;wsp:rsid wsp:val=&quot;00FC0DD7&quot;/&gt;&lt;wsp:rsid wsp:val=&quot;00FC0F5C&quot;/&gt;&lt;wsp:rsid wsp:val=&quot;00FD3884&quot;/&gt;&lt;wsp:rsid wsp:val=&quot;00FD72A6&quot;/&gt;&lt;wsp:rsid wsp:val=&quot;00FE2B17&quot;/&gt;&lt;wsp:rsid wsp:val=&quot;00FE4A98&quot;/&gt;&lt;wsp:rsid wsp:val=&quot;00FE5E08&quot;/&gt;&lt;wsp:rsid wsp:val=&quot;00FE66A9&quot;/&gt;&lt;wsp:rsid wsp:val=&quot;00FF05EE&quot;/&gt;&lt;wsp:rsid wsp:val=&quot;00FF23E7&quot;/&gt;&lt;wsp:rsid wsp:val=&quot;00FF593F&quot;/&gt;&lt;wsp:rsid wsp:val=&quot;00FF72AB&quot;/&gt;&lt;/wsp:rsids&gt;&lt;/w:docPr&gt;&lt;w:body&gt;&lt;w:p wsp:rsidR=&quot;00000000&quot; wsp:rsidRDefault=&quot;00532BE0&quot;&gt;&lt;m:oMathPara&gt;&lt;m:oMath&gt;&lt;m:f&gt;&lt;m:fPr&gt;&lt;m:ctrlPr&gt;&lt;w:rPr&gt;&lt;w:rFonts w:ascii=&quot;Cambria Math&quot; w:h-ansi=&quot;Cambria Math&quot;/&gt;&lt;wx:font wx:val=&quot;Cambria Math&quot;/&gt;&lt;w:i/&gt;&lt;/w:rPr&gt;&lt;/m:ctrlPr&gt;&lt;/m:fPr&gt;&lt;m:num&gt;&lt;m:r&gt;&lt;w:rPr&gt;&lt;w:rFonts w:ascii=&quot;Cambria Math&quot; w:h-ansi=&quot;Cambria Math&quot;/&gt;&lt;wx:font wx:val=&quot;Cambria Math&quot;/&gt;&lt;w:i/&gt;&lt;/w:rPr&gt;&lt;m:t&gt;âˆ‚Y&lt;/m:t&gt;&lt;/m:r&gt;&lt;m:r&gt;&lt;w:rPr&gt;&lt;w:rFonts w:ascii=&quot;Cambria Math&quot;/&gt;&lt;wx:font wx:val=&quot;Cambria Math&quot;/&gt;&lt;w:i/&gt;&lt;/w:rPr&gt;&lt;m:t&gt;(&lt;/m:t&gt;&lt;/m:r&gt;&lt;m:r&gt;&lt;w:rPr&gt;&lt;w:rFonts w:ascii=&quot;Cambria Math&quot; w:h-ansi=&quot;Cambria Math&quot;/&gt;&lt;wx:font wx:val=&quot;Cambria Math&quot;/&gt;&lt;w:i/&gt;&lt;/w:rPr&gt;&lt;m:t&gt;r&lt;/m:t&gt;&lt;/m:r&gt;&lt;m:r&gt;&lt;w:rPr&gt;&lt;w:rFonts w:ascii=&quot;Cambria Math&quot;/&gt;&lt;wx:font wx:val=&quot;Cambria Math&quot;/&gt;&lt;w:i/&gt;&lt;/w:rPr&gt;&lt;m:t&gt;)&lt;/m:t&gt;&lt;/m:r&gt;&lt;/m:num&gt;&lt;m:den&gt;&lt;m:r&gt;&lt;w:rPr&gt;&lt;w:rFonts w:ascii=&quot;Cambria Math&quot; w:h-ansi=&quot;Cambria Math&quot;/&gt;&lt;wx:font wx:val=&quot;Cambria Math&quot;/&gt;&lt;w:i/&gt;&lt;/w:rPr&gt;&lt;m:t&gt;âˆ‚r&lt;/m:t&gt;&lt;/m:r&gt;&lt;/m:den&gt;&lt;/m:f&gt;&lt;m:r&gt;&lt;w:rPr&gt;&lt;w:rFonts w:ascii=&quot;Cambria Math&quot;/&gt;&lt;wx:font wx:val=&quot;Cambria Math&quot;/&gt;&lt;w:i/&gt;&lt;/w:rPr&gt;&lt;m:t&gt;=&lt;/m:t&gt;&lt;/m:r&gt;&lt;m:r&gt;&lt;w:rPr&gt;&lt;w:rFonts w:ascii=&quot;Cambria Math&quot; w:h-ansi=&quot;Cambria Math&quot;/&gt;&lt;wx:font wx:val=&quot;Cambria Math&quot;/&gt;&lt;w:i/&gt;&lt;/w:rPr&gt;&lt;m:t&gt;-&lt;/m:t&gt;&lt;/m:r&gt;&lt;m:f&gt;&lt;m:fPr&gt;&lt;m:ctrlPr&gt;&lt;w:rPr&gt;&lt;w:rFonts w:ascii=&quot;Cambria Math&quot; w:h-ansi=&quot;Cambria Math&quot;/&gt;&lt;wx:font wx:val=&quot;Cambria Math&quot;/&gt;&lt;w:i/&gt;&lt;/w:rPr&gt;&lt;/m:ctrlPr&gt;&lt;/m:fPr&gt;&lt;m:num&gt;&lt;m:r&gt;&lt;w:rPr&gt;&lt;w:rFonts w:ascii=&quot;Cambria Math&quot;/&gt;&lt;wx:font wx:val=&quot;Cambria Math&quot;/&gt;&lt;w:i/&gt;&lt;/w:rPr&gt;&lt;m:t&gt;(&lt;/m:t&gt;&lt;/m:r&gt;&lt;m:f&gt;&lt;m:fPr&gt;&lt;m:ctrlPr&gt;&lt;w:rPr&gt;&lt;w:rFonts w:ascii=&quot;Cambria Math&quot; w:h-ansi=&quot;Cambria Math&quot;/&gt;&lt;wx:font wx:val=&quot;Cambria Math&quot;/&gt;&lt;w:i/&gt;&lt;/w:rPr&gt;&lt;/m:ctrlPr&gt;&lt;/m:fPr&gt;&lt;m:num&gt;&lt;m:r&gt;&lt;w:rPr&gt;&lt;w:rFonts w:ascii=&quot;Cambria Math&quot; w:h-ansi=&quot;Cambria Math&quot;/&gt;&lt;wx:font wx:val=&quot;Cambria Math&quot;/&gt;&lt;w:i/&gt;&lt;/w:rPr&gt;&lt;m:t&gt;d&lt;/m:t&gt;&lt;/m:r&gt;&lt;/m:num&gt;&lt;m:den&gt;&lt;m:r&gt;&lt;w:rPr&gt;&lt;w:rFonts w:ascii=&quot;Cambria Math&quot;/&gt;&lt;wx:font wx:val=&quot;Cambria Math&quot;/&gt;&lt;w:i/&gt;&lt;/w:rPr&gt;&lt;m:t&gt;2&lt;/m:t&gt;&lt;/m:r&gt;&lt;m:r&gt;&lt;w:rPr&gt;&lt;w:rFonts w:ascii=&quot;Cambria Math&quot; w:h-ansi=&quot;Cambria Math&quot;/&gt;&lt;wx:font wx:val=&quot;Cambria Math&quot;/&gt;&lt;w:i/&gt;&lt;/w:rPr&gt;&lt;m:t&gt;r&lt;/m:t&gt;&lt;/m:r&gt;&lt;/m:den&gt;&lt;/m:f&gt;&lt;m:r&gt;&lt;w:rPr&gt;&lt;w:rFonts w:ascii=&quot;Cambria Math&quot; w:h-ansi=&quot;Cambria Math&quot;/&gt;&lt;wx:font wx:val=&quot;Cambria Math&quot;/&gt;&lt;w:i/&gt;&lt;/w:rPr&gt;&lt;m:t&gt;-&lt;/m:t&gt;&lt;/m:r&gt;&lt;m:r&gt;&lt;w:rPr&gt;&lt;w:rFonts w:ascii=&quot;Cambria Math&quot;/&gt;&lt;wx:font wx:val=&quot;Cambria Math&quot;/&gt;&lt;w:i/&gt;&lt;/w:rPr&gt;&lt;m:t&gt;1)&lt;/m:t&gt;&lt;/m:r&gt;&lt;m:r&gt;&lt;w:rPr&gt;&lt;w:rFonts w:ascii=&quot;Cambria Math&quot; w:h-ansi=&quot;Cambria Math&quot;/&gt;&lt;wx:font wx:val=&quot;Cambria Math&quot;/&gt;&lt;w:i/&gt;&lt;/w:rPr&gt;&lt;m:t&gt;d&lt;/m:t&gt;&lt;/m:r&gt;&lt;/m:num&gt;&lt;m:den&gt;&lt;m:d&gt;&lt;m:dPr&gt;&lt;m:begChr m:val=&quot;|&quot;/&gt;&lt;m:endChr m:val=&quot;|&quot;/&gt;&lt;m:ctrlPr&gt;&lt;w:rPr&gt;&lt;w:rFonts w:ascii=&quot;Cambria Math&quot; w:h-ansi=&quot;Cambria Math&quot;/&gt;&lt;wx:font wx:val=&quot;Cambria Math&quot;/&gt;&lt;w:i/&gt;&lt;/w:rPr&gt;&lt;/m:ctrlPr&gt;&lt;/m:dPr&gt;&lt;m:e&gt;&lt;m:f&gt;&lt;m:fPr&gt;&lt;m:ctrlPr&gt;&lt;w:rPr&gt;&lt;w:rFonts w:ascii=&quot;Cambria Math&quot; w:h-ansi=&quot;Cambria Math&quot;/&gt;&lt;wx:font wx:val=&quot;Cambria Math&quot;/&gt;&lt;w:i/&gt;&lt;/w:rPr&gt;&lt;/m:ctrlPr&gt;&lt;/m:fPr&gt;&lt;m:num&gt;&lt;m:r&gt;&lt;w:rPr&gt;&lt;w:rFonts w:ascii=&quot;Cambria Math&quot; w:h-ansi=&quot;Cambria Math&quot;/&gt;&lt;wx:font wx:val=&quot;Cambria Math&quot;/&gt;&lt;w:i/&gt;&lt;/w:rPr&gt;&lt;m:t&gt;d&lt;/m:t&gt;&lt;/m:r&gt;&lt;/m:num&gt;&lt;m:den&gt;&lt;m:r&gt;&lt;w:rPr&gt;&lt;w:rFonts w:ascii=&quot;Cambria Math&quot;/&gt;&lt;wx:font wx:val=&quot;Cambria Math&quot;/&gt;&lt;w:i/&gt;&lt;/w:rPr&gt;&lt;m:t&gt;2&lt;/m:t&gt;&lt;/m:r&gt;&lt;m:r&gt;&lt;w:rPr&gt;&lt;w:rFonts w:ascii=&quot;Cambria Math&quot; w:h-ansi=&quot;Cambria Math&quot;/&gt;&lt;wx:font wx:val=&quot;Cambria Math&quot;/&gt;&lt;w:i/&gt;&lt;/w:rPr&gt;&lt;m:t&gt;r&lt;/m:t&gt;&lt;/m:r&gt;&lt;/m:den&gt;&lt;/m:f&gt;&lt;m:r&gt;&lt;w:rPr&gt;&lt;w:rFonts w:ascii=&quot;Cambria Math&quot; w:h-ansi=&quot;Cambria Math&quot;/&gt;&lt;wx:font wx:val=&quot;Cambria Math&quot;/&gt;&lt;w:i/&gt;&lt;/w:rPr&gt;&lt;m:t&gt;-&lt;/m:t&gt;&lt;/m:r&gt;&lt;m:r&gt;&lt;w:rPr&gt;&lt;w:rFonts w:ascii=&quot;Cambria Math&quot;/&gt;&lt;wx:font wx:val=&quot;Cambria Math&quot;/&gt;&lt;w:i/&gt;&lt;/w:rPr&gt;&lt;m:t&gt;1&lt;/m:t&gt;&lt;/m:r&gt;&lt;/m:e&gt;&lt;/m:d&gt;&lt;m:r&gt;&lt;w:rPr&gt;&lt;w:rFonts w:ascii=&quot;Cambria Math&quot;/&gt;&lt;wx:font wx:val=&quot;Cambria Math&quot;/&gt;&lt;w:i/&gt;&lt;/w:rPr&gt;&lt;m:t&gt;2&lt;/m:t&gt;&lt;/m:r&gt;&lt;m:sSup&gt;&lt;m:sSupPr&gt;&lt;m:ctrlPr&gt;&lt;w:rPr&gt;&lt;w:rFonts w:ascii=&quot;Cambria Math&quot; w:h-ansi=&quot;Cambria Math&quot;/&gt;&lt;wx:font wx:val=&quot;Cambria Math&quot;/&gt;&lt;w:i/&gt;&lt;/w:rPr&gt;&lt;/m:ctrlPr&gt;&lt;/m:sSupPr&gt;&lt;m:e&gt;&lt;m:r&gt;&lt;w:rPr&gt;&lt;w:rFonts w:ascii=&quot;Cambria Math&quot; w:h-ansi=&quot;Cambria Math&quot;/&gt;&lt;wx:font wx:val=&quot;Cambria Math&quot;/&gt;&lt;w:i/&gt;&lt;/w:rPr&gt;&lt;m:t&gt;r&lt;/m:t&gt;&lt;/m:r&gt;&lt;/m:e&gt;&lt;m:sup&gt;&lt;m:r&gt;&lt;w:rPr&gt;&lt;w:rFonts w:ascii=&quot;Cambria Math&quot;/&gt;&lt;wx:font wx:val=&quot;Cambria Math&quot;/&gt;&lt;w:i/&gt;&lt;/w:rPr&gt;&lt;m:t&gt;2&lt;/m:t&gt;&lt;/m:r&gt;&lt;/m:sup&gt;&lt;/m:sSup&gt;&lt;/m:den&gt;&lt;/m:f&gt;&lt;m:r&gt;&lt;w:rPr&gt;&lt;w:rFonts w:ascii=&quot;Cambria Math&quot;/&gt;&lt;wx:font wx:val=&quot;Cambria Math&quot;/&gt;&lt;w:i/&gt;&lt;/w:rPr&gt;&lt;m:t&gt;=0     &lt;/m:t&gt;&lt;/m:r&gt;&lt;m:r&gt;&lt;w:rPr&gt;&lt;w:rFonts w:ascii=&quot;Cambria Math&quot; w:h-ansi=&quot;Cambria Math&quot;/&gt;&lt;wx:font wx:val=&quot;Cambria Math&quot;/&gt;&lt;w:i/&gt;&lt;/w:rPr&gt;&lt;m:t&gt;âˆ´&lt;/m:t&gt;&lt;/m:r&gt;&lt;m:r&gt;&lt;w:rPr&gt;&lt;w:rFonts w:ascii=&quot;Cambria Math&quot;/&gt;&lt;wx:font wx:val=&quot;Cambria Math&quot;/&gt;&lt;w:i/&gt;&lt;/w:rPr&gt;&lt;m:t&gt;    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d&lt;/m:t&gt;&lt;/m:r&gt;&lt;/m:e&gt;&lt;m:sub&gt;&lt;m:r&gt;&lt;w:rPr&gt;&lt;w:rFonts w:ascii=&quot;Cambria Math&quot; w:h-ansi=&quot;Cambria Math&quot;/&gt;&lt;wx:font wx:val=&quot;Cambria Math&quot;/&gt;&lt;w:i/&gt;&lt;/w:rPr&gt;&lt;m:t&gt;min&lt;/m:t&gt;&lt;/m:r&gt;&lt;/m:sub&gt;&lt;/m:sSub&gt;&lt;m:r&gt;&lt;w:rPr&gt;&lt;w:rFonts w:ascii=&quot;Cambria Math&quot;/&gt;&lt;wx:font wx:val=&quot;Cambria Math&quot;/&gt;&lt;w:i/&gt;&lt;/w:rPr&gt;&lt;m:t&gt;=2&lt;/m:t&gt;&lt;/m:r&gt;&lt;m:r&gt;&lt;w:rPr&gt;&lt;w:rFonts w:ascii=&quot;Cambria Math&quot; w:h-ansi=&quot;Cambria Math&quot;/&gt;&lt;wx:font wx:val=&quot;Cambria Math&quot;/&gt;&lt;w:i/&gt;&lt;/w:rPr&gt;&lt;m:t&gt;r&lt;/m:t&gt;&lt;/m:r&gt;&lt;/m:oMath&gt;&lt;/m:oMathPara&gt;&lt;/w:p&gt;&lt;w:sectPr wsp:rsidR=&quot;00000000&quot;&gt;&lt;w:pgSz w:w=&quot;12240&quot; w:h=&quot;15840&quot;/&gt;&lt;w:pgMar w:top=&quot;1440&quot; w:right=&quot;1440&quot; w:bottom=&quot;1440&quot; w:left=&quot;1440&quot; w:header=&quot;720&quot; w:footer=&quot;720&quot; w:gutter=&quot;0&quot;/&gt;&lt;w:cols w:space=&quot;720&quot;/&gt;&lt;/w:sectPr&gt;&lt;/w:body&gt;&lt;/w:wordDocument&gt;">
            <v:imagedata r:id="rId13" o:title="" chromakey="white"/>
          </v:shape>
        </w:pict>
      </w:r>
      <w:r w:rsidR="001E48A7" w:rsidRPr="00E87E98">
        <w:instrText xml:space="preserve"> </w:instrText>
      </w:r>
      <w:r w:rsidRPr="00E87E98">
        <w:fldChar w:fldCharType="separate"/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Y</m:t>
            </m:r>
            <m:r>
              <m:rPr>
                <m:sty m:val="p"/>
              </m:rPr>
              <w:rPr>
                <w:rFonts w:asci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r</m:t>
            </m:r>
            <m:r>
              <m:rPr>
                <m:sty m:val="p"/>
              </m:rPr>
              <w:rPr>
                <w:rFonts w:ascii="Cambria Math"/>
              </w:rPr>
              <m:t>)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∂r</m:t>
            </m:r>
          </m:den>
        </m:f>
        <m:r>
          <m:rPr>
            <m:sty m:val="p"/>
          </m:rPr>
          <w:rPr>
            <w:rFonts w:asci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/>
              </w:rPr>
              <m:t>d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r</m:t>
                </m:r>
              </m:e>
              <m:sup>
                <m:r>
                  <m:rPr>
                    <m:sty m:val="p"/>
                  </m:rPr>
                  <w:rPr>
                    <w:rFonts w:asci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/>
          </w:rPr>
          <m:t>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d</m:t>
            </m:r>
          </m:num>
          <m:den>
            <m:r>
              <m:rPr>
                <m:sty m:val="p"/>
              </m:rPr>
              <w:rPr>
                <w:rFonts w:ascii="Cambria Math"/>
              </w:rPr>
              <m:t>2</m:t>
            </m:r>
            <m:r>
              <m:rPr>
                <m:sty m:val="p"/>
              </m:rPr>
              <w:rPr>
                <w:rFonts w:ascii="Cambria Math" w:hAnsi="Cambria Math"/>
              </w:rPr>
              <m:t>r</m:t>
            </m:r>
          </m:den>
        </m:f>
        <m:r>
          <m:rPr>
            <m:sty m:val="p"/>
          </m:rPr>
          <w:rPr>
            <w:rFonts w:ascii="Cambria Math" w:hAnsi="Cambria Math"/>
          </w:rPr>
          <m:t>-</m:t>
        </m:r>
        <m:r>
          <m:rPr>
            <m:sty m:val="p"/>
          </m:rPr>
          <w:rPr>
            <w:rFonts w:ascii="Cambria Math"/>
          </w:rPr>
          <m:t xml:space="preserve">1)=0   </m:t>
        </m:r>
        <m:r>
          <m:rPr>
            <m:sty m:val="p"/>
          </m:rPr>
          <w:rPr>
            <w:rFonts w:ascii="Cambria Math" w:hAnsi="Cambria Math"/>
          </w:rPr>
          <m:t>∴</m:t>
        </m:r>
        <m:r>
          <m:rPr>
            <m:sty m:val="p"/>
          </m:rPr>
          <w:rPr>
            <w:rFonts w:ascii="Cambria Math"/>
          </w:rPr>
          <m:t xml:space="preserve">    </m:t>
        </m:r>
        <m:r>
          <m:rPr>
            <m:sty m:val="p"/>
          </m:rPr>
          <w:rPr>
            <w:rFonts w:ascii="Cambria Math" w:hAnsi="Cambria Math"/>
          </w:rPr>
          <m:t>d</m:t>
        </m:r>
        <m:r>
          <m:rPr>
            <m:sty m:val="p"/>
          </m:rPr>
          <w:rPr>
            <w:rFonts w:ascii="Cambria Math"/>
          </w:rPr>
          <m:t>=2</m:t>
        </m:r>
        <m:r>
          <m:rPr>
            <m:sty m:val="p"/>
          </m:rPr>
          <w:rPr>
            <w:rFonts w:ascii="Cambria Math" w:hAnsi="Cambria Math"/>
          </w:rPr>
          <m:t>r</m:t>
        </m:r>
        <m:r>
          <m:rPr>
            <m:sty m:val="p"/>
          </m:rPr>
          <w:rPr>
            <w:rFonts w:ascii="Cambria Math"/>
          </w:rPr>
          <m:t xml:space="preserve">   and </m:t>
        </m:r>
        <m:r>
          <m:rPr>
            <m:sty m:val="p"/>
          </m:rPr>
          <w:rPr>
            <w:rFonts w:ascii="Cambria Math" w:hAnsi="Cambria Math"/>
          </w:rPr>
          <m:t xml:space="preserve">   Y''</m:t>
        </m:r>
        <m:r>
          <m:rPr>
            <m:sty m:val="p"/>
          </m:rPr>
          <w:rPr>
            <w:rFonts w:asci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2r</m:t>
        </m:r>
        <m:r>
          <m:rPr>
            <m:sty m:val="p"/>
          </m:rPr>
          <w:rPr>
            <w:rFonts w:ascii="Cambria Math"/>
          </w:rPr>
          <m:t>)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/>
              </w:rPr>
              <m:t>2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r</m:t>
                </m:r>
              </m:e>
              <m:sup>
                <m:r>
                  <m:rPr>
                    <m:sty m:val="p"/>
                  </m:rPr>
                  <w:rPr>
                    <w:rFonts w:asci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&gt; 0     </m:t>
        </m:r>
      </m:oMath>
      <w:r w:rsidR="00CA319A" w:rsidRPr="00E87E98">
        <w:t xml:space="preserve"> </w:t>
      </w:r>
      <w:r w:rsidRPr="00E87E98">
        <w:fldChar w:fldCharType="end"/>
      </w:r>
      <w:r w:rsidR="001E48A7" w:rsidRPr="00452326">
        <w:tab/>
        <w:t xml:space="preserve">    </w:t>
      </w:r>
      <w:r w:rsidR="001E48A7" w:rsidRPr="00452326">
        <w:tab/>
      </w:r>
      <w:r w:rsidR="00E32901">
        <w:tab/>
      </w:r>
      <w:r w:rsidR="001E48A7" w:rsidRPr="00452326">
        <w:t>(6).</w:t>
      </w:r>
    </w:p>
    <w:p w14:paraId="205C8AF1" w14:textId="55A61ABC" w:rsidR="001E48A7" w:rsidRPr="007F2122" w:rsidRDefault="004E22A5" w:rsidP="00276EDC">
      <w:pPr>
        <w:pStyle w:val="TAMainText"/>
        <w:jc w:val="both"/>
        <w:rPr>
          <w:lang w:val="en-GB"/>
        </w:rPr>
      </w:pPr>
      <w:r>
        <w:t>For the experimental coordinates of graphite we</w:t>
      </w:r>
      <w:r w:rsidR="00FF2124">
        <w:t xml:space="preserve"> have used </w:t>
      </w:r>
      <w:r w:rsidR="00E32901">
        <w:t>the coordinates of a single graphite</w:t>
      </w:r>
      <w:r w:rsidR="00692641">
        <w:t xml:space="preserve"> layer</w:t>
      </w:r>
      <w:r w:rsidR="00692641" w:rsidRPr="00692641">
        <w:t xml:space="preserve"> </w:t>
      </w:r>
      <w:r w:rsidR="00692641" w:rsidRPr="00452326">
        <w:t xml:space="preserve">taken </w:t>
      </w:r>
      <w:r w:rsidR="00692641">
        <w:t>from</w:t>
      </w:r>
      <w:r w:rsidR="00692641" w:rsidRPr="00452326">
        <w:t xml:space="preserve"> the crystallograph</w:t>
      </w:r>
      <w:r w:rsidR="00692641">
        <w:t>ic analysis</w:t>
      </w:r>
      <w:r w:rsidR="00692641" w:rsidRPr="00452326">
        <w:t xml:space="preserve"> of Bernal, who</w:t>
      </w:r>
      <w:r w:rsidR="00692641" w:rsidRPr="00452326">
        <w:rPr>
          <w:vertAlign w:val="superscript"/>
        </w:rPr>
        <w:t xml:space="preserve"> </w:t>
      </w:r>
      <w:r w:rsidR="00692641" w:rsidRPr="00452326">
        <w:t>examined both natural and artificial graphite using X-ray diffractometry (XRD)</w:t>
      </w:r>
      <w:r w:rsidR="00692641">
        <w:t>.  The structure of graphite in his XRD refinement was found to be</w:t>
      </w:r>
      <w:r w:rsidR="00692641" w:rsidRPr="00452326">
        <w:t xml:space="preserve"> composed of planar layers of hexagonally-arranged rings stacked in an ABAB sequence</w:t>
      </w:r>
      <w:r w:rsidR="000958DA">
        <w:t xml:space="preserve"> </w:t>
      </w:r>
      <w:r w:rsidR="00804B5B">
        <w:fldChar w:fldCharType="begin"/>
      </w:r>
      <w:r w:rsidR="00A84E34">
        <w:instrText xml:space="preserve"> ADDIN EN.CITE &lt;EndNote&gt;&lt;Cite&gt;&lt;Author&gt;Bernal&lt;/Author&gt;&lt;Year&gt;1924&lt;/Year&gt;&lt;RecNum&gt;23&lt;/RecNum&gt;&lt;DisplayText&gt;[30]&lt;/DisplayText&gt;&lt;record&gt;&lt;rec-number&gt;23&lt;/rec-number&gt;&lt;foreign-keys&gt;&lt;key app="EN" db-id="vfz0xf9ppwsfpweadpy5zdf8awxesarwswws" timestamp="1476532011"&gt;23&lt;/key&gt;&lt;/foreign-keys&gt;&lt;ref-type name="Journal Article"&gt;17&lt;/ref-type&gt;&lt;contributors&gt;&lt;authors&gt;&lt;author&gt;Bernal, J.D.&lt;/author&gt;&lt;/authors&gt;&lt;/contributors&gt;&lt;titles&gt;&lt;title&gt;The Structure of Graphite&lt;/title&gt;&lt;secondary-title&gt;Proc. Phys. Soc. A&lt;/secondary-title&gt;&lt;/titles&gt;&lt;periodical&gt;&lt;full-title&gt;Proc. Phys. Soc. A&lt;/full-title&gt;&lt;/periodical&gt;&lt;pages&gt;749-773&lt;/pages&gt;&lt;volume&gt;106&lt;/volume&gt;&lt;dates&gt;&lt;year&gt;1924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30]</w:t>
      </w:r>
      <w:r w:rsidR="00804B5B">
        <w:fldChar w:fldCharType="end"/>
      </w:r>
      <w:r w:rsidR="000C5C26">
        <w:t>.</w:t>
      </w:r>
      <w:r w:rsidR="000958DA">
        <w:t xml:space="preserve"> The unit cell of </w:t>
      </w:r>
      <w:r w:rsidR="000958DA" w:rsidRPr="00B76AA8">
        <w:t>hexagonal</w:t>
      </w:r>
      <w:r w:rsidR="000958DA">
        <w:t xml:space="preserve"> graphite along with the lattice </w:t>
      </w:r>
      <w:r w:rsidR="00A8440B">
        <w:t>parameters is depicted in Fig. 3</w:t>
      </w:r>
      <w:r w:rsidR="000958DA">
        <w:t xml:space="preserve">a and its caption. </w:t>
      </w:r>
      <w:r w:rsidR="00692641">
        <w:t xml:space="preserve">There is another less stable form of graphite, </w:t>
      </w:r>
      <w:r w:rsidR="00692641" w:rsidRPr="00B76AA8">
        <w:t xml:space="preserve">rhombohedral </w:t>
      </w:r>
      <w:r w:rsidR="00692641" w:rsidRPr="00692641">
        <w:t>graphite</w:t>
      </w:r>
      <w:r w:rsidR="00F16138">
        <w:t xml:space="preserve"> </w:t>
      </w:r>
      <w:r w:rsidR="00804B5B">
        <w:rPr>
          <w:lang w:val="en-GB"/>
        </w:rPr>
        <w:fldChar w:fldCharType="begin"/>
      </w:r>
      <w:r w:rsidR="00A84E34">
        <w:rPr>
          <w:lang w:val="en-GB"/>
        </w:rPr>
        <w:instrText xml:space="preserve"> ADDIN EN.CITE &lt;EndNote&gt;&lt;Cite&gt;&lt;Author&gt;Lipson&lt;/Author&gt;&lt;Year&gt;1942&lt;/Year&gt;&lt;RecNum&gt;24&lt;/RecNum&gt;&lt;DisplayText&gt;[31]&lt;/DisplayText&gt;&lt;record&gt;&lt;rec-number&gt;24&lt;/rec-number&gt;&lt;foreign-keys&gt;&lt;key app="EN" db-id="vfz0xf9ppwsfpweadpy5zdf8awxesarwswws" timestamp="1476532011"&gt;24&lt;/key&gt;&lt;/foreign-keys&gt;&lt;ref-type name="Journal Article"&gt;17&lt;/ref-type&gt;&lt;contributors&gt;&lt;authors&gt;&lt;author&gt;Lipson, H.&lt;/author&gt;&lt;author&gt;Stokes, A. R.&lt;/author&gt;&lt;/authors&gt;&lt;/contributors&gt;&lt;titles&gt;&lt;title&gt;The Structure of Graphite&lt;/title&gt;&lt;secondary-title&gt;Proc. Roy. Soc. A&lt;/secondary-title&gt;&lt;/titles&gt;&lt;periodical&gt;&lt;full-title&gt;Proc. Roy. Soc. A&lt;/full-title&gt;&lt;/periodical&gt;&lt;pages&gt;101-105&lt;/pages&gt;&lt;volume&gt;181&lt;/volume&gt;&lt;dates&gt;&lt;year&gt;1942&lt;/year&gt;&lt;/dates&gt;&lt;urls&gt;&lt;/urls&gt;&lt;/record&gt;&lt;/Cite&gt;&lt;/EndNote&gt;</w:instrText>
      </w:r>
      <w:r w:rsidR="00804B5B">
        <w:rPr>
          <w:lang w:val="en-GB"/>
        </w:rPr>
        <w:fldChar w:fldCharType="separate"/>
      </w:r>
      <w:r w:rsidR="00DB6369">
        <w:rPr>
          <w:noProof/>
          <w:lang w:val="en-GB"/>
        </w:rPr>
        <w:t>[31]</w:t>
      </w:r>
      <w:r w:rsidR="00804B5B">
        <w:rPr>
          <w:lang w:val="en-GB"/>
        </w:rPr>
        <w:fldChar w:fldCharType="end"/>
      </w:r>
      <w:r w:rsidR="00394F69">
        <w:t xml:space="preserve"> </w:t>
      </w:r>
      <w:r w:rsidR="00A8440B">
        <w:t>(see Fig. 3</w:t>
      </w:r>
      <w:r w:rsidR="00692641" w:rsidRPr="00452326">
        <w:t>b</w:t>
      </w:r>
      <w:r w:rsidR="00692641">
        <w:rPr>
          <w:lang w:val="en-GB"/>
        </w:rPr>
        <w:t>)</w:t>
      </w:r>
      <w:r w:rsidR="00692641">
        <w:t xml:space="preserve">, </w:t>
      </w:r>
      <w:r w:rsidR="00692641" w:rsidRPr="00452326">
        <w:rPr>
          <w:lang w:val="en-GB"/>
        </w:rPr>
        <w:t>which can be obtained via mechanical distortions of hexagonal graphite due to sliding of the layers</w:t>
      </w:r>
      <w:r w:rsidR="00D96227">
        <w:rPr>
          <w:lang w:val="en-GB"/>
        </w:rPr>
        <w:t xml:space="preserve"> </w:t>
      </w:r>
      <w:r w:rsidR="00804B5B">
        <w:rPr>
          <w:lang w:val="en-GB"/>
        </w:rPr>
        <w:fldChar w:fldCharType="begin"/>
      </w:r>
      <w:r w:rsidR="00A84E34">
        <w:rPr>
          <w:lang w:val="en-GB"/>
        </w:rPr>
        <w:instrText xml:space="preserve"> ADDIN EN.CITE &lt;EndNote&gt;&lt;Cite&gt;&lt;Author&gt;Freise&lt;/Author&gt;&lt;Year&gt;1963&lt;/Year&gt;&lt;RecNum&gt;25&lt;/RecNum&gt;&lt;DisplayText&gt;[32]&lt;/DisplayText&gt;&lt;record&gt;&lt;rec-number&gt;25&lt;/rec-number&gt;&lt;foreign-keys&gt;&lt;key app="EN" db-id="vfz0xf9ppwsfpweadpy5zdf8awxesarwswws" timestamp="1476532011"&gt;25&lt;/key&gt;&lt;/foreign-keys&gt;&lt;ref-type name="Journal Article"&gt;17&lt;/ref-type&gt;&lt;contributors&gt;&lt;authors&gt;&lt;author&gt;E. J. Freise&lt;/author&gt;&lt;author&gt;A. Kelly&lt;/author&gt;&lt;/authors&gt;&lt;/contributors&gt;&lt;titles&gt;&lt;title&gt;The deformation of graphite crystals and the production of the rhombohedral form&lt;/title&gt;&lt;secondary-title&gt;Philos. Mag.&lt;/secondary-title&gt;&lt;/titles&gt;&lt;periodical&gt;&lt;full-title&gt;Philos. Mag.&lt;/full-title&gt;&lt;/periodical&gt;&lt;pages&gt;1519-1533&lt;/pages&gt;&lt;volume&gt;8&lt;/volume&gt;&lt;number&gt;93&lt;/number&gt;&lt;dates&gt;&lt;year&gt;1963&lt;/year&gt;&lt;/dates&gt;&lt;urls&gt;&lt;/urls&gt;&lt;/record&gt;&lt;/Cite&gt;&lt;/EndNote&gt;</w:instrText>
      </w:r>
      <w:r w:rsidR="00804B5B">
        <w:rPr>
          <w:lang w:val="en-GB"/>
        </w:rPr>
        <w:fldChar w:fldCharType="separate"/>
      </w:r>
      <w:r w:rsidR="00DB6369">
        <w:rPr>
          <w:noProof/>
          <w:lang w:val="en-GB"/>
        </w:rPr>
        <w:t>[32]</w:t>
      </w:r>
      <w:r w:rsidR="00804B5B">
        <w:rPr>
          <w:lang w:val="en-GB"/>
        </w:rPr>
        <w:fldChar w:fldCharType="end"/>
      </w:r>
      <w:r w:rsidR="00394F69">
        <w:rPr>
          <w:lang w:val="en-GB"/>
        </w:rPr>
        <w:t xml:space="preserve"> </w:t>
      </w:r>
      <w:r w:rsidR="00484B4E">
        <w:rPr>
          <w:lang w:val="en-GB"/>
        </w:rPr>
        <w:t>or for graphite grown on curved surface, such as in</w:t>
      </w:r>
      <w:r w:rsidR="00394F69">
        <w:rPr>
          <w:lang w:val="en-GB"/>
        </w:rPr>
        <w:t xml:space="preserve"> Kish graphite</w:t>
      </w:r>
      <w:r w:rsidR="00D96227">
        <w:rPr>
          <w:lang w:val="en-GB"/>
        </w:rPr>
        <w:t xml:space="preserve"> </w:t>
      </w:r>
      <w:r w:rsidR="00804B5B">
        <w:rPr>
          <w:lang w:val="en-GB"/>
        </w:rPr>
        <w:fldChar w:fldCharType="begin"/>
      </w:r>
      <w:r w:rsidR="00A84E34">
        <w:rPr>
          <w:lang w:val="en-GB"/>
        </w:rPr>
        <w:instrText xml:space="preserve"> ADDIN EN.CITE &lt;EndNote&gt;&lt;Cite&gt;&lt;Author&gt;Roviglione&lt;/Author&gt;&lt;Year&gt;2015&lt;/Year&gt;&lt;RecNum&gt;26&lt;/RecNum&gt;&lt;DisplayText&gt;[33]&lt;/DisplayText&gt;&lt;record&gt;&lt;rec-number&gt;26&lt;/rec-number&gt;&lt;foreign-keys&gt;&lt;key app="EN" db-id="vfz0xf9ppwsfpweadpy5zdf8awxesarwswws" timestamp="1476532011"&gt;26&lt;/key&gt;&lt;/foreign-keys&gt;&lt;ref-type name="Journal Article"&gt;17&lt;/ref-type&gt;&lt;contributors&gt;&lt;authors&gt;&lt;author&gt;Alicia N. Roviglione&lt;/author&gt;&lt;author&gt;Jorge D. Hermida&lt;/author&gt;&lt;/authors&gt;&lt;/contributors&gt;&lt;titles&gt;&lt;title&gt;Rhombohedral Graphite Phase in Nodules from Ductile Cast Iron&lt;/title&gt;&lt;secondary-title&gt;Procedia Mat. Sci.&lt;/secondary-title&gt;&lt;/titles&gt;&lt;periodical&gt;&lt;full-title&gt;Procedia Mat. Sci.&lt;/full-title&gt;&lt;/periodical&gt;&lt;pages&gt;924-933&lt;/pages&gt;&lt;volume&gt;8&lt;/volume&gt;&lt;dates&gt;&lt;year&gt;2015&lt;/year&gt;&lt;/dates&gt;&lt;urls&gt;&lt;/urls&gt;&lt;/record&gt;&lt;/Cite&gt;&lt;/EndNote&gt;</w:instrText>
      </w:r>
      <w:r w:rsidR="00804B5B">
        <w:rPr>
          <w:lang w:val="en-GB"/>
        </w:rPr>
        <w:fldChar w:fldCharType="separate"/>
      </w:r>
      <w:r w:rsidR="00DB6369">
        <w:rPr>
          <w:noProof/>
          <w:lang w:val="en-GB"/>
        </w:rPr>
        <w:t>[33]</w:t>
      </w:r>
      <w:r w:rsidR="00804B5B">
        <w:rPr>
          <w:lang w:val="en-GB"/>
        </w:rPr>
        <w:fldChar w:fldCharType="end"/>
      </w:r>
      <w:r w:rsidR="00394F69">
        <w:rPr>
          <w:lang w:val="en-GB"/>
        </w:rPr>
        <w:t xml:space="preserve">, produced during the </w:t>
      </w:r>
      <w:r w:rsidR="00484B4E">
        <w:rPr>
          <w:lang w:val="en-GB"/>
        </w:rPr>
        <w:t>manufacture</w:t>
      </w:r>
      <w:r w:rsidR="00394F69">
        <w:rPr>
          <w:lang w:val="en-GB"/>
        </w:rPr>
        <w:t xml:space="preserve"> of iron.</w:t>
      </w:r>
      <w:r w:rsidR="00D96227">
        <w:rPr>
          <w:lang w:val="en-GB"/>
        </w:rPr>
        <w:t xml:space="preserve"> </w:t>
      </w:r>
      <w:r w:rsidR="00804B5B">
        <w:rPr>
          <w:lang w:val="en-GB"/>
        </w:rPr>
        <w:fldChar w:fldCharType="begin"/>
      </w:r>
      <w:r w:rsidR="00A84E34">
        <w:rPr>
          <w:lang w:val="en-GB"/>
        </w:rPr>
        <w:instrText xml:space="preserve"> ADDIN EN.CITE &lt;EndNote&gt;&lt;Cite&gt;&lt;Author&gt;Kelly&lt;/Author&gt;&lt;Year&gt;1981&lt;/Year&gt;&lt;RecNum&gt;4&lt;/RecNum&gt;&lt;DisplayText&gt;[34]&lt;/DisplayText&gt;&lt;record&gt;&lt;rec-number&gt;4&lt;/rec-number&gt;&lt;foreign-keys&gt;&lt;key app="EN" db-id="vfz0xf9ppwsfpweadpy5zdf8awxesarwswws" timestamp="1476532011"&gt;4&lt;/key&gt;&lt;/foreign-keys&gt;&lt;ref-type name="Book"&gt;6&lt;/ref-type&gt;&lt;contributors&gt;&lt;authors&gt;&lt;author&gt;B.T. Kelly&lt;/author&gt;&lt;/authors&gt;&lt;/contributors&gt;&lt;titles&gt;&lt;title&gt;Physics of Graphite&lt;/title&gt;&lt;/titles&gt;&lt;dates&gt;&lt;year&gt;1981&lt;/year&gt;&lt;/dates&gt;&lt;pub-location&gt;London&lt;/pub-location&gt;&lt;publisher&gt;Applied Science Publishers&lt;/publisher&gt;&lt;urls&gt;&lt;/urls&gt;&lt;/record&gt;&lt;/Cite&gt;&lt;/EndNote&gt;</w:instrText>
      </w:r>
      <w:r w:rsidR="00804B5B">
        <w:rPr>
          <w:lang w:val="en-GB"/>
        </w:rPr>
        <w:fldChar w:fldCharType="separate"/>
      </w:r>
      <w:r w:rsidR="00DB6369">
        <w:rPr>
          <w:noProof/>
          <w:lang w:val="en-GB"/>
        </w:rPr>
        <w:t>[34]</w:t>
      </w:r>
      <w:r w:rsidR="00804B5B">
        <w:rPr>
          <w:lang w:val="en-GB"/>
        </w:rPr>
        <w:fldChar w:fldCharType="end"/>
      </w:r>
    </w:p>
    <w:p w14:paraId="194AF234" w14:textId="77777777" w:rsidR="001E48A7" w:rsidRPr="00452326" w:rsidRDefault="00383DE1" w:rsidP="00276EDC">
      <w:pPr>
        <w:pStyle w:val="VAFigureCaption"/>
        <w:spacing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057E87A3" wp14:editId="62261D61">
            <wp:extent cx="3784600" cy="2335530"/>
            <wp:effectExtent l="0" t="0" r="0" b="0"/>
            <wp:docPr id="1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4600" cy="2335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A8B0DB" w14:textId="10DE7391" w:rsidR="00521396" w:rsidRPr="00521396" w:rsidRDefault="002038A4" w:rsidP="00521396">
      <w:pPr>
        <w:pStyle w:val="VAFigureCaption"/>
        <w:spacing w:line="360" w:lineRule="auto"/>
        <w:rPr>
          <w:rFonts w:ascii="Times New Roman" w:hAnsi="Times New Roman"/>
          <w:sz w:val="24"/>
          <w:szCs w:val="24"/>
        </w:rPr>
      </w:pPr>
      <w:r w:rsidRPr="002038A4">
        <w:rPr>
          <w:rFonts w:ascii="Times New Roman" w:hAnsi="Times New Roman"/>
          <w:sz w:val="24"/>
          <w:szCs w:val="24"/>
        </w:rPr>
        <w:t>Fig. 3.</w:t>
      </w:r>
      <w:r w:rsidR="001E48A7" w:rsidRPr="00EE59F5">
        <w:rPr>
          <w:rFonts w:ascii="Times New Roman" w:hAnsi="Times New Roman"/>
          <w:sz w:val="24"/>
          <w:szCs w:val="24"/>
        </w:rPr>
        <w:t xml:space="preserve"> </w:t>
      </w:r>
      <w:r w:rsidR="00450B6E" w:rsidRPr="00EE59F5">
        <w:rPr>
          <w:rFonts w:ascii="Times New Roman" w:hAnsi="Times New Roman"/>
          <w:sz w:val="24"/>
          <w:szCs w:val="24"/>
        </w:rPr>
        <w:t>Ball-and-stick models of (a) h</w:t>
      </w:r>
      <w:r w:rsidR="001E48A7" w:rsidRPr="00EE59F5">
        <w:rPr>
          <w:rFonts w:ascii="Times New Roman" w:hAnsi="Times New Roman"/>
          <w:sz w:val="24"/>
          <w:szCs w:val="24"/>
        </w:rPr>
        <w:t>exagonal (</w:t>
      </w:r>
      <w:r w:rsidR="001E48A7" w:rsidRPr="00EE59F5">
        <w:rPr>
          <w:rFonts w:ascii="Times New Roman" w:hAnsi="Times New Roman"/>
          <w:i/>
          <w:sz w:val="24"/>
          <w:szCs w:val="24"/>
          <w:lang w:val="en-GB"/>
        </w:rPr>
        <w:t>a</w:t>
      </w:r>
      <w:r w:rsidR="001E48A7" w:rsidRPr="00EE59F5">
        <w:rPr>
          <w:rFonts w:ascii="Times New Roman" w:hAnsi="Times New Roman"/>
          <w:i/>
          <w:sz w:val="24"/>
          <w:szCs w:val="24"/>
          <w:vertAlign w:val="subscript"/>
          <w:lang w:val="en-GB"/>
        </w:rPr>
        <w:t>1</w:t>
      </w:r>
      <w:r w:rsidR="001E48A7" w:rsidRPr="00EE59F5">
        <w:rPr>
          <w:rFonts w:ascii="Times New Roman" w:hAnsi="Times New Roman"/>
          <w:i/>
          <w:sz w:val="24"/>
          <w:szCs w:val="24"/>
          <w:lang w:val="en-GB"/>
        </w:rPr>
        <w:t xml:space="preserve"> = a</w:t>
      </w:r>
      <w:r w:rsidR="001E48A7" w:rsidRPr="00EE59F5">
        <w:rPr>
          <w:rFonts w:ascii="Times New Roman" w:hAnsi="Times New Roman"/>
          <w:i/>
          <w:sz w:val="24"/>
          <w:szCs w:val="24"/>
          <w:vertAlign w:val="subscript"/>
          <w:lang w:val="en-GB"/>
        </w:rPr>
        <w:t>2</w:t>
      </w:r>
      <w:r w:rsidR="001E48A7" w:rsidRPr="00EE59F5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r w:rsidR="001E48A7" w:rsidRPr="00EE59F5">
        <w:rPr>
          <w:rFonts w:ascii="Times New Roman" w:hAnsi="Times New Roman"/>
          <w:sz w:val="24"/>
          <w:szCs w:val="24"/>
          <w:lang w:val="en-GB"/>
        </w:rPr>
        <w:t>= 2.45 ± 0.03 Å</w:t>
      </w:r>
      <w:r w:rsidR="001E48A7" w:rsidRPr="00EE59F5">
        <w:rPr>
          <w:rFonts w:ascii="Times New Roman" w:hAnsi="Times New Roman"/>
          <w:i/>
          <w:sz w:val="24"/>
          <w:szCs w:val="24"/>
          <w:lang w:val="en-GB"/>
        </w:rPr>
        <w:t xml:space="preserve">, c </w:t>
      </w:r>
      <w:r w:rsidR="001E48A7" w:rsidRPr="00EE59F5">
        <w:rPr>
          <w:rFonts w:ascii="Times New Roman" w:hAnsi="Times New Roman"/>
          <w:sz w:val="24"/>
          <w:szCs w:val="24"/>
          <w:lang w:val="en-GB"/>
        </w:rPr>
        <w:t>= 6.82 ± 0.04 Å, α = β = 90º and γ = 120º</w:t>
      </w:r>
      <w:r w:rsidR="001E48A7" w:rsidRPr="00EE59F5">
        <w:rPr>
          <w:rFonts w:ascii="Times New Roman" w:hAnsi="Times New Roman"/>
          <w:sz w:val="24"/>
          <w:szCs w:val="24"/>
        </w:rPr>
        <w:t>) and (b) rhombohedral (</w:t>
      </w:r>
      <w:r w:rsidR="001E48A7" w:rsidRPr="00EE59F5">
        <w:rPr>
          <w:rFonts w:ascii="Times New Roman" w:hAnsi="Times New Roman"/>
          <w:i/>
          <w:sz w:val="24"/>
          <w:szCs w:val="24"/>
          <w:lang w:val="en-GB"/>
        </w:rPr>
        <w:t xml:space="preserve">a </w:t>
      </w:r>
      <w:r w:rsidR="001E48A7" w:rsidRPr="00EE59F5">
        <w:rPr>
          <w:rFonts w:ascii="Times New Roman" w:hAnsi="Times New Roman"/>
          <w:sz w:val="24"/>
          <w:szCs w:val="24"/>
          <w:lang w:val="en-GB"/>
        </w:rPr>
        <w:t>=</w:t>
      </w:r>
      <w:r w:rsidR="001E48A7" w:rsidRPr="00EE59F5">
        <w:rPr>
          <w:rFonts w:ascii="Times New Roman" w:hAnsi="Times New Roman"/>
          <w:i/>
          <w:sz w:val="24"/>
          <w:szCs w:val="24"/>
          <w:lang w:val="en-GB"/>
        </w:rPr>
        <w:t xml:space="preserve"> b </w:t>
      </w:r>
      <w:r w:rsidR="001E48A7" w:rsidRPr="00EE59F5">
        <w:rPr>
          <w:rFonts w:ascii="Times New Roman" w:hAnsi="Times New Roman"/>
          <w:sz w:val="24"/>
          <w:szCs w:val="24"/>
          <w:lang w:val="en-GB"/>
        </w:rPr>
        <w:t>=</w:t>
      </w:r>
      <w:r w:rsidR="001E48A7" w:rsidRPr="00EE59F5">
        <w:rPr>
          <w:rFonts w:ascii="Times New Roman" w:hAnsi="Times New Roman"/>
          <w:i/>
          <w:sz w:val="24"/>
          <w:szCs w:val="24"/>
          <w:lang w:val="en-GB"/>
        </w:rPr>
        <w:t xml:space="preserve"> c = </w:t>
      </w:r>
      <w:r w:rsidR="001E48A7" w:rsidRPr="00EE59F5">
        <w:rPr>
          <w:rFonts w:ascii="Times New Roman" w:hAnsi="Times New Roman"/>
          <w:sz w:val="24"/>
          <w:szCs w:val="24"/>
          <w:lang w:val="en-GB"/>
        </w:rPr>
        <w:t xml:space="preserve">3.635 Å and </w:t>
      </w:r>
      <w:r w:rsidR="001E48A7" w:rsidRPr="00EE59F5">
        <w:rPr>
          <w:rFonts w:ascii="Times New Roman" w:hAnsi="Times New Roman"/>
          <w:sz w:val="24"/>
          <w:szCs w:val="24"/>
          <w:lang w:val="el-GR"/>
        </w:rPr>
        <w:t>α</w:t>
      </w:r>
      <w:r w:rsidR="001E48A7" w:rsidRPr="00EE59F5">
        <w:rPr>
          <w:rFonts w:ascii="Times New Roman" w:hAnsi="Times New Roman"/>
          <w:sz w:val="24"/>
          <w:szCs w:val="24"/>
        </w:rPr>
        <w:t xml:space="preserve"> </w:t>
      </w:r>
      <w:r w:rsidR="001E48A7" w:rsidRPr="00EE59F5">
        <w:rPr>
          <w:rFonts w:ascii="Times New Roman" w:hAnsi="Times New Roman"/>
          <w:sz w:val="24"/>
          <w:szCs w:val="24"/>
          <w:lang w:val="en-GB"/>
        </w:rPr>
        <w:t xml:space="preserve">= </w:t>
      </w:r>
      <w:r w:rsidR="001E48A7" w:rsidRPr="00EE59F5">
        <w:rPr>
          <w:rFonts w:ascii="Times New Roman" w:hAnsi="Times New Roman"/>
          <w:sz w:val="24"/>
          <w:szCs w:val="24"/>
          <w:lang w:val="el-GR"/>
        </w:rPr>
        <w:t>β</w:t>
      </w:r>
      <w:r w:rsidR="001E48A7" w:rsidRPr="00EE59F5">
        <w:rPr>
          <w:rFonts w:ascii="Times New Roman" w:hAnsi="Times New Roman"/>
          <w:sz w:val="24"/>
          <w:szCs w:val="24"/>
        </w:rPr>
        <w:t xml:space="preserve"> </w:t>
      </w:r>
      <w:r w:rsidR="001E48A7" w:rsidRPr="00EE59F5">
        <w:rPr>
          <w:rFonts w:ascii="Times New Roman" w:hAnsi="Times New Roman"/>
          <w:sz w:val="24"/>
          <w:szCs w:val="24"/>
          <w:lang w:val="en-GB"/>
        </w:rPr>
        <w:t xml:space="preserve">= </w:t>
      </w:r>
      <w:r w:rsidR="001E48A7" w:rsidRPr="00EE59F5">
        <w:rPr>
          <w:rFonts w:ascii="Times New Roman" w:hAnsi="Times New Roman"/>
          <w:sz w:val="24"/>
          <w:szCs w:val="24"/>
          <w:lang w:val="el-GR"/>
        </w:rPr>
        <w:t>γ</w:t>
      </w:r>
      <w:r w:rsidR="001E48A7" w:rsidRPr="00EE59F5">
        <w:rPr>
          <w:rFonts w:ascii="Times New Roman" w:hAnsi="Times New Roman"/>
          <w:sz w:val="24"/>
          <w:szCs w:val="24"/>
        </w:rPr>
        <w:t xml:space="preserve"> </w:t>
      </w:r>
      <w:r w:rsidR="001E48A7" w:rsidRPr="00EE59F5">
        <w:rPr>
          <w:rFonts w:ascii="Times New Roman" w:hAnsi="Times New Roman"/>
          <w:sz w:val="24"/>
          <w:szCs w:val="24"/>
          <w:lang w:val="en-GB"/>
        </w:rPr>
        <w:t xml:space="preserve">= 39.49°) </w:t>
      </w:r>
      <w:r w:rsidR="001E48A7" w:rsidRPr="00EE59F5">
        <w:rPr>
          <w:rFonts w:ascii="Times New Roman" w:hAnsi="Times New Roman"/>
          <w:sz w:val="24"/>
          <w:szCs w:val="24"/>
        </w:rPr>
        <w:t xml:space="preserve">structure of graphite belonging to the </w:t>
      </w:r>
      <w:r w:rsidR="00383DE1" w:rsidRPr="00EE59F5">
        <w:rPr>
          <w:rFonts w:ascii="Times New Roman" w:hAnsi="Times New Roman"/>
          <w:noProof/>
          <w:position w:val="-10"/>
          <w:sz w:val="24"/>
          <w:szCs w:val="24"/>
        </w:rPr>
        <w:drawing>
          <wp:inline distT="0" distB="0" distL="0" distR="0" wp14:anchorId="6B41EFAC" wp14:editId="5B9486BA">
            <wp:extent cx="1050290" cy="226060"/>
            <wp:effectExtent l="0" t="0" r="0" b="2540"/>
            <wp:docPr id="20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0290" cy="226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E48A7" w:rsidRPr="00EE59F5">
        <w:rPr>
          <w:rFonts w:ascii="Times New Roman" w:hAnsi="Times New Roman"/>
          <w:sz w:val="24"/>
          <w:szCs w:val="24"/>
        </w:rPr>
        <w:t xml:space="preserve"> and </w:t>
      </w:r>
      <w:r w:rsidR="00383DE1" w:rsidRPr="00EE59F5">
        <w:rPr>
          <w:rFonts w:ascii="Times New Roman" w:hAnsi="Times New Roman"/>
          <w:noProof/>
          <w:position w:val="-8"/>
          <w:sz w:val="24"/>
          <w:szCs w:val="24"/>
        </w:rPr>
        <w:drawing>
          <wp:inline distT="0" distB="0" distL="0" distR="0" wp14:anchorId="6C01877A" wp14:editId="11B74178">
            <wp:extent cx="760730" cy="208280"/>
            <wp:effectExtent l="0" t="0" r="1270" b="0"/>
            <wp:docPr id="2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0730" cy="20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E48A7" w:rsidRPr="00EE59F5">
        <w:rPr>
          <w:rFonts w:ascii="Times New Roman" w:hAnsi="Times New Roman"/>
          <w:sz w:val="24"/>
          <w:szCs w:val="24"/>
        </w:rPr>
        <w:t xml:space="preserve"> space groups, respectively</w:t>
      </w:r>
      <w:r w:rsidR="00E65792" w:rsidRPr="00EE59F5">
        <w:rPr>
          <w:rFonts w:ascii="Times New Roman" w:hAnsi="Times New Roman"/>
          <w:sz w:val="24"/>
          <w:szCs w:val="24"/>
        </w:rPr>
        <w:t>.</w:t>
      </w:r>
      <w:r w:rsidR="001E48A7" w:rsidRPr="00EE59F5">
        <w:rPr>
          <w:sz w:val="24"/>
          <w:szCs w:val="24"/>
        </w:rPr>
        <w:t xml:space="preserve"> </w:t>
      </w:r>
      <w:r w:rsidR="00804B5B" w:rsidRPr="00EE59F5">
        <w:rPr>
          <w:sz w:val="24"/>
          <w:szCs w:val="24"/>
        </w:rPr>
        <w:fldChar w:fldCharType="begin"/>
      </w:r>
      <w:r w:rsidR="00A84E34">
        <w:rPr>
          <w:sz w:val="24"/>
          <w:szCs w:val="24"/>
        </w:rPr>
        <w:instrText xml:space="preserve"> ADDIN EN.CITE &lt;EndNote&gt;&lt;Cite&gt;&lt;Author&gt;Zeinalipour-Yazdi&lt;/Author&gt;&lt;Year&gt;2006&lt;/Year&gt;&lt;RecNum&gt;27&lt;/RecNum&gt;&lt;DisplayText&gt;[35]&lt;/DisplayText&gt;&lt;record&gt;&lt;rec-number&gt;27&lt;/rec-number&gt;&lt;foreign-keys&gt;&lt;key app="EN" db-id="vfz0xf9ppwsfpweadpy5zdf8awxesarwswws" timestamp="1476532011"&gt;27&lt;/key&gt;&lt;/foreign-keys&gt;&lt;ref-type name="Thesis"&gt;32&lt;/ref-type&gt;&lt;contributors&gt;&lt;authors&gt;&lt;author&gt;Zeinalipour-Yazdi, C. D.  &lt;/author&gt;&lt;/authors&gt;&lt;/contributors&gt;&lt;titles&gt;&lt;title&gt;Electronic structure and interlayer binding energy of graphite&lt;/title&gt;&lt;/titles&gt;&lt;pages&gt;183&lt;/pages&gt;&lt;dates&gt;&lt;year&gt;2006&lt;/year&gt;&lt;/dates&gt;&lt;pub-location&gt;Digital Dissertations&lt;/pub-location&gt;&lt;publisher&gt;University of California, San Diego, CA&lt;/publisher&gt;&lt;work-type&gt;PhD Thesis&lt;/work-type&gt;&lt;urls&gt;&lt;/urls&gt;&lt;/record&gt;&lt;/Cite&gt;&lt;/EndNote&gt;</w:instrText>
      </w:r>
      <w:r w:rsidR="00804B5B" w:rsidRPr="00EE59F5">
        <w:rPr>
          <w:sz w:val="24"/>
          <w:szCs w:val="24"/>
        </w:rPr>
        <w:fldChar w:fldCharType="separate"/>
      </w:r>
      <w:r w:rsidR="00DB6369">
        <w:rPr>
          <w:noProof/>
          <w:sz w:val="24"/>
          <w:szCs w:val="24"/>
        </w:rPr>
        <w:t>[35]</w:t>
      </w:r>
      <w:r w:rsidR="00804B5B" w:rsidRPr="00EE59F5">
        <w:rPr>
          <w:sz w:val="24"/>
          <w:szCs w:val="24"/>
        </w:rPr>
        <w:fldChar w:fldCharType="end"/>
      </w:r>
    </w:p>
    <w:p w14:paraId="6E42894D" w14:textId="77777777" w:rsidR="00521396" w:rsidRDefault="00521396" w:rsidP="007D6052">
      <w:pPr>
        <w:pStyle w:val="TAMainText"/>
        <w:ind w:firstLine="0"/>
        <w:jc w:val="both"/>
        <w:rPr>
          <w:b/>
          <w:i/>
        </w:rPr>
      </w:pPr>
    </w:p>
    <w:p w14:paraId="3F4BFB93" w14:textId="77777777" w:rsidR="001E48A7" w:rsidRPr="00452326" w:rsidRDefault="001E48A7" w:rsidP="007D6052">
      <w:pPr>
        <w:pStyle w:val="TAMainText"/>
        <w:ind w:firstLine="0"/>
        <w:jc w:val="both"/>
        <w:rPr>
          <w:b/>
          <w:i/>
        </w:rPr>
      </w:pPr>
      <w:r w:rsidRPr="00452326">
        <w:rPr>
          <w:b/>
          <w:i/>
        </w:rPr>
        <w:t xml:space="preserve">3.2 </w:t>
      </w:r>
      <w:r w:rsidR="004822AA">
        <w:rPr>
          <w:b/>
          <w:i/>
        </w:rPr>
        <w:t>Sphere-in-contact model of graphite</w:t>
      </w:r>
    </w:p>
    <w:p w14:paraId="60FF00A8" w14:textId="1FCC54C2" w:rsidR="00C550FC" w:rsidRDefault="00B76AA8" w:rsidP="00C550FC">
      <w:pPr>
        <w:pStyle w:val="TAMainText"/>
        <w:ind w:firstLine="720"/>
        <w:jc w:val="both"/>
      </w:pPr>
      <w:r>
        <w:t>In the following section w</w:t>
      </w:r>
      <w:r w:rsidR="001E48A7" w:rsidRPr="00452326">
        <w:t xml:space="preserve">e describe a procedure </w:t>
      </w:r>
      <w:r w:rsidR="001E48A7">
        <w:t xml:space="preserve">to </w:t>
      </w:r>
      <w:r w:rsidR="001E48A7" w:rsidRPr="00452326">
        <w:t xml:space="preserve">construct a model of </w:t>
      </w:r>
      <w:r w:rsidR="001E3568">
        <w:t>rhombohedral graphite and graphene</w:t>
      </w:r>
      <w:r w:rsidR="001E48A7" w:rsidRPr="00452326">
        <w:t xml:space="preserve"> using marbles and epoxy glue. </w:t>
      </w:r>
      <w:r w:rsidR="00A8440B">
        <w:t xml:space="preserve">Such a model </w:t>
      </w:r>
      <w:r w:rsidR="00D96227">
        <w:t xml:space="preserve">makes possible the visualisation </w:t>
      </w:r>
      <w:r w:rsidR="00A8440B">
        <w:t xml:space="preserve">in order to </w:t>
      </w:r>
      <w:r w:rsidR="00D96227">
        <w:t>of</w:t>
      </w:r>
      <w:r w:rsidR="00A8440B">
        <w:t xml:space="preserve"> the molecular channels in rhombohedral graphite </w:t>
      </w:r>
      <w:r w:rsidR="00D96227">
        <w:t xml:space="preserve">very easily and we </w:t>
      </w:r>
      <w:r w:rsidR="00A8440B">
        <w:t xml:space="preserve">describe </w:t>
      </w:r>
      <w:r w:rsidR="00D96227">
        <w:t>this in</w:t>
      </w:r>
      <w:r w:rsidR="00A8440B">
        <w:t xml:space="preserve"> the following section. In Fig. 4 the direction of the channels is shown by the red dashed line and it is clear that such chann</w:t>
      </w:r>
      <w:r w:rsidR="00B04EBD">
        <w:t>e</w:t>
      </w:r>
      <w:r w:rsidR="00A8440B">
        <w:t>ls are only present in the rhombo</w:t>
      </w:r>
      <w:r w:rsidR="00B04EBD">
        <w:t>hed</w:t>
      </w:r>
      <w:r w:rsidR="00A8440B">
        <w:t>ral phase but absent in the hexagonal phase.</w:t>
      </w:r>
    </w:p>
    <w:p w14:paraId="31C90719" w14:textId="77777777" w:rsidR="00994931" w:rsidRPr="00452326" w:rsidRDefault="00994931" w:rsidP="00994931">
      <w:pPr>
        <w:pStyle w:val="TAMainText"/>
      </w:pPr>
      <w:r>
        <w:rPr>
          <w:noProof/>
        </w:rPr>
        <w:drawing>
          <wp:inline distT="0" distB="0" distL="0" distR="0" wp14:anchorId="3E574CAB" wp14:editId="36251F2D">
            <wp:extent cx="4037965" cy="1394460"/>
            <wp:effectExtent l="0" t="0" r="635" b="254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7965" cy="1394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220A4D" w14:textId="0010C5D3" w:rsidR="00994931" w:rsidRDefault="002038A4" w:rsidP="007D6052">
      <w:pPr>
        <w:pStyle w:val="TAMainText"/>
        <w:jc w:val="both"/>
      </w:pPr>
      <w:r w:rsidRPr="002038A4">
        <w:t>Fig. 4.</w:t>
      </w:r>
      <w:r w:rsidR="00994931">
        <w:rPr>
          <w:b/>
        </w:rPr>
        <w:t xml:space="preserve"> </w:t>
      </w:r>
      <w:r w:rsidR="00994931" w:rsidRPr="00452326">
        <w:t>Side-view</w:t>
      </w:r>
      <w:r w:rsidR="00994931" w:rsidRPr="00452326">
        <w:rPr>
          <w:b/>
        </w:rPr>
        <w:t xml:space="preserve"> </w:t>
      </w:r>
      <w:r w:rsidR="00994931" w:rsidRPr="00452326">
        <w:t xml:space="preserve">schematic </w:t>
      </w:r>
      <w:r w:rsidR="00994931">
        <w:t>of</w:t>
      </w:r>
      <w:r w:rsidR="00994931" w:rsidRPr="00452326">
        <w:t xml:space="preserve"> stacking</w:t>
      </w:r>
      <w:r w:rsidR="00994931">
        <w:t xml:space="preserve"> sequence </w:t>
      </w:r>
      <w:r w:rsidR="00994931" w:rsidRPr="00452326">
        <w:t xml:space="preserve">in hexagonal (ABAB) and rhombohedral (ABCA) graphite using the sphere-in-contact model. Red dashed lines indicate hexagonal channels that </w:t>
      </w:r>
      <w:r w:rsidR="00994931">
        <w:t>extend</w:t>
      </w:r>
      <w:r w:rsidR="00994931" w:rsidRPr="00452326">
        <w:t xml:space="preserve"> through the structure of graphite.</w:t>
      </w:r>
    </w:p>
    <w:p w14:paraId="11935D51" w14:textId="77777777" w:rsidR="00A8440B" w:rsidRDefault="00A8440B" w:rsidP="007D6052">
      <w:pPr>
        <w:pStyle w:val="TAMainText"/>
        <w:jc w:val="both"/>
      </w:pPr>
    </w:p>
    <w:p w14:paraId="1CF1D2A3" w14:textId="0F650606" w:rsidR="001E48A7" w:rsidRPr="00452326" w:rsidRDefault="001E48A7" w:rsidP="007D6052">
      <w:pPr>
        <w:pStyle w:val="TAMainText"/>
        <w:jc w:val="both"/>
      </w:pPr>
      <w:r w:rsidRPr="00452326">
        <w:t>When these models are buil</w:t>
      </w:r>
      <w:r>
        <w:t>t</w:t>
      </w:r>
      <w:r w:rsidRPr="00452326">
        <w:t xml:space="preserve"> out of spheres with a diameter of about 14 mm then the resulting scale is 1:10</w:t>
      </w:r>
      <w:r w:rsidRPr="00452326">
        <w:rPr>
          <w:vertAlign w:val="superscript"/>
        </w:rPr>
        <w:t>8</w:t>
      </w:r>
      <w:r w:rsidRPr="00452326">
        <w:t>, in which every 1 cm measured on the model corresponds to 1 Angs</w:t>
      </w:r>
      <w:r w:rsidR="006D71B9">
        <w:t>trom (Å) in the real structure</w:t>
      </w:r>
      <w:r w:rsidRPr="00452326">
        <w:t xml:space="preserve">. </w:t>
      </w:r>
      <w:r w:rsidR="00C3200E">
        <w:lastRenderedPageBreak/>
        <w:t>There is a</w:t>
      </w:r>
      <w:r w:rsidRPr="00452326">
        <w:t xml:space="preserve"> predictive capability of the sphere-in-contact model to </w:t>
      </w:r>
      <w:r>
        <w:t>discover</w:t>
      </w:r>
      <w:r w:rsidR="00F54322">
        <w:t xml:space="preserve"> </w:t>
      </w:r>
      <w:r>
        <w:t>new</w:t>
      </w:r>
      <w:r w:rsidRPr="00452326">
        <w:t xml:space="preserve"> carbon structures that are not limited to the configurational space of sp</w:t>
      </w:r>
      <w:r w:rsidRPr="00452326">
        <w:rPr>
          <w:vertAlign w:val="superscript"/>
        </w:rPr>
        <w:t>3</w:t>
      </w:r>
      <w:r w:rsidRPr="00452326">
        <w:t>, sp</w:t>
      </w:r>
      <w:r w:rsidRPr="00452326">
        <w:rPr>
          <w:vertAlign w:val="superscript"/>
        </w:rPr>
        <w:t xml:space="preserve">2 </w:t>
      </w:r>
      <w:r w:rsidRPr="00452326">
        <w:t>and sp hybridized carbon atoms</w:t>
      </w:r>
      <w:r w:rsidR="00A8440B">
        <w:t xml:space="preserve"> as we have recently shown for the elucidation of the cap structure of single-wall carbon nanotubes (SWCNTs).</w:t>
      </w:r>
      <w:r w:rsidR="00D96227">
        <w:t xml:space="preserve"> </w:t>
      </w:r>
      <w:r w:rsidR="00A8440B">
        <w:fldChar w:fldCharType="begin"/>
      </w:r>
      <w:r w:rsidR="00DB6369">
        <w:instrText xml:space="preserve"> ADDIN EN.CITE &lt;EndNote&gt;&lt;Cite&gt;&lt;Author&gt;Zeinalipour-Yazdi&lt;/Author&gt;&lt;Year&gt;2017&lt;/Year&gt;&lt;RecNum&gt;43&lt;/RecNum&gt;&lt;DisplayText&gt;[36]&lt;/DisplayText&gt;&lt;record&gt;&lt;rec-number&gt;43&lt;/rec-number&gt;&lt;foreign-keys&gt;&lt;key app="EN" db-id="darvv9e5sa52tcezrzkv9vryawera20d9vze" timestamp="1525094307"&gt;43&lt;/key&gt;&lt;/foreign-keys&gt;&lt;ref-type name="Journal Article"&gt;17&lt;/ref-type&gt;&lt;contributors&gt;&lt;authors&gt;&lt;author&gt;Zeinalipour-Yazdi, Constantinos D.&lt;/author&gt;&lt;author&gt;Loizidou, Eriketi Z.&lt;/author&gt;&lt;/authors&gt;&lt;/contributors&gt;&lt;titles&gt;&lt;title&gt;Study of the cap structure of (3,3), (4,4) and (5,5)-SWCNTs: Application of the sphere-in-contact model&lt;/title&gt;&lt;secondary-title&gt;Carbon&lt;/secondary-title&gt;&lt;/titles&gt;&lt;periodical&gt;&lt;full-title&gt;Carbon&lt;/full-title&gt;&lt;/periodical&gt;&lt;pages&gt;819-827&lt;/pages&gt;&lt;volume&gt;115&lt;/volume&gt;&lt;keywords&gt;&lt;keyword&gt;SWCNT&lt;/keyword&gt;&lt;keyword&gt;Carbon nanotube&lt;/keyword&gt;&lt;keyword&gt;Cap structure&lt;/keyword&gt;&lt;keyword&gt;Sphere-in-contact model&lt;/keyword&gt;&lt;keyword&gt;DFT&lt;/keyword&gt;&lt;/keywords&gt;&lt;dates&gt;&lt;year&gt;2017&lt;/year&gt;&lt;pub-dates&gt;&lt;date&gt;2017/05/01/&lt;/date&gt;&lt;/pub-dates&gt;&lt;/dates&gt;&lt;isbn&gt;0008-6223&lt;/isbn&gt;&lt;urls&gt;&lt;related-urls&gt;&lt;url&gt;http://www.sciencedirect.com/science/article/pii/S0008622317300842&lt;/url&gt;&lt;url&gt;https://www.sciencedirect.com/science/article/pii/S0008622317300842?via%3Dihub&lt;/url&gt;&lt;/related-urls&gt;&lt;/urls&gt;&lt;electronic-resource-num&gt;https://doi.org/10.1016/j.carbon.2017.01.074&lt;/electronic-resource-num&gt;&lt;/record&gt;&lt;/Cite&gt;&lt;/EndNote&gt;</w:instrText>
      </w:r>
      <w:r w:rsidR="00A8440B">
        <w:fldChar w:fldCharType="separate"/>
      </w:r>
      <w:r w:rsidR="00DB6369">
        <w:rPr>
          <w:noProof/>
        </w:rPr>
        <w:t>[36]</w:t>
      </w:r>
      <w:r w:rsidR="00A8440B">
        <w:fldChar w:fldCharType="end"/>
      </w:r>
    </w:p>
    <w:p w14:paraId="042A8691" w14:textId="77777777" w:rsidR="001E48A7" w:rsidRPr="00452326" w:rsidRDefault="00DA00D9" w:rsidP="00452326">
      <w:pPr>
        <w:pStyle w:val="TAMainText"/>
      </w:pPr>
      <w:r>
        <w:rPr>
          <w:noProof/>
        </w:rPr>
        <w:drawing>
          <wp:inline distT="0" distB="0" distL="0" distR="0" wp14:anchorId="4929E022" wp14:editId="66884992">
            <wp:extent cx="2935706" cy="3304218"/>
            <wp:effectExtent l="0" t="0" r="10795" b="0"/>
            <wp:docPr id="6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5706" cy="33042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7929DC" w14:textId="778BBF50" w:rsidR="00580B63" w:rsidRPr="004D06C7" w:rsidRDefault="001E48A7" w:rsidP="004D06C7">
      <w:pPr>
        <w:pStyle w:val="VAFigureCaption"/>
        <w:spacing w:line="360" w:lineRule="auto"/>
        <w:rPr>
          <w:rFonts w:ascii="Times New Roman" w:hAnsi="Times New Roman"/>
          <w:sz w:val="24"/>
          <w:szCs w:val="24"/>
        </w:rPr>
      </w:pPr>
      <w:r w:rsidRPr="00452326">
        <w:rPr>
          <w:rFonts w:ascii="Times New Roman" w:hAnsi="Times New Roman"/>
          <w:sz w:val="24"/>
          <w:szCs w:val="24"/>
        </w:rPr>
        <w:t xml:space="preserve">  </w:t>
      </w:r>
      <w:r w:rsidR="002038A4" w:rsidRPr="002038A4">
        <w:rPr>
          <w:rFonts w:ascii="Times New Roman" w:hAnsi="Times New Roman"/>
          <w:sz w:val="24"/>
          <w:szCs w:val="24"/>
        </w:rPr>
        <w:t>Fig. 5.</w:t>
      </w:r>
      <w:r w:rsidRPr="00452326">
        <w:rPr>
          <w:rFonts w:ascii="Times New Roman" w:hAnsi="Times New Roman"/>
          <w:sz w:val="24"/>
          <w:szCs w:val="24"/>
        </w:rPr>
        <w:t xml:space="preserve"> </w:t>
      </w:r>
      <w:r w:rsidR="00C0348C">
        <w:rPr>
          <w:rFonts w:ascii="Times New Roman" w:hAnsi="Times New Roman"/>
          <w:sz w:val="24"/>
          <w:szCs w:val="24"/>
        </w:rPr>
        <w:t>G</w:t>
      </w:r>
      <w:r w:rsidRPr="00452326">
        <w:rPr>
          <w:rFonts w:ascii="Times New Roman" w:hAnsi="Times New Roman"/>
          <w:sz w:val="24"/>
          <w:szCs w:val="24"/>
        </w:rPr>
        <w:t xml:space="preserve">raphene model made out of marbles and epoxy glue. PMMA sheets placed in an inverse T-geometry support the graphene structure. </w:t>
      </w:r>
    </w:p>
    <w:p w14:paraId="67F4646D" w14:textId="77777777" w:rsidR="00D96227" w:rsidRDefault="00F16138" w:rsidP="00F54322">
      <w:pPr>
        <w:pStyle w:val="TAMainText"/>
        <w:ind w:firstLine="720"/>
        <w:jc w:val="both"/>
      </w:pPr>
      <w:r>
        <w:t>The sphere-in-contact model</w:t>
      </w:r>
      <w:r w:rsidR="00C3200E">
        <w:t>s</w:t>
      </w:r>
      <w:r>
        <w:t xml:space="preserve"> of </w:t>
      </w:r>
      <w:r w:rsidR="00C3200E">
        <w:t xml:space="preserve">graphene and </w:t>
      </w:r>
      <w:r>
        <w:t xml:space="preserve">graphite </w:t>
      </w:r>
      <w:r w:rsidR="00C3200E">
        <w:t>are depicted in Fig.</w:t>
      </w:r>
      <w:r>
        <w:t xml:space="preserve"> </w:t>
      </w:r>
      <w:r w:rsidR="00C3200E">
        <w:t xml:space="preserve">5 and </w:t>
      </w:r>
      <w:r>
        <w:t>6</w:t>
      </w:r>
      <w:r w:rsidR="00C3200E">
        <w:t>, respectively</w:t>
      </w:r>
      <w:r>
        <w:t xml:space="preserve">. </w:t>
      </w:r>
      <w:r w:rsidR="001E48A7" w:rsidRPr="00452326">
        <w:t xml:space="preserve">A brief description of the procedure </w:t>
      </w:r>
      <w:r w:rsidR="001E48A7">
        <w:t>for</w:t>
      </w:r>
      <w:r w:rsidR="001E48A7" w:rsidRPr="00452326">
        <w:t xml:space="preserve"> building the model of </w:t>
      </w:r>
      <w:r>
        <w:t>rhombohedral</w:t>
      </w:r>
      <w:r w:rsidR="001E48A7" w:rsidRPr="00452326">
        <w:t xml:space="preserve"> graphite is given next</w:t>
      </w:r>
      <w:r w:rsidR="00C8556B">
        <w:t xml:space="preserve"> </w:t>
      </w:r>
      <w:r w:rsidR="004822AA">
        <w:t xml:space="preserve">and pictorially </w:t>
      </w:r>
      <w:r w:rsidR="00C8556B">
        <w:t xml:space="preserve">shown </w:t>
      </w:r>
      <w:r>
        <w:t xml:space="preserve">in </w:t>
      </w:r>
      <w:r w:rsidR="00C8556B">
        <w:t>Fig.</w:t>
      </w:r>
      <w:r>
        <w:t xml:space="preserve"> 7</w:t>
      </w:r>
      <w:r w:rsidR="001E48A7">
        <w:t>.</w:t>
      </w:r>
    </w:p>
    <w:p w14:paraId="3947DE2D" w14:textId="63C042AA" w:rsidR="00F16138" w:rsidRDefault="001E48A7" w:rsidP="00F54322">
      <w:pPr>
        <w:pStyle w:val="TAMainText"/>
        <w:ind w:firstLine="720"/>
        <w:jc w:val="both"/>
      </w:pPr>
      <w:r>
        <w:t>I</w:t>
      </w:r>
      <w:r w:rsidRPr="00452326">
        <w:t xml:space="preserve">nitially we placed 144 marbles </w:t>
      </w:r>
      <w:r>
        <w:t>of diameter</w:t>
      </w:r>
      <w:r w:rsidR="000E7DCC">
        <w:t xml:space="preserve"> </w:t>
      </w:r>
      <w:r w:rsidRPr="00452326">
        <w:t>14</w:t>
      </w:r>
      <w:r w:rsidR="000E7DCC">
        <w:t xml:space="preserve"> </w:t>
      </w:r>
      <w:r w:rsidRPr="00452326">
        <w:t>mm in a rectangular container (</w:t>
      </w:r>
      <w:r w:rsidR="006F44B4">
        <w:t>Fig. 6</w:t>
      </w:r>
      <w:r w:rsidRPr="00452326">
        <w:t>a) and moved the container sidewise until the marbles were arranged in a 2D close-pa</w:t>
      </w:r>
      <w:r w:rsidR="00C8556B">
        <w:t>cked hexag</w:t>
      </w:r>
      <w:r w:rsidR="006F44B4">
        <w:t>onal array (see Fig. 6</w:t>
      </w:r>
      <w:r w:rsidR="004822AA">
        <w:t>b). A</w:t>
      </w:r>
      <w:r w:rsidRPr="00452326">
        <w:t xml:space="preserve">dditional support frames </w:t>
      </w:r>
      <w:r w:rsidR="004822AA">
        <w:t xml:space="preserve">are placed </w:t>
      </w:r>
      <w:r>
        <w:t>to</w:t>
      </w:r>
      <w:r w:rsidR="008F0198">
        <w:t xml:space="preserve"> </w:t>
      </w:r>
      <w:r>
        <w:t>hold the</w:t>
      </w:r>
      <w:r w:rsidRPr="00452326">
        <w:t xml:space="preserve"> close-packed struc</w:t>
      </w:r>
      <w:r w:rsidR="00F16138">
        <w:t>ture in place.</w:t>
      </w:r>
    </w:p>
    <w:p w14:paraId="15232490" w14:textId="77777777" w:rsidR="00F16138" w:rsidRDefault="00F16138" w:rsidP="00F54322">
      <w:pPr>
        <w:pStyle w:val="TAMainText"/>
        <w:ind w:firstLine="720"/>
        <w:jc w:val="both"/>
      </w:pPr>
      <w:r>
        <w:rPr>
          <w:b/>
          <w:noProof/>
        </w:rPr>
        <w:lastRenderedPageBreak/>
        <w:drawing>
          <wp:inline distT="0" distB="0" distL="0" distR="0" wp14:anchorId="157B6259" wp14:editId="3978B0EC">
            <wp:extent cx="6328410" cy="3838575"/>
            <wp:effectExtent l="0" t="0" r="0" b="0"/>
            <wp:docPr id="23" name="Picture 12" descr="Macintosh HD:Users:zeinalip:Desktop:DATA:PAPERS:041_Sphere_in_contact_Graphene_Graphite_2015_prep:Carbon_Latest_version:Fig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Macintosh HD:Users:zeinalip:Desktop:DATA:PAPERS:041_Sphere_in_contact_Graphene_Graphite_2015_prep:Carbon_Latest_version:Fig4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28410" cy="3838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3E7558" w14:textId="33AB547C" w:rsidR="00F16138" w:rsidRPr="004822AA" w:rsidRDefault="002038A4" w:rsidP="004822AA">
      <w:pPr>
        <w:pStyle w:val="VAFigureCaption"/>
        <w:spacing w:line="360" w:lineRule="auto"/>
        <w:rPr>
          <w:rFonts w:ascii="Times New Roman" w:hAnsi="Times New Roman"/>
          <w:sz w:val="24"/>
          <w:szCs w:val="24"/>
        </w:rPr>
      </w:pPr>
      <w:r w:rsidRPr="002038A4">
        <w:rPr>
          <w:rFonts w:ascii="Times New Roman" w:hAnsi="Times New Roman"/>
          <w:sz w:val="24"/>
          <w:szCs w:val="24"/>
        </w:rPr>
        <w:t>Fig. 6.</w:t>
      </w:r>
      <w:r w:rsidR="00F16138" w:rsidRPr="00452326">
        <w:rPr>
          <w:rFonts w:ascii="Times New Roman" w:hAnsi="Times New Roman"/>
          <w:sz w:val="24"/>
          <w:szCs w:val="24"/>
        </w:rPr>
        <w:t xml:space="preserve"> </w:t>
      </w:r>
      <w:r w:rsidR="004822AA">
        <w:rPr>
          <w:rFonts w:ascii="Times New Roman" w:hAnsi="Times New Roman"/>
          <w:sz w:val="24"/>
          <w:szCs w:val="24"/>
        </w:rPr>
        <w:t>Pictorial p</w:t>
      </w:r>
      <w:r w:rsidR="00F16138">
        <w:rPr>
          <w:rFonts w:ascii="Times New Roman" w:hAnsi="Times New Roman"/>
          <w:sz w:val="24"/>
          <w:szCs w:val="24"/>
        </w:rPr>
        <w:t>rocedure for constructing rhombohedral</w:t>
      </w:r>
      <w:r w:rsidR="00F16138" w:rsidRPr="00452326">
        <w:rPr>
          <w:rFonts w:ascii="Times New Roman" w:hAnsi="Times New Roman"/>
          <w:sz w:val="24"/>
          <w:szCs w:val="24"/>
        </w:rPr>
        <w:t xml:space="preserve"> graphite</w:t>
      </w:r>
      <w:r w:rsidR="00F16138">
        <w:rPr>
          <w:rFonts w:ascii="Times New Roman" w:hAnsi="Times New Roman"/>
          <w:sz w:val="24"/>
          <w:szCs w:val="24"/>
        </w:rPr>
        <w:t xml:space="preserve"> and graphene sphere-in-contact.</w:t>
      </w:r>
    </w:p>
    <w:p w14:paraId="772859F4" w14:textId="13B48791" w:rsidR="00F16138" w:rsidRDefault="001E48A7" w:rsidP="00F54322">
      <w:pPr>
        <w:pStyle w:val="TAMainText"/>
        <w:ind w:firstLine="720"/>
        <w:jc w:val="both"/>
      </w:pPr>
      <w:r w:rsidRPr="00452326">
        <w:t>Depending on the size distribution of the marbles, some swapping of them in the close-packed array was necessary. This ensured good contact between the marbles and that the epoxy resin stayed at their contact point.</w:t>
      </w:r>
      <w:r w:rsidR="004822AA">
        <w:t xml:space="preserve"> In Fig. 6</w:t>
      </w:r>
      <w:r w:rsidR="0050233D">
        <w:t>c we show that 1 mm caps are present in the initial hexagonal array of the marbles.</w:t>
      </w:r>
      <w:r w:rsidRPr="00452326">
        <w:t xml:space="preserve"> We then mixed epoxy glue and hardener thoroughly by means of a disposable spatula and placed a small amount at the contact point of the marbles, so that in each hexagon, a center marble </w:t>
      </w:r>
      <w:r>
        <w:t>is</w:t>
      </w:r>
      <w:r w:rsidR="004822AA">
        <w:t xml:space="preserve"> unbound (see Fig. 6</w:t>
      </w:r>
      <w:r w:rsidR="00C3200E">
        <w:t>b</w:t>
      </w:r>
      <w:r w:rsidRPr="00452326">
        <w:t>). Once the epoxy cured (1-2 min), we used tweezers to remove the center marble of each hexagonal ring, to avoid binding of atoms that are not part of the graphene structure. After a</w:t>
      </w:r>
      <w:r w:rsidRPr="00452326">
        <w:t>p</w:t>
      </w:r>
      <w:r w:rsidRPr="00452326">
        <w:t>proximately 20 min, the epoxy resin had cured</w:t>
      </w:r>
      <w:r>
        <w:t>,</w:t>
      </w:r>
      <w:r w:rsidRPr="00452326">
        <w:t xml:space="preserve"> and the graphene model was ready. </w:t>
      </w:r>
      <w:r>
        <w:t>The</w:t>
      </w:r>
      <w:r w:rsidRPr="00452326">
        <w:t xml:space="preserve"> graphene layer</w:t>
      </w:r>
      <w:r>
        <w:t xml:space="preserve"> was handled</w:t>
      </w:r>
      <w:r w:rsidRPr="00452326">
        <w:t xml:space="preserve"> with care as complete curing happens after 12 hrs.</w:t>
      </w:r>
      <w:r w:rsidRPr="00793923">
        <w:t xml:space="preserve"> </w:t>
      </w:r>
      <w:r>
        <w:t xml:space="preserve">The graphene support structure can be built by placing two PMMA sheets </w:t>
      </w:r>
      <w:r w:rsidRPr="00452326">
        <w:t>in inverse-T geometry</w:t>
      </w:r>
      <w:r>
        <w:t xml:space="preserve"> (see Fig. </w:t>
      </w:r>
      <w:r w:rsidR="004822AA">
        <w:t>5</w:t>
      </w:r>
      <w:r w:rsidRPr="00452326">
        <w:t>)</w:t>
      </w:r>
      <w:r>
        <w:t xml:space="preserve">. </w:t>
      </w:r>
      <w:r w:rsidRPr="00452326">
        <w:t>With the above procedure,</w:t>
      </w:r>
      <w:r>
        <w:t xml:space="preserve"> we built</w:t>
      </w:r>
      <w:r w:rsidRPr="00452326">
        <w:t xml:space="preserve"> </w:t>
      </w:r>
      <w:r>
        <w:t>two</w:t>
      </w:r>
      <w:r w:rsidRPr="00452326">
        <w:t xml:space="preserve"> more graphene layers shown in </w:t>
      </w:r>
      <w:r w:rsidR="004822AA">
        <w:t>Figure 7</w:t>
      </w:r>
      <w:r>
        <w:t xml:space="preserve">. </w:t>
      </w:r>
      <w:r w:rsidRPr="00452326">
        <w:t>We note that the zigzag edge was different in each graphene layer so that when the layers are stacked, they would have about the same lateral dimensions with re</w:t>
      </w:r>
      <w:r w:rsidR="00F16138">
        <w:t>spect to the 3-layer model.</w:t>
      </w:r>
    </w:p>
    <w:p w14:paraId="620FCD31" w14:textId="77777777" w:rsidR="00F16138" w:rsidRDefault="00F16138" w:rsidP="00740A9E">
      <w:pPr>
        <w:pStyle w:val="TAMainText"/>
        <w:ind w:firstLine="720"/>
      </w:pPr>
      <w:r>
        <w:rPr>
          <w:noProof/>
        </w:rPr>
        <w:lastRenderedPageBreak/>
        <w:drawing>
          <wp:inline distT="0" distB="0" distL="0" distR="0" wp14:anchorId="6628173D" wp14:editId="2B106045">
            <wp:extent cx="2164080" cy="1620520"/>
            <wp:effectExtent l="0" t="0" r="0" b="5080"/>
            <wp:docPr id="24" name="Picture 4" descr="Scheme_1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Scheme_1.bmp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4080" cy="1620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3FBA14" w14:textId="65EC6E44" w:rsidR="00F16138" w:rsidRDefault="002038A4" w:rsidP="00F16138">
      <w:pPr>
        <w:pStyle w:val="TAMainText"/>
        <w:jc w:val="both"/>
      </w:pPr>
      <w:r w:rsidRPr="002038A4">
        <w:t>Fig. 7.</w:t>
      </w:r>
      <w:r w:rsidR="00F16138" w:rsidRPr="00452326">
        <w:rPr>
          <w:b/>
        </w:rPr>
        <w:t xml:space="preserve"> </w:t>
      </w:r>
      <w:r w:rsidR="00F16138" w:rsidRPr="00452326">
        <w:t>Schematic showing each layer for a 3-layer model of graphite with ABC stacking sequence.</w:t>
      </w:r>
    </w:p>
    <w:p w14:paraId="0ED24C9D" w14:textId="6659DA72" w:rsidR="00F16138" w:rsidRDefault="001E48A7" w:rsidP="004822AA">
      <w:pPr>
        <w:pStyle w:val="TAMainText"/>
        <w:ind w:firstLine="720"/>
        <w:jc w:val="both"/>
      </w:pPr>
      <w:r w:rsidRPr="00452326">
        <w:t xml:space="preserve">We then stacked graphene layers on top of </w:t>
      </w:r>
      <w:r>
        <w:t xml:space="preserve">one </w:t>
      </w:r>
      <w:r w:rsidRPr="00452326">
        <w:t xml:space="preserve">another using paper note stacks, </w:t>
      </w:r>
      <w:r w:rsidR="00C0348C">
        <w:t>20</w:t>
      </w:r>
      <w:r w:rsidRPr="00452326">
        <w:t xml:space="preserve"> mm high, to adjust the distance between the layers to be </w:t>
      </w:r>
      <w:r w:rsidR="008F0198" w:rsidRPr="00452326">
        <w:t>3</w:t>
      </w:r>
      <w:r w:rsidR="00C0348C">
        <w:t>4</w:t>
      </w:r>
      <w:r w:rsidR="008F0198">
        <w:t xml:space="preserve"> </w:t>
      </w:r>
      <w:r w:rsidR="009721DC">
        <w:t>mm (see Fig. 6</w:t>
      </w:r>
      <w:r w:rsidR="004822AA">
        <w:t>e)</w:t>
      </w:r>
      <w:r w:rsidRPr="00452326">
        <w:t>.</w:t>
      </w:r>
      <w:r w:rsidR="004822AA">
        <w:t xml:space="preserve"> The </w:t>
      </w:r>
      <w:r w:rsidRPr="00452326">
        <w:t xml:space="preserve">first </w:t>
      </w:r>
      <w:r w:rsidR="004822AA">
        <w:t xml:space="preserve">two </w:t>
      </w:r>
      <w:r w:rsidRPr="00452326">
        <w:t>graphite layers (AB) were then fixed in their position with the help of supporting PMMA sheets (&gt;5 mm in width)</w:t>
      </w:r>
      <w:r w:rsidR="004822AA">
        <w:t xml:space="preserve"> as shown in Fig. 8b</w:t>
      </w:r>
      <w:r w:rsidRPr="00452326">
        <w:t xml:space="preserve">. Two clear PMMA sheets were brought into contact with the armchair edge of graphene layers AB and bound with epoxy-glue. </w:t>
      </w:r>
      <w:r>
        <w:t>The</w:t>
      </w:r>
      <w:r w:rsidRPr="00452326">
        <w:t xml:space="preserve"> last step </w:t>
      </w:r>
      <w:r>
        <w:t xml:space="preserve">is </w:t>
      </w:r>
      <w:r w:rsidRPr="00452326">
        <w:t>repeated</w:t>
      </w:r>
      <w:r>
        <w:t>,</w:t>
      </w:r>
      <w:r w:rsidRPr="00452326">
        <w:t xml:space="preserve"> for lay</w:t>
      </w:r>
      <w:r>
        <w:t xml:space="preserve">er C, according to </w:t>
      </w:r>
      <w:r w:rsidR="004822AA">
        <w:t>Figure 4</w:t>
      </w:r>
      <w:r w:rsidRPr="00452326">
        <w:t>, which shows a side-view of the stacking sequence in hexagonal and rhombohedral graphite</w:t>
      </w:r>
      <w:r>
        <w:t>.</w:t>
      </w:r>
    </w:p>
    <w:p w14:paraId="34D1D11E" w14:textId="06EE027A" w:rsidR="001E48A7" w:rsidRPr="00452326" w:rsidRDefault="00615F90" w:rsidP="007016B6">
      <w:pPr>
        <w:pStyle w:val="TAMainText"/>
        <w:jc w:val="both"/>
      </w:pPr>
      <w:r w:rsidRPr="002038A4">
        <w:rPr>
          <w:noProof/>
        </w:rPr>
        <mc:AlternateContent>
          <mc:Choice Requires="wpg">
            <w:drawing>
              <wp:anchor distT="0" distB="0" distL="114300" distR="114300" simplePos="0" relativeHeight="251724800" behindDoc="0" locked="0" layoutInCell="1" allowOverlap="1" wp14:anchorId="2E49FA21" wp14:editId="69978BD3">
                <wp:simplePos x="0" y="0"/>
                <wp:positionH relativeFrom="column">
                  <wp:posOffset>113665</wp:posOffset>
                </wp:positionH>
                <wp:positionV relativeFrom="paragraph">
                  <wp:posOffset>0</wp:posOffset>
                </wp:positionV>
                <wp:extent cx="6383020" cy="2585720"/>
                <wp:effectExtent l="0" t="0" r="0" b="5080"/>
                <wp:wrapThrough wrapText="bothSides">
                  <wp:wrapPolygon edited="0">
                    <wp:start x="5157" y="0"/>
                    <wp:lineTo x="0" y="0"/>
                    <wp:lineTo x="0" y="21006"/>
                    <wp:lineTo x="172" y="21430"/>
                    <wp:lineTo x="21316" y="21430"/>
                    <wp:lineTo x="21488" y="20794"/>
                    <wp:lineTo x="21488" y="6790"/>
                    <wp:lineTo x="20457" y="6790"/>
                    <wp:lineTo x="20457" y="0"/>
                    <wp:lineTo x="5157" y="0"/>
                  </wp:wrapPolygon>
                </wp:wrapThrough>
                <wp:docPr id="62" name="Group 6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383020" cy="2585720"/>
                          <a:chOff x="0" y="0"/>
                          <a:chExt cx="6383020" cy="2585720"/>
                        </a:xfrm>
                      </wpg:grpSpPr>
                      <pic:pic xmlns:pic="http://schemas.openxmlformats.org/drawingml/2006/picture">
                        <pic:nvPicPr>
                          <pic:cNvPr id="58" name="Picture 58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383020" cy="25050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FAA26D3D-D897-4be2-8F04-BA451C77F1D7}">
                              <ma14:placeholderFlag xmlns:ma14="http://schemas.microsoft.com/office/mac/drawingml/2011/main"/>
                            </a:ext>
                          </a:extLst>
                        </pic:spPr>
                      </pic:pic>
                      <wps:wsp>
                        <wps:cNvPr id="52" name="Text Box 12"/>
                        <wps:cNvSpPr txBox="1"/>
                        <wps:spPr>
                          <a:xfrm>
                            <a:off x="26670" y="2200910"/>
                            <a:ext cx="6323330" cy="3848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0CAB6BC" w14:textId="77777777" w:rsidR="006D65E1" w:rsidRPr="003A18CB" w:rsidRDefault="006D65E1" w:rsidP="00B96C21">
                              <w:pPr>
                                <w:rPr>
                                  <w:b/>
                                  <w:color w:val="FFFFFF" w:themeColor="background1"/>
                                </w:rPr>
                              </w:pPr>
                              <w:r w:rsidRPr="003A18CB">
                                <w:rPr>
                                  <w:b/>
                                  <w:color w:val="FFFFFF" w:themeColor="background1"/>
                                </w:rPr>
                                <w:t xml:space="preserve">               (a) </w:t>
                              </w:r>
                              <w:r w:rsidRPr="003A18CB">
                                <w:rPr>
                                  <w:b/>
                                  <w:color w:val="FFFFFF" w:themeColor="background1"/>
                                </w:rPr>
                                <w:tab/>
                              </w:r>
                              <w:r w:rsidRPr="003A18CB">
                                <w:rPr>
                                  <w:b/>
                                  <w:color w:val="FFFFFF" w:themeColor="background1"/>
                                </w:rPr>
                                <w:tab/>
                              </w:r>
                              <w:r w:rsidRPr="003A18CB">
                                <w:rPr>
                                  <w:b/>
                                  <w:color w:val="FFFFFF" w:themeColor="background1"/>
                                </w:rPr>
                                <w:tab/>
                                <w:t xml:space="preserve">         (b)   </w:t>
                              </w:r>
                              <w:r w:rsidRPr="003A18CB">
                                <w:rPr>
                                  <w:b/>
                                  <w:color w:val="FFFFFF" w:themeColor="background1"/>
                                </w:rPr>
                                <w:tab/>
                              </w:r>
                              <w:r w:rsidRPr="003A18CB">
                                <w:rPr>
                                  <w:b/>
                                  <w:color w:val="FFFFFF" w:themeColor="background1"/>
                                </w:rPr>
                                <w:tab/>
                              </w:r>
                              <w:r w:rsidRPr="003A18CB">
                                <w:rPr>
                                  <w:b/>
                                  <w:color w:val="FFFFFF" w:themeColor="background1"/>
                                </w:rPr>
                                <w:tab/>
                                <w:t>(c)</w:t>
                              </w:r>
                              <w:r w:rsidRPr="003A18CB">
                                <w:rPr>
                                  <w:b/>
                                  <w:color w:val="FFFFFF" w:themeColor="background1"/>
                                </w:rPr>
                                <w:tab/>
                              </w:r>
                              <w:r w:rsidRPr="003A18CB">
                                <w:rPr>
                                  <w:b/>
                                  <w:color w:val="FFFFFF" w:themeColor="background1"/>
                                </w:rPr>
                                <w:tab/>
                              </w:r>
                              <w:r w:rsidRPr="003A18CB">
                                <w:rPr>
                                  <w:b/>
                                  <w:color w:val="FFFFFF" w:themeColor="background1"/>
                                </w:rPr>
                                <w:tab/>
                                <w:t xml:space="preserve">         (d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62" o:spid="_x0000_s1026" style="position:absolute;left:0;text-align:left;margin-left:8.95pt;margin-top:0;width:502.6pt;height:203.6pt;z-index:251724800" coordsize="6383020,2585720" o:gfxdata="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">
                <v:shape id="Picture 58" o:spid="_x0000_s1027" type="#_x0000_t75" style="position:absolute;width:6383020;height:250507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">
                  <v:imagedata r:id="rId22" o:title=""/>
                  <v:path arrowok="t"/>
                </v:shape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Text Box 12" o:spid="_x0000_s1028" type="#_x0000_t202" style="position:absolute;left:26670;top:2200910;width:6323330;height:3848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VdFfVwgAA&#10;ANsAAAAPAAAAZHJzL2Rvd25yZXYueG1sRI9Bi8IwFITvgv8hPMGbJorK2jXKsiJ4UnR3hb09mmdb&#10;bF5KE23990YQPA4z8w2zWLW2FDeqfeFYw2ioQBCnzhScafj92Qw+QPiAbLB0TBru5GG17HYWmBjX&#10;8IFux5CJCGGfoIY8hCqR0qc5WfRDVxFH7+xqiyHKOpOmxibCbSnHSs2kxYLjQo4VfeeUXo5Xq+Fv&#10;d/4/TdQ+W9tp1bhWSbZzqXW/1359ggjUhnf41d4aDdMxPL/EHyCXD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FV0V9XCAAAA2wAAAA8AAAAAAAAAAAAAAAAAlwIAAGRycy9kb3du&#10;cmV2LnhtbFBLBQYAAAAABAAEAPUAAACGAwAAAAA=&#10;" filled="f" stroked="f">
                  <v:textbox>
                    <w:txbxContent>
                      <w:p w14:paraId="70CAB6BC" w14:textId="77777777" w:rsidR="006D65E1" w:rsidRPr="003A18CB" w:rsidRDefault="006D65E1" w:rsidP="00B96C21">
                        <w:pPr>
                          <w:rPr>
                            <w:b/>
                            <w:color w:val="FFFFFF" w:themeColor="background1"/>
                          </w:rPr>
                        </w:pPr>
                        <w:r w:rsidRPr="003A18CB">
                          <w:rPr>
                            <w:b/>
                            <w:color w:val="FFFFFF" w:themeColor="background1"/>
                          </w:rPr>
                          <w:t xml:space="preserve">               (a) </w:t>
                        </w:r>
                        <w:r w:rsidRPr="003A18CB">
                          <w:rPr>
                            <w:b/>
                            <w:color w:val="FFFFFF" w:themeColor="background1"/>
                          </w:rPr>
                          <w:tab/>
                        </w:r>
                        <w:r w:rsidRPr="003A18CB">
                          <w:rPr>
                            <w:b/>
                            <w:color w:val="FFFFFF" w:themeColor="background1"/>
                          </w:rPr>
                          <w:tab/>
                        </w:r>
                        <w:r w:rsidRPr="003A18CB">
                          <w:rPr>
                            <w:b/>
                            <w:color w:val="FFFFFF" w:themeColor="background1"/>
                          </w:rPr>
                          <w:tab/>
                          <w:t xml:space="preserve">         (</w:t>
                        </w:r>
                        <w:proofErr w:type="gramStart"/>
                        <w:r w:rsidRPr="003A18CB">
                          <w:rPr>
                            <w:b/>
                            <w:color w:val="FFFFFF" w:themeColor="background1"/>
                          </w:rPr>
                          <w:t>b</w:t>
                        </w:r>
                        <w:proofErr w:type="gramEnd"/>
                        <w:r w:rsidRPr="003A18CB">
                          <w:rPr>
                            <w:b/>
                            <w:color w:val="FFFFFF" w:themeColor="background1"/>
                          </w:rPr>
                          <w:t xml:space="preserve">)   </w:t>
                        </w:r>
                        <w:r w:rsidRPr="003A18CB">
                          <w:rPr>
                            <w:b/>
                            <w:color w:val="FFFFFF" w:themeColor="background1"/>
                          </w:rPr>
                          <w:tab/>
                        </w:r>
                        <w:r w:rsidRPr="003A18CB">
                          <w:rPr>
                            <w:b/>
                            <w:color w:val="FFFFFF" w:themeColor="background1"/>
                          </w:rPr>
                          <w:tab/>
                        </w:r>
                        <w:r w:rsidRPr="003A18CB">
                          <w:rPr>
                            <w:b/>
                            <w:color w:val="FFFFFF" w:themeColor="background1"/>
                          </w:rPr>
                          <w:tab/>
                          <w:t>(c)</w:t>
                        </w:r>
                        <w:r w:rsidRPr="003A18CB">
                          <w:rPr>
                            <w:b/>
                            <w:color w:val="FFFFFF" w:themeColor="background1"/>
                          </w:rPr>
                          <w:tab/>
                        </w:r>
                        <w:r w:rsidRPr="003A18CB">
                          <w:rPr>
                            <w:b/>
                            <w:color w:val="FFFFFF" w:themeColor="background1"/>
                          </w:rPr>
                          <w:tab/>
                        </w:r>
                        <w:r w:rsidRPr="003A18CB">
                          <w:rPr>
                            <w:b/>
                            <w:color w:val="FFFFFF" w:themeColor="background1"/>
                          </w:rPr>
                          <w:tab/>
                          <w:t xml:space="preserve">         (d)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  <w:r w:rsidR="002038A4" w:rsidRPr="002038A4">
        <w:rPr>
          <w:noProof/>
        </w:rPr>
        <w:t>Fig. 8.</w:t>
      </w:r>
      <w:r w:rsidR="00F16138" w:rsidRPr="00EB1540">
        <w:t xml:space="preserve"> (a) Top-view (b) side-view </w:t>
      </w:r>
      <w:r w:rsidR="00F16138">
        <w:t xml:space="preserve">(short) </w:t>
      </w:r>
      <w:r w:rsidR="00F16138" w:rsidRPr="00EB1540">
        <w:t xml:space="preserve">(c) </w:t>
      </w:r>
      <w:r w:rsidR="00F16138">
        <w:t xml:space="preserve">side-view (long) and (d) </w:t>
      </w:r>
      <w:r w:rsidR="00F16138" w:rsidRPr="00EB1540">
        <w:t xml:space="preserve">perspective view of </w:t>
      </w:r>
      <w:r w:rsidR="00F16138">
        <w:t>rhomboh</w:t>
      </w:r>
      <w:r w:rsidR="00F16138">
        <w:t>e</w:t>
      </w:r>
      <w:r w:rsidR="00F16138">
        <w:t>dral</w:t>
      </w:r>
      <w:r w:rsidR="00F16138" w:rsidRPr="00EB1540">
        <w:t xml:space="preserve"> graphite </w:t>
      </w:r>
      <w:r w:rsidR="00E6742A">
        <w:t>an inset showing the molecular channels</w:t>
      </w:r>
      <w:r w:rsidR="00F16138">
        <w:t xml:space="preserve"> along which electromagnetic radiation has a lar</w:t>
      </w:r>
      <w:r w:rsidR="00F16138">
        <w:t>g</w:t>
      </w:r>
      <w:r w:rsidR="00F16138">
        <w:t xml:space="preserve">er mean-free-path. </w:t>
      </w:r>
      <w:r w:rsidR="004822AA">
        <w:t>S</w:t>
      </w:r>
      <w:r w:rsidR="00F16138">
        <w:t>cale 1:10</w:t>
      </w:r>
      <w:r w:rsidR="00F16138" w:rsidRPr="00C5582F">
        <w:rPr>
          <w:vertAlign w:val="superscript"/>
        </w:rPr>
        <w:t>8</w:t>
      </w:r>
      <w:r w:rsidR="00F16138">
        <w:t>.</w:t>
      </w:r>
    </w:p>
    <w:p w14:paraId="70503A92" w14:textId="61D3F870" w:rsidR="001E48A7" w:rsidRPr="00452326" w:rsidRDefault="001E48A7" w:rsidP="007E3DBF">
      <w:pPr>
        <w:pStyle w:val="TAMainText"/>
        <w:jc w:val="both"/>
      </w:pPr>
      <w:r w:rsidRPr="00452326">
        <w:t xml:space="preserve">Once all three layers were in place, </w:t>
      </w:r>
      <w:r>
        <w:t xml:space="preserve">the two </w:t>
      </w:r>
      <w:r w:rsidRPr="00452326">
        <w:t>support</w:t>
      </w:r>
      <w:r>
        <w:t>ing</w:t>
      </w:r>
      <w:r w:rsidRPr="00452326">
        <w:t xml:space="preserve"> PMMA sheets were bound to another PM</w:t>
      </w:r>
      <w:r>
        <w:t xml:space="preserve">MA </w:t>
      </w:r>
      <w:r w:rsidR="00C3200E">
        <w:t>sheet at the base (see Fig. 8</w:t>
      </w:r>
      <w:r w:rsidRPr="00452326">
        <w:t xml:space="preserve">b), with the use of solvent adhesive. </w:t>
      </w:r>
      <w:r>
        <w:t>We dispensed the</w:t>
      </w:r>
      <w:r w:rsidRPr="00452326">
        <w:t xml:space="preserve"> solvent adhesive with a 10 ml syringe that has a hypodermic needle, which due to capillary action </w:t>
      </w:r>
      <w:r>
        <w:t>forces</w:t>
      </w:r>
      <w:r w:rsidRPr="00452326">
        <w:t xml:space="preserve"> the </w:t>
      </w:r>
      <w:r>
        <w:t>correct</w:t>
      </w:r>
      <w:r w:rsidRPr="00452326">
        <w:t xml:space="preserve"> amount of </w:t>
      </w:r>
      <w:r w:rsidR="008C2DFA">
        <w:t>a</w:t>
      </w:r>
      <w:r w:rsidRPr="00452326">
        <w:t>dhesive between the contact surfaces of two PMMA</w:t>
      </w:r>
      <w:r>
        <w:t xml:space="preserve"> sheets</w:t>
      </w:r>
      <w:r w:rsidRPr="00452326">
        <w:t xml:space="preserve">. Drying of the solvent adhesive happened in less than a minute. Note that the PMMA sheets </w:t>
      </w:r>
      <w:r>
        <w:t xml:space="preserve">we </w:t>
      </w:r>
      <w:r w:rsidRPr="00452326">
        <w:t>used had a polished edge so that the capillary action</w:t>
      </w:r>
      <w:r>
        <w:t xml:space="preserve"> </w:t>
      </w:r>
      <w:r>
        <w:lastRenderedPageBreak/>
        <w:t>of the adhesive</w:t>
      </w:r>
      <w:r w:rsidRPr="00452326">
        <w:t xml:space="preserve"> was possible. We then attached labels to the physical sphere-in-contact model</w:t>
      </w:r>
      <w:r>
        <w:t>s</w:t>
      </w:r>
      <w:r w:rsidR="004822AA">
        <w:t xml:space="preserve"> to show the name and scale (e.g</w:t>
      </w:r>
      <w:r w:rsidRPr="00452326">
        <w:t xml:space="preserve">., </w:t>
      </w:r>
      <w:r w:rsidR="004822AA">
        <w:t>rhombohedral graphite</w:t>
      </w:r>
      <w:r>
        <w:t>, scale</w:t>
      </w:r>
      <w:r w:rsidR="009721DC">
        <w:t xml:space="preserve">  </w:t>
      </w:r>
      <w:r>
        <w:t>=</w:t>
      </w:r>
      <w:r w:rsidR="009721DC">
        <w:t xml:space="preserve"> </w:t>
      </w:r>
      <w:r w:rsidRPr="00452326">
        <w:t>1:10</w:t>
      </w:r>
      <w:r w:rsidRPr="00452326">
        <w:rPr>
          <w:vertAlign w:val="superscript"/>
        </w:rPr>
        <w:t>8</w:t>
      </w:r>
      <w:r w:rsidRPr="00452326">
        <w:t xml:space="preserve">). </w:t>
      </w:r>
    </w:p>
    <w:p w14:paraId="251CC40A" w14:textId="77777777" w:rsidR="00521396" w:rsidRDefault="00521396" w:rsidP="007016B6">
      <w:pPr>
        <w:pStyle w:val="TAMainText"/>
        <w:jc w:val="both"/>
        <w:rPr>
          <w:b/>
          <w:i/>
        </w:rPr>
      </w:pPr>
    </w:p>
    <w:p w14:paraId="50E3E89A" w14:textId="317C10E9" w:rsidR="001E48A7" w:rsidRPr="00452326" w:rsidRDefault="001E48A7" w:rsidP="007016B6">
      <w:pPr>
        <w:pStyle w:val="TAMainText"/>
        <w:jc w:val="both"/>
        <w:rPr>
          <w:b/>
          <w:i/>
        </w:rPr>
      </w:pPr>
      <w:r w:rsidRPr="00452326">
        <w:rPr>
          <w:b/>
          <w:i/>
        </w:rPr>
        <w:t>3.</w:t>
      </w:r>
      <w:r w:rsidR="009B4829">
        <w:rPr>
          <w:b/>
          <w:i/>
        </w:rPr>
        <w:t>3</w:t>
      </w:r>
      <w:r w:rsidRPr="00452326">
        <w:rPr>
          <w:b/>
          <w:i/>
        </w:rPr>
        <w:t xml:space="preserve"> </w:t>
      </w:r>
      <w:r w:rsidR="00C3200E">
        <w:rPr>
          <w:b/>
          <w:i/>
        </w:rPr>
        <w:t>Molecular channels</w:t>
      </w:r>
      <w:r w:rsidRPr="00452326">
        <w:rPr>
          <w:b/>
          <w:i/>
        </w:rPr>
        <w:t xml:space="preserve"> in </w:t>
      </w:r>
      <w:r w:rsidR="006D71B9">
        <w:rPr>
          <w:b/>
          <w:i/>
        </w:rPr>
        <w:t>rhombohedral graphite</w:t>
      </w:r>
    </w:p>
    <w:p w14:paraId="525F35A2" w14:textId="33880FA7" w:rsidR="00BE1033" w:rsidRPr="002D34FC" w:rsidRDefault="001E48A7" w:rsidP="00D44EC2">
      <w:pPr>
        <w:pStyle w:val="TAMainText"/>
        <w:jc w:val="both"/>
      </w:pPr>
      <w:r>
        <w:t>W</w:t>
      </w:r>
      <w:r w:rsidRPr="00452326">
        <w:t xml:space="preserve">e </w:t>
      </w:r>
      <w:r>
        <w:t>find</w:t>
      </w:r>
      <w:r w:rsidRPr="00452326">
        <w:t xml:space="preserve"> that there are certain new properties of graphite </w:t>
      </w:r>
      <w:r>
        <w:t>observed in the sphere-in-contact</w:t>
      </w:r>
      <w:r w:rsidRPr="00452326">
        <w:t xml:space="preserve"> model, </w:t>
      </w:r>
      <w:r w:rsidR="006F44B4">
        <w:t>and these</w:t>
      </w:r>
      <w:r w:rsidRPr="00452326">
        <w:t xml:space="preserve"> </w:t>
      </w:r>
      <w:r>
        <w:t>are attributed</w:t>
      </w:r>
      <w:r w:rsidRPr="00452326">
        <w:t xml:space="preserve"> to the use of </w:t>
      </w:r>
      <w:r>
        <w:t xml:space="preserve">proper </w:t>
      </w:r>
      <w:r w:rsidR="009F16FF">
        <w:t>scale and proportions</w:t>
      </w:r>
      <w:r w:rsidR="004F0A28">
        <w:t xml:space="preserve">. </w:t>
      </w:r>
      <w:r w:rsidR="006F64A7">
        <w:t xml:space="preserve">Based on these physical </w:t>
      </w:r>
      <w:r w:rsidR="00DB4C75">
        <w:t>model</w:t>
      </w:r>
      <w:r w:rsidRPr="00452326">
        <w:t xml:space="preserve"> </w:t>
      </w:r>
      <w:r w:rsidR="006F64A7">
        <w:t>it becomes obvious</w:t>
      </w:r>
      <w:r w:rsidRPr="00452326">
        <w:t xml:space="preserve"> that diffusion through the layer is unlikely</w:t>
      </w:r>
      <w:r w:rsidR="009721DC">
        <w:t xml:space="preserve"> </w:t>
      </w:r>
      <w:r w:rsidR="00804B5B">
        <w:fldChar w:fldCharType="begin"/>
      </w:r>
      <w:r w:rsidR="00A84E34">
        <w:instrText xml:space="preserve"> ADDIN EN.CITE &lt;EndNote&gt;&lt;Cite&gt;&lt;Author&gt;Roy&lt;/Author&gt;&lt;Year&gt;2016&lt;/Year&gt;&lt;RecNum&gt;28&lt;/RecNum&gt;&lt;DisplayText&gt;[37]&lt;/DisplayText&gt;&lt;record&gt;&lt;rec-number&gt;28&lt;/rec-number&gt;&lt;foreign-keys&gt;&lt;key app="EN" db-id="vfz0xf9ppwsfpweadpy5zdf8awxesarwswws" timestamp="1476532011"&gt;28&lt;/key&gt;&lt;/foreign-keys&gt;&lt;ref-type name="Journal Article"&gt;17&lt;/ref-type&gt;&lt;contributors&gt;&lt;authors&gt;&lt;author&gt;Apurba Roy&lt;/author&gt;&lt;author&gt;M.K. Punith Kumar&lt;/author&gt;&lt;author&gt;Chandan Srivastava&lt;/author&gt;&lt;/authors&gt;&lt;/contributors&gt;&lt;titles&gt;&lt;title&gt;Graphene as a diffusion barrier for isomorphous systems: Cu–Ni system&lt;/title&gt;&lt;secondary-title&gt;Chem. Phys. Lett.&lt;/secondary-title&gt;&lt;/titles&gt;&lt;periodical&gt;&lt;full-title&gt;Chem. Phys. Lett.&lt;/full-title&gt;&lt;/periodical&gt;&lt;pages&gt;158-161&lt;/pages&gt;&lt;volume&gt;646&lt;/volume&gt;&lt;dates&gt;&lt;year&gt;2016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37]</w:t>
      </w:r>
      <w:r w:rsidR="00804B5B">
        <w:fldChar w:fldCharType="end"/>
      </w:r>
      <w:r w:rsidRPr="00452326">
        <w:t xml:space="preserve">, except for elements with </w:t>
      </w:r>
      <w:r w:rsidR="00A2081B">
        <w:t>small</w:t>
      </w:r>
      <w:r w:rsidR="006F44B4">
        <w:t xml:space="preserve"> relative</w:t>
      </w:r>
      <w:r w:rsidR="00A2081B">
        <w:t xml:space="preserve"> atomic </w:t>
      </w:r>
      <w:r w:rsidR="006F44B4">
        <w:t>mass</w:t>
      </w:r>
      <w:r w:rsidRPr="00452326">
        <w:t xml:space="preserve"> (e.g., Helium</w:t>
      </w:r>
      <w:r w:rsidR="009721DC">
        <w:t xml:space="preserve"> </w:t>
      </w:r>
      <w:r w:rsidR="00804B5B">
        <w:fldChar w:fldCharType="begin"/>
      </w:r>
      <w:r w:rsidR="00A84E34">
        <w:instrText xml:space="preserve"> ADDIN EN.CITE &lt;EndNote&gt;&lt;Cite&gt;&lt;Author&gt;Atsumi&lt;/Author&gt;&lt;Year&gt;1991&lt;/Year&gt;&lt;RecNum&gt;29&lt;/RecNum&gt;&lt;DisplayText&gt;[38]&lt;/DisplayText&gt;&lt;record&gt;&lt;rec-number&gt;29&lt;/rec-number&gt;&lt;foreign-keys&gt;&lt;key app="EN" db-id="vfz0xf9ppwsfpweadpy5zdf8awxesarwswws" timestamp="1476532011"&gt;29&lt;/key&gt;&lt;/foreign-keys&gt;&lt;ref-type name="Journal Article"&gt;17&lt;/ref-type&gt;&lt;contributors&gt;&lt;authors&gt;&lt;author&gt;Hisao Atsumi&lt;/author&gt;&lt;/authors&gt;&lt;/contributors&gt;&lt;titles&gt;&lt;title&gt;Dissolution and Diffusion of Helium in Graphite&lt;/title&gt;&lt;secondary-title&gt;J. Nucl. Mat.&lt;/secondary-title&gt;&lt;/titles&gt;&lt;periodical&gt;&lt;full-title&gt;J. Nucl. Mat.&lt;/full-title&gt;&lt;/periodical&gt;&lt;pages&gt;227-230&lt;/pages&gt;&lt;volume&gt;179-181&lt;/volume&gt;&lt;dates&gt;&lt;year&gt;1991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38]</w:t>
      </w:r>
      <w:r w:rsidR="00804B5B">
        <w:fldChar w:fldCharType="end"/>
      </w:r>
      <w:r w:rsidRPr="00452326">
        <w:t>), but diffusion between the layers (e.g., Lithium-cation</w:t>
      </w:r>
      <w:r w:rsidR="009721DC">
        <w:t xml:space="preserve"> </w:t>
      </w:r>
      <w:r w:rsidR="00804B5B">
        <w:fldChar w:fldCharType="begin"/>
      </w:r>
      <w:r w:rsidR="00A84E34">
        <w:instrText xml:space="preserve"> ADDIN EN.CITE &lt;EndNote&gt;&lt;Cite&gt;&lt;Author&gt;Persson&lt;/Author&gt;&lt;Year&gt;2010&lt;/Year&gt;&lt;RecNum&gt;30&lt;/RecNum&gt;&lt;DisplayText&gt;[39]&lt;/DisplayText&gt;&lt;record&gt;&lt;rec-number&gt;30&lt;/rec-number&gt;&lt;foreign-keys&gt;&lt;key app="EN" db-id="vfz0xf9ppwsfpweadpy5zdf8awxesarwswws" timestamp="1476532011"&gt;30&lt;/key&gt;&lt;/foreign-keys&gt;&lt;ref-type name="Journal Article"&gt;17&lt;/ref-type&gt;&lt;contributors&gt;&lt;authors&gt;&lt;author&gt;Kristin Persson&lt;/author&gt;&lt;author&gt;Vijay A. Sethuraman&lt;/author&gt;&lt;author&gt;Laurence J. Hardwick&lt;/author&gt;&lt;author&gt;Yoyo Hinuma&lt;/author&gt;&lt;author&gt;Ying Shirley Meng&lt;/author&gt;&lt;author&gt;van der Ven, Anton&lt;/author&gt;&lt;author&gt;Venkat Srinivasan&lt;/author&gt;&lt;author&gt;Robert Kostecki&lt;/author&gt;&lt;author&gt;Gerbrand Cede&lt;/author&gt;&lt;/authors&gt;&lt;/contributors&gt;&lt;titles&gt;&lt;title&gt;Lithium Diffusion in Graphitic Carbon&lt;/title&gt;&lt;secondary-title&gt;J. Phys. Chem. Lett.&lt;/secondary-title&gt;&lt;/titles&gt;&lt;periodical&gt;&lt;full-title&gt;J. Phys. Chem. Lett.&lt;/full-title&gt;&lt;/periodical&gt;&lt;pages&gt;1176–1180&lt;/pages&gt;&lt;volume&gt;1&lt;/volume&gt;&lt;number&gt;8&lt;/number&gt;&lt;dates&gt;&lt;year&gt;2010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39]</w:t>
      </w:r>
      <w:r w:rsidR="00804B5B">
        <w:fldChar w:fldCharType="end"/>
      </w:r>
      <w:r w:rsidRPr="00452326">
        <w:t xml:space="preserve">) is possible </w:t>
      </w:r>
      <w:r w:rsidR="00A2081B">
        <w:t>due to a gap of</w:t>
      </w:r>
      <w:r w:rsidR="009F16FF">
        <w:t xml:space="preserve"> 2.0</w:t>
      </w:r>
      <w:r w:rsidR="00C22F9F">
        <w:t xml:space="preserve"> </w:t>
      </w:r>
      <w:r w:rsidRPr="00452326">
        <w:t xml:space="preserve">Å between two consecutive layers of graphite. </w:t>
      </w:r>
      <w:r>
        <w:t xml:space="preserve">This </w:t>
      </w:r>
      <w:r w:rsidR="00A2081B">
        <w:t>gap can</w:t>
      </w:r>
      <w:r w:rsidRPr="00452326">
        <w:t xml:space="preserve"> fit small molecules</w:t>
      </w:r>
      <w:r w:rsidR="00A2081B">
        <w:t xml:space="preserve">, for example it fits water </w:t>
      </w:r>
      <w:r w:rsidRPr="00452326">
        <w:t xml:space="preserve">with its </w:t>
      </w:r>
      <w:r w:rsidR="00EF1644">
        <w:t>symmetry</w:t>
      </w:r>
      <w:r w:rsidRPr="00452326">
        <w:t xml:space="preserve"> axis lying along the basal plane</w:t>
      </w:r>
      <w:r w:rsidR="00C05CE2">
        <w:t xml:space="preserve"> as</w:t>
      </w:r>
      <w:r w:rsidR="00A2081B">
        <w:t xml:space="preserve"> </w:t>
      </w:r>
      <w:r w:rsidR="00C05CE2">
        <w:t xml:space="preserve">the vdW radius of oxygen is 1.52 </w:t>
      </w:r>
      <w:r w:rsidR="00C05CE2" w:rsidRPr="00452326">
        <w:t>Å</w:t>
      </w:r>
      <w:r w:rsidR="00A2081B">
        <w:t xml:space="preserve">), which </w:t>
      </w:r>
      <w:r w:rsidRPr="00452326">
        <w:t>explain</w:t>
      </w:r>
      <w:r w:rsidR="00A2081B">
        <w:t>s</w:t>
      </w:r>
      <w:r w:rsidRPr="00452326">
        <w:t xml:space="preserve"> the exfoliation of graphene from graphite in water</w:t>
      </w:r>
      <w:r w:rsidR="009721DC">
        <w:t xml:space="preserve"> </w:t>
      </w:r>
      <w:r w:rsidR="00804B5B">
        <w:fldChar w:fldCharType="begin"/>
      </w:r>
      <w:r w:rsidR="00A84E34">
        <w:instrText xml:space="preserve"> ADDIN EN.CITE &lt;EndNote&gt;&lt;Cite&gt;&lt;Author&gt;Parvez&lt;/Author&gt;&lt;Year&gt;2014&lt;/Year&gt;&lt;RecNum&gt;33&lt;/RecNum&gt;&lt;DisplayText&gt;[40]&lt;/DisplayText&gt;&lt;record&gt;&lt;rec-number&gt;33&lt;/rec-number&gt;&lt;foreign-keys&gt;&lt;key app="EN" db-id="vfz0xf9ppwsfpweadpy5zdf8awxesarwswws" timestamp="1476532012"&gt;33&lt;/key&gt;&lt;/foreign-keys&gt;&lt;ref-type name="Journal Article"&gt;17&lt;/ref-type&gt;&lt;contributors&gt;&lt;authors&gt;&lt;author&gt;Khaled Parvez&lt;/author&gt;&lt;author&gt;Zhong-Shuai Wu&lt;/author&gt;&lt;author&gt;Rongjin Li&lt;/author&gt;&lt;author&gt;Xianjie Liu&lt;/author&gt;&lt;author&gt;Robert Graf&lt;/author&gt;&lt;author&gt;Xinliang Feng&lt;/author&gt;&lt;author&gt;Klaus Müllen&lt;/author&gt;&lt;/authors&gt;&lt;/contributors&gt;&lt;titles&gt;&lt;title&gt;Exfoliation of Graphite into Graphene in Aqueous Solutions of Inorganic Salts&lt;/title&gt;&lt;secondary-title&gt;J. Am. Chem. Soc.&lt;/secondary-title&gt;&lt;/titles&gt;&lt;periodical&gt;&lt;full-title&gt;J. Am. Chem. Soc.&lt;/full-title&gt;&lt;/periodical&gt;&lt;pages&gt;6083-6091&lt;/pages&gt;&lt;volume&gt;136&lt;/volume&gt;&lt;dates&gt;&lt;year&gt;2014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40]</w:t>
      </w:r>
      <w:r w:rsidR="00804B5B">
        <w:fldChar w:fldCharType="end"/>
      </w:r>
      <w:r w:rsidR="00095B94">
        <w:t xml:space="preserve"> and the diffusion of water in graphite-oxides (GO)</w:t>
      </w:r>
      <w:r w:rsidR="009721DC">
        <w:t xml:space="preserve"> </w:t>
      </w:r>
      <w:r w:rsidR="00804B5B">
        <w:fldChar w:fldCharType="begin"/>
      </w:r>
      <w:r w:rsidR="00A84E34">
        <w:instrText xml:space="preserve"> ADDIN EN.CITE &lt;EndNote&gt;&lt;Cite&gt;&lt;Author&gt;Smirnov&lt;/Author&gt;&lt;Year&gt;2016&lt;/Year&gt;&lt;RecNum&gt;34&lt;/RecNum&gt;&lt;DisplayText&gt;[41]&lt;/DisplayText&gt;&lt;record&gt;&lt;rec-number&gt;34&lt;/rec-number&gt;&lt;foreign-keys&gt;&lt;key app="EN" db-id="vfz0xf9ppwsfpweadpy5zdf8awxesarwswws" timestamp="1476532012"&gt;34&lt;/key&gt;&lt;/foreign-keys&gt;&lt;ref-type name="Journal Article"&gt;17&lt;/ref-type&gt;&lt;contributors&gt;&lt;authors&gt;&lt;author&gt;V.A. Smirnov&lt;/author&gt;&lt;author&gt;V.P. Vasil’ev&lt;/author&gt;&lt;author&gt;N.N. Denisov&lt;/author&gt;&lt;author&gt;Yu.V. Baskakova&lt;/author&gt;&lt;author&gt;V.A. Dubovitskii&lt;/author&gt;&lt;/authors&gt;&lt;/contributors&gt;&lt;titles&gt;&lt;title&gt;Electric behavior of interlayer water in graphene oxide films&lt;/title&gt;&lt;secondary-title&gt;Chem. Phys. Lett.&lt;/secondary-title&gt;&lt;/titles&gt;&lt;periodical&gt;&lt;full-title&gt;Chem. Phys. Lett.&lt;/full-title&gt;&lt;/periodical&gt;&lt;pages&gt;87-90&lt;/pages&gt;&lt;volume&gt;648&lt;/volume&gt;&lt;dates&gt;&lt;year&gt;2016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41]</w:t>
      </w:r>
      <w:r w:rsidR="00804B5B">
        <w:fldChar w:fldCharType="end"/>
      </w:r>
      <w:r w:rsidRPr="00452326">
        <w:t xml:space="preserve">. This </w:t>
      </w:r>
      <w:r w:rsidR="00211EB2">
        <w:t>may also</w:t>
      </w:r>
      <w:r w:rsidRPr="00452326">
        <w:t xml:space="preserve"> be detrimental to the lifetime of graphite-based batteries under humid condi</w:t>
      </w:r>
      <w:r w:rsidR="00211EB2">
        <w:t>tions, which</w:t>
      </w:r>
      <w:r w:rsidRPr="00452326">
        <w:t xml:space="preserve"> cause</w:t>
      </w:r>
      <w:r w:rsidR="00211EB2">
        <w:t>s</w:t>
      </w:r>
      <w:r w:rsidRPr="00452326">
        <w:t xml:space="preserve"> swelling. Furthermore, the void space in the sphere-in-contact model can explain the existence of graphite intercalation compounds (GICs) and </w:t>
      </w:r>
      <w:r>
        <w:t xml:space="preserve">predict </w:t>
      </w:r>
      <w:r w:rsidRPr="00452326">
        <w:t>which elements based on their atomic radius would fit better between the layers and how th</w:t>
      </w:r>
      <w:r>
        <w:t>e intercalation</w:t>
      </w:r>
      <w:r w:rsidRPr="00452326">
        <w:t xml:space="preserve"> would affect the stacking of the layers. </w:t>
      </w:r>
      <w:r w:rsidR="00211EB2">
        <w:t xml:space="preserve">As an example </w:t>
      </w:r>
      <w:r w:rsidR="001C38EF">
        <w:t>t</w:t>
      </w:r>
      <w:r w:rsidR="00A2081B">
        <w:t xml:space="preserve">he </w:t>
      </w:r>
      <w:r w:rsidRPr="00452326">
        <w:t>AAA stacking sequence of LiC</w:t>
      </w:r>
      <w:r w:rsidRPr="00452326">
        <w:rPr>
          <w:vertAlign w:val="subscript"/>
        </w:rPr>
        <w:t>6</w:t>
      </w:r>
      <w:r w:rsidRPr="00452326">
        <w:t xml:space="preserve"> and KC</w:t>
      </w:r>
      <w:r w:rsidRPr="00452326">
        <w:rPr>
          <w:vertAlign w:val="subscript"/>
        </w:rPr>
        <w:t xml:space="preserve">8 </w:t>
      </w:r>
      <w:r w:rsidR="00A2081B">
        <w:t>GIC’s can be pr</w:t>
      </w:r>
      <w:r w:rsidR="00A2081B">
        <w:t>e</w:t>
      </w:r>
      <w:r w:rsidR="00A2081B">
        <w:t>dicted,</w:t>
      </w:r>
      <w:r w:rsidRPr="00452326">
        <w:t xml:space="preserve"> as </w:t>
      </w:r>
      <w:r w:rsidR="001C38EF">
        <w:t>that arrangement</w:t>
      </w:r>
      <w:r w:rsidRPr="00452326">
        <w:t xml:space="preserve"> maintain</w:t>
      </w:r>
      <w:r w:rsidR="001C38EF">
        <w:t>s</w:t>
      </w:r>
      <w:r w:rsidRPr="00452326">
        <w:t xml:space="preserve"> </w:t>
      </w:r>
      <w:r w:rsidR="001C38EF" w:rsidRPr="00452326">
        <w:t>packing</w:t>
      </w:r>
      <w:r w:rsidRPr="00452326">
        <w:t xml:space="preserve"> as dense as that of the graphite</w:t>
      </w:r>
      <w:r w:rsidR="001C38EF">
        <w:t xml:space="preserve"> with larger interlayer cav</w:t>
      </w:r>
      <w:r w:rsidR="001C38EF">
        <w:t>i</w:t>
      </w:r>
      <w:r w:rsidR="001C38EF">
        <w:t>ties to accomodate Li and K atoms</w:t>
      </w:r>
      <w:r w:rsidR="00315303" w:rsidRPr="00452326">
        <w:t>.</w:t>
      </w:r>
      <w:r w:rsidR="001C38EF">
        <w:t xml:space="preserve"> T</w:t>
      </w:r>
      <w:r w:rsidRPr="00452326">
        <w:t xml:space="preserve">here are certain </w:t>
      </w:r>
      <w:r w:rsidR="001C38EF">
        <w:t>channels</w:t>
      </w:r>
      <w:r w:rsidRPr="00452326">
        <w:t xml:space="preserve"> within the lattice of rhombohedral grap</w:t>
      </w:r>
      <w:r w:rsidRPr="00452326">
        <w:t>h</w:t>
      </w:r>
      <w:r w:rsidRPr="00452326">
        <w:t xml:space="preserve">ite </w:t>
      </w:r>
      <w:r w:rsidR="00B672EA">
        <w:t>that have a cro</w:t>
      </w:r>
      <w:r w:rsidR="006F64A7">
        <w:t xml:space="preserve">ss-section of a benzene ring </w:t>
      </w:r>
      <w:r w:rsidRPr="00452326">
        <w:t>(</w:t>
      </w:r>
      <w:r w:rsidR="009721DC">
        <w:t xml:space="preserve">along the </w:t>
      </w:r>
      <w:r w:rsidRPr="003A18CB">
        <w:t xml:space="preserve">dashed red line </w:t>
      </w:r>
      <w:r w:rsidR="009721DC">
        <w:t xml:space="preserve">shown </w:t>
      </w:r>
      <w:r w:rsidRPr="003A18CB">
        <w:t xml:space="preserve">in </w:t>
      </w:r>
      <w:r w:rsidR="00C3200E">
        <w:t>Fig. 4</w:t>
      </w:r>
      <w:r w:rsidRPr="003A18CB">
        <w:t>)</w:t>
      </w:r>
      <w:r w:rsidR="001C38EF">
        <w:t xml:space="preserve"> which are found </w:t>
      </w:r>
      <w:r w:rsidR="00464303" w:rsidRPr="00452326">
        <w:t>at an angle of 22.7°, with respect to the surface normal</w:t>
      </w:r>
      <w:r w:rsidR="006F64A7">
        <w:t>.</w:t>
      </w:r>
      <w:r w:rsidR="00C3200E">
        <w:t xml:space="preserve"> </w:t>
      </w:r>
      <w:r w:rsidR="006F64A7">
        <w:t>These channels appear in</w:t>
      </w:r>
      <w:r w:rsidR="00464303" w:rsidRPr="00452326">
        <w:t xml:space="preserve"> rhombo</w:t>
      </w:r>
      <w:r w:rsidR="00464303">
        <w:t>hedral graphite</w:t>
      </w:r>
      <w:r w:rsidR="009F16FF">
        <w:t xml:space="preserve"> but not </w:t>
      </w:r>
      <w:r w:rsidR="006F64A7">
        <w:t xml:space="preserve">in </w:t>
      </w:r>
      <w:r w:rsidR="009F16FF">
        <w:t>hexagonal graphite</w:t>
      </w:r>
      <w:r w:rsidR="006F64A7">
        <w:t xml:space="preserve"> and</w:t>
      </w:r>
      <w:r w:rsidR="009F16FF">
        <w:t xml:space="preserve"> ca</w:t>
      </w:r>
      <w:r w:rsidR="00D40B5F">
        <w:t>n clearly be seen in the sp</w:t>
      </w:r>
      <w:r w:rsidR="009F16FF">
        <w:t>her</w:t>
      </w:r>
      <w:r w:rsidR="00D40B5F">
        <w:t>e</w:t>
      </w:r>
      <w:r w:rsidR="009F16FF">
        <w:t>-in-contact model of rho</w:t>
      </w:r>
      <w:r w:rsidR="009F16FF">
        <w:t>m</w:t>
      </w:r>
      <w:r w:rsidR="009F16FF">
        <w:t xml:space="preserve">bohedral graphite shown by the </w:t>
      </w:r>
      <w:r w:rsidR="006F64A7">
        <w:t>yellow arrow in Fig. 8</w:t>
      </w:r>
      <w:r w:rsidR="009F16FF" w:rsidRPr="003A18CB">
        <w:t>d</w:t>
      </w:r>
      <w:r w:rsidR="00C3200E">
        <w:t xml:space="preserve">. </w:t>
      </w:r>
      <w:r w:rsidR="009F16FF">
        <w:t xml:space="preserve">It is expected that radiation of a shorter </w:t>
      </w:r>
      <w:r w:rsidR="000A20AA">
        <w:t>wav</w:t>
      </w:r>
      <w:r w:rsidR="000A20AA">
        <w:t>e</w:t>
      </w:r>
      <w:r w:rsidR="000A20AA">
        <w:t xml:space="preserve">length </w:t>
      </w:r>
      <w:r w:rsidR="009F16FF">
        <w:t>of the</w:t>
      </w:r>
      <w:r w:rsidR="000A20AA">
        <w:t xml:space="preserve"> </w:t>
      </w:r>
      <w:r w:rsidR="009F16FF">
        <w:t>channel</w:t>
      </w:r>
      <w:r w:rsidR="000A20AA">
        <w:t xml:space="preserve"> diameter</w:t>
      </w:r>
      <w:r w:rsidR="009F16FF">
        <w:t xml:space="preserve"> (d =1.4 </w:t>
      </w:r>
      <w:r w:rsidR="009F16FF" w:rsidRPr="00452326">
        <w:rPr>
          <w:lang w:val="en-GB"/>
        </w:rPr>
        <w:t>Å</w:t>
      </w:r>
      <w:r w:rsidR="009F16FF">
        <w:rPr>
          <w:lang w:val="en-GB"/>
        </w:rPr>
        <w:t xml:space="preserve">) </w:t>
      </w:r>
      <w:r w:rsidR="009F16FF">
        <w:t>will have a</w:t>
      </w:r>
      <w:r w:rsidR="000A20AA">
        <w:t xml:space="preserve"> greater </w:t>
      </w:r>
      <w:r w:rsidR="00DB2F31">
        <w:t>transmission</w:t>
      </w:r>
      <w:r w:rsidR="009F16FF">
        <w:t>, therefore λ</w:t>
      </w:r>
      <w:r w:rsidR="009F16FF" w:rsidRPr="009F16FF">
        <w:rPr>
          <w:vertAlign w:val="subscript"/>
        </w:rPr>
        <w:t>max</w:t>
      </w:r>
      <w:r w:rsidR="00CD72F0">
        <w:t xml:space="preserve"> &lt;</w:t>
      </w:r>
      <w:bookmarkStart w:id="0" w:name="_GoBack"/>
      <w:bookmarkEnd w:id="0"/>
      <w:r w:rsidR="009F16FF">
        <w:t xml:space="preserve"> 1.4 </w:t>
      </w:r>
      <w:r w:rsidR="009F16FF" w:rsidRPr="00452326">
        <w:rPr>
          <w:lang w:val="en-GB"/>
        </w:rPr>
        <w:t>Å</w:t>
      </w:r>
      <w:r w:rsidR="00D44EC2">
        <w:rPr>
          <w:lang w:val="en-GB"/>
        </w:rPr>
        <w:t>.</w:t>
      </w:r>
      <w:r w:rsidR="00BE1033">
        <w:rPr>
          <w:lang w:val="en-GB"/>
        </w:rPr>
        <w:t xml:space="preserve"> </w:t>
      </w:r>
      <w:r w:rsidR="00DB4C75" w:rsidRPr="00452326">
        <w:t xml:space="preserve">This </w:t>
      </w:r>
      <w:r w:rsidR="00DB4C75">
        <w:t xml:space="preserve">could find use in high-tech applications where there is the necessity to either (i) increase the penetration depth of the high frequency Bremsstrahlung band interacting with highly-oriented-pyrolitic-graphite (HOPG), (ii) enhance the transmission of X-rays with wavelengths shorter than </w:t>
      </w:r>
      <w:r w:rsidR="00DB4C75">
        <w:rPr>
          <w:lang w:val="el-GR"/>
        </w:rPr>
        <w:t>λ</w:t>
      </w:r>
      <w:r w:rsidR="00DB4C75" w:rsidRPr="00B162EC">
        <w:rPr>
          <w:vertAlign w:val="subscript"/>
          <w:lang w:val="en-GB"/>
        </w:rPr>
        <w:t xml:space="preserve"> </w:t>
      </w:r>
      <w:r w:rsidR="00DB4C75" w:rsidRPr="00B162EC">
        <w:rPr>
          <w:lang w:val="en-GB"/>
        </w:rPr>
        <w:t>= 1.34</w:t>
      </w:r>
      <w:r w:rsidR="00DB4C75" w:rsidRPr="00193DFA">
        <w:rPr>
          <w:lang w:val="en-GB"/>
        </w:rPr>
        <w:t xml:space="preserve"> </w:t>
      </w:r>
      <w:r w:rsidR="00DB4C75" w:rsidRPr="00452326">
        <w:rPr>
          <w:lang w:val="en-GB"/>
        </w:rPr>
        <w:t>Å</w:t>
      </w:r>
      <w:r w:rsidR="00DB4C75">
        <w:rPr>
          <w:lang w:val="en-GB"/>
        </w:rPr>
        <w:t xml:space="preserve"> or (iii) r</w:t>
      </w:r>
      <w:r w:rsidR="00DB4C75">
        <w:rPr>
          <w:lang w:val="en-GB"/>
        </w:rPr>
        <w:t>e</w:t>
      </w:r>
      <w:r w:rsidR="00DB4C75">
        <w:rPr>
          <w:lang w:val="en-GB"/>
        </w:rPr>
        <w:t>duce the intensity for the Bremsstrahlung continuum in X-rays reflected from HOPG</w:t>
      </w:r>
      <w:r w:rsidR="00DB4C75">
        <w:t>. There are various places where this may have found use in commercial and high-tech applications. For example radiation that enters deeper into the bulk of graphite, rather than being reflected at its surface, would have a coo</w:t>
      </w:r>
      <w:r w:rsidR="00DB4C75">
        <w:t>l</w:t>
      </w:r>
      <w:r w:rsidR="00DB4C75">
        <w:t>ing effect to the surface of graphite and therefore reduce its possible high-T degradation. This relates to the use of graphite as the protective material in spacecrafts for heat insulation from cosmic rays and X-rays due to its very high intra-layer heat coefficient.</w:t>
      </w:r>
      <w:r w:rsidR="00804B5B">
        <w:fldChar w:fldCharType="begin"/>
      </w:r>
      <w:r w:rsidR="00A84E34">
        <w:instrText xml:space="preserve"> ADDIN EN.CITE &lt;EndNote&gt;&lt;Cite&gt;&lt;Author&gt;Zimcik&lt;/Author&gt;&lt;Year&gt;1988&lt;/Year&gt;&lt;RecNum&gt;6&lt;/RecNum&gt;&lt;DisplayText&gt;[11]&lt;/DisplayText&gt;&lt;record&gt;&lt;rec-number&gt;6&lt;/rec-number&gt;&lt;foreign-keys&gt;&lt;key app="EN" db-id="vfz0xf9ppwsfpweadpy5zdf8awxesarwswws" timestamp="1476532011"&gt;6&lt;/key&gt;&lt;/foreign-keys&gt;&lt;ref-type name="Journal Article"&gt;17&lt;/ref-type&gt;&lt;contributors&gt;&lt;authors&gt;&lt;author&gt;D. G. Zimcik&lt;/author&gt;&lt;author&gt;C. R. Maag&lt;/author&gt;&lt;/authors&gt;&lt;/contributors&gt;&lt;titles&gt;&lt;title&gt;Results of Apparent Atomic Oxygen Reactions with Spacecraft Materials During Shuttle Flight STS-41G&lt;/title&gt;&lt;secondary-title&gt;J. Spacecraft Rockets&lt;/secondary-title&gt;&lt;/titles&gt;&lt;periodical&gt;&lt;full-title&gt;J. Spacecraft Rockets&lt;/full-title&gt;&lt;/periodical&gt;&lt;pages&gt;162-168&lt;/pages&gt;&lt;volume&gt;25&lt;/volume&gt;&lt;dates&gt;&lt;year&gt;1988&lt;/year&gt;&lt;/dates&gt;&lt;urls&gt;&lt;/urls&gt;&lt;/record&gt;&lt;/Cite&gt;&lt;/EndNote&gt;</w:instrText>
      </w:r>
      <w:r w:rsidR="00804B5B">
        <w:fldChar w:fldCharType="separate"/>
      </w:r>
      <w:r w:rsidR="00DB6369">
        <w:rPr>
          <w:noProof/>
        </w:rPr>
        <w:t>[11]</w:t>
      </w:r>
      <w:r w:rsidR="00804B5B">
        <w:fldChar w:fldCharType="end"/>
      </w:r>
      <w:r w:rsidR="00DB4C75">
        <w:t xml:space="preserve"> The other interesting aspect of this rhomboh</w:t>
      </w:r>
      <w:r w:rsidR="00DB4C75">
        <w:t>e</w:t>
      </w:r>
      <w:r w:rsidR="00DB4C75">
        <w:lastRenderedPageBreak/>
        <w:t>dral modification of the structure of graphite is that it can find use in radiation filters for the Bremsstra</w:t>
      </w:r>
      <w:r w:rsidR="00DB4C75">
        <w:t>h</w:t>
      </w:r>
      <w:r w:rsidR="00DB4C75">
        <w:t xml:space="preserve">lung continuum, for trasmission Laue photograph instruments. </w:t>
      </w:r>
      <w:r w:rsidR="00DB4C75">
        <w:rPr>
          <w:lang w:val="en-GB"/>
        </w:rPr>
        <w:t>Such a filter would significantly enhance the Bremsstrahlung continuum peak with respect to higher wavelength X-rays that cause line-broadening.</w:t>
      </w:r>
      <w:r w:rsidR="001C38EF">
        <w:t xml:space="preserve"> </w:t>
      </w:r>
      <w:r w:rsidR="00DB4C75">
        <w:rPr>
          <w:lang w:val="en-GB"/>
        </w:rPr>
        <w:t>In the following section we calculate via Kramer simulations of the Cu X-ray source inte</w:t>
      </w:r>
      <w:r w:rsidR="00DB4C75">
        <w:rPr>
          <w:lang w:val="en-GB"/>
        </w:rPr>
        <w:t>n</w:t>
      </w:r>
      <w:r w:rsidR="00DB4C75">
        <w:rPr>
          <w:lang w:val="en-GB"/>
        </w:rPr>
        <w:t>sity the Bremsstrahlung reduction ratio of a hypothetic</w:t>
      </w:r>
      <w:r w:rsidR="001C38EF">
        <w:rPr>
          <w:lang w:val="en-GB"/>
        </w:rPr>
        <w:t>al rhombohedral graphite filter.</w:t>
      </w:r>
    </w:p>
    <w:p w14:paraId="1B584A08" w14:textId="77777777" w:rsidR="00521396" w:rsidRDefault="00521396" w:rsidP="00D40B5F">
      <w:pPr>
        <w:spacing w:line="360" w:lineRule="auto"/>
        <w:rPr>
          <w:b/>
          <w:i/>
        </w:rPr>
      </w:pPr>
    </w:p>
    <w:p w14:paraId="299971F4" w14:textId="77777777" w:rsidR="00D40B5F" w:rsidRPr="00DB4C75" w:rsidRDefault="00DB4C75" w:rsidP="00D40B5F">
      <w:pPr>
        <w:spacing w:line="360" w:lineRule="auto"/>
        <w:rPr>
          <w:b/>
          <w:i/>
        </w:rPr>
      </w:pPr>
      <w:r w:rsidRPr="00DB4C75">
        <w:rPr>
          <w:b/>
          <w:i/>
        </w:rPr>
        <w:t>3.</w:t>
      </w:r>
      <w:r w:rsidR="008E3E3E">
        <w:rPr>
          <w:b/>
          <w:i/>
        </w:rPr>
        <w:t>4</w:t>
      </w:r>
      <w:r w:rsidR="008E3E3E" w:rsidRPr="008E3E3E">
        <w:rPr>
          <w:b/>
          <w:i/>
        </w:rPr>
        <w:t xml:space="preserve"> </w:t>
      </w:r>
      <w:r w:rsidR="008E3E3E">
        <w:rPr>
          <w:b/>
          <w:i/>
        </w:rPr>
        <w:t>Rhombohedral graphite</w:t>
      </w:r>
      <w:r w:rsidR="008E3E3E" w:rsidRPr="00DB4C75">
        <w:rPr>
          <w:b/>
          <w:i/>
        </w:rPr>
        <w:t xml:space="preserve"> </w:t>
      </w:r>
      <w:r w:rsidR="00736F22">
        <w:rPr>
          <w:b/>
          <w:i/>
        </w:rPr>
        <w:t>X-ray filter</w:t>
      </w:r>
    </w:p>
    <w:p w14:paraId="7EB558E8" w14:textId="53C83A85" w:rsidR="002D34FC" w:rsidRPr="002D34FC" w:rsidRDefault="00D40B5F" w:rsidP="00DB4C75">
      <w:pPr>
        <w:pStyle w:val="TAMainText"/>
        <w:jc w:val="both"/>
      </w:pPr>
      <w:r>
        <w:tab/>
      </w:r>
      <w:r w:rsidR="00A84E34">
        <w:t xml:space="preserve">Typically an X-ray beam can be focused to a spot in diameter </w:t>
      </w:r>
      <w:r w:rsidR="00CD72F0">
        <w:t>of about</w:t>
      </w:r>
      <w:r w:rsidR="00A84E34">
        <w:t xml:space="preserve"> a micrometer and the penetration depth of a 8eV X-ray source is about 300 </w:t>
      </w:r>
      <w:r w:rsidR="00A84E34">
        <w:rPr>
          <w:lang w:val="el-GR"/>
        </w:rPr>
        <w:t>μ</w:t>
      </w:r>
      <w:r w:rsidR="00A84E34">
        <w:t>m for mosaic HOPG.</w:t>
      </w:r>
      <w:r w:rsidR="00A84E34">
        <w:fldChar w:fldCharType="begin"/>
      </w:r>
      <w:r w:rsidR="00A84E34">
        <w:instrText xml:space="preserve"> ADDIN EN.CITE &lt;EndNote&gt;&lt;Cite&gt;&lt;Author&gt;Zastrau&lt;/Author&gt;&lt;Year&gt;2012&lt;/Year&gt;&lt;RecNum&gt;40&lt;/RecNum&gt;&lt;DisplayText&gt;[42]&lt;/DisplayText&gt;&lt;record&gt;&lt;rec-number&gt;40&lt;/rec-number&gt;&lt;foreign-keys&gt;&lt;key app="EN" db-id="vfz0xf9ppwsfpweadpy5zdf8awxesarwswws" timestamp="1566624580"&gt;40&lt;/key&gt;&lt;/foreign-keys&gt;&lt;ref-type name="Journal Article"&gt;17&lt;/ref-type&gt;&lt;contributors&gt;&lt;authors&gt;&lt;author&gt;U. Zastrau&lt;/author&gt;&lt;author&gt;C.R.D. Brown&lt;/author&gt;&lt;author&gt;T. Döppner&lt;/author&gt;&lt;author&gt;S.H. Glenzer&lt;/author&gt;&lt;author&gt;G. Gregori&lt;/author&gt;&lt;author&gt;H.J. Lee&lt;/author&gt;&lt;author&gt;H. Marschner&lt;/author&gt;&lt;author&gt;S. Toleikis&lt;/author&gt;&lt;author&gt;O. Wehrhana&lt;/author&gt;&lt;author&gt;E. Förster&lt;/author&gt;&lt;/authors&gt;&lt;/contributors&gt;&lt;titles&gt;&lt;title&gt;Focal aberrations of large-aperture HOPG von-Hàmos x-ray spectrometers&lt;/title&gt;&lt;secondary-title&gt;JINST&lt;/secondary-title&gt;&lt;/titles&gt;&lt;periodical&gt;&lt;full-title&gt;JINST&lt;/full-title&gt;&lt;/periodical&gt;&lt;pages&gt;9015-9031&lt;/pages&gt;&lt;volume&gt;7&lt;/volume&gt;&lt;dates&gt;&lt;year&gt;2012&lt;/year&gt;&lt;/dates&gt;&lt;urls&gt;&lt;/urls&gt;&lt;/record&gt;&lt;/Cite&gt;&lt;/EndNote&gt;</w:instrText>
      </w:r>
      <w:r w:rsidR="00A84E34">
        <w:fldChar w:fldCharType="separate"/>
      </w:r>
      <w:r w:rsidR="00A84E34">
        <w:rPr>
          <w:noProof/>
        </w:rPr>
        <w:t>[42]</w:t>
      </w:r>
      <w:r w:rsidR="00A84E34">
        <w:fldChar w:fldCharType="end"/>
      </w:r>
      <w:r w:rsidR="00A84E34">
        <w:t xml:space="preserve"> This suggestes that small crystallites of rhombohedral graphite have the appropriate dimensions to become X-ray filters and would transmit/diffract most of the X-ray beam intensity when the crystal width is between 20 nm to 500 nm, which is typical for nano graphite. </w:t>
      </w:r>
      <w:r w:rsidR="002D34FC">
        <w:t>W</w:t>
      </w:r>
      <w:r w:rsidR="00DB4C75">
        <w:t>e have calculated using the one dimensional Laue equ</w:t>
      </w:r>
      <w:r w:rsidR="00DB4C75">
        <w:t>a</w:t>
      </w:r>
      <w:r w:rsidR="00DB4C75">
        <w:t xml:space="preserve">tion for transmission photography, </w:t>
      </w:r>
      <w:r w:rsidR="00DB4C75" w:rsidRPr="002359FD">
        <w:rPr>
          <w:i/>
        </w:rPr>
        <w:t>n</w:t>
      </w:r>
      <w:r w:rsidR="00DB4C75" w:rsidRPr="002359FD">
        <w:rPr>
          <w:i/>
          <w:lang w:val="el-GR"/>
        </w:rPr>
        <w:t>λ</w:t>
      </w:r>
      <w:r w:rsidR="00DB4C75" w:rsidRPr="00B162EC">
        <w:rPr>
          <w:i/>
          <w:lang w:val="en-GB"/>
        </w:rPr>
        <w:t xml:space="preserve"> </w:t>
      </w:r>
      <w:r w:rsidR="00DB4C75" w:rsidRPr="00B162EC">
        <w:rPr>
          <w:lang w:val="en-GB"/>
        </w:rPr>
        <w:t>= 2d(cos(</w:t>
      </w:r>
      <w:r w:rsidR="00DB4C75">
        <w:rPr>
          <w:lang w:val="el-GR"/>
        </w:rPr>
        <w:t>θ</w:t>
      </w:r>
      <w:r w:rsidR="00DB4C75">
        <w:rPr>
          <w:vertAlign w:val="subscript"/>
        </w:rPr>
        <w:t>out</w:t>
      </w:r>
      <w:r w:rsidR="00DB4C75">
        <w:t>-cosθ</w:t>
      </w:r>
      <w:r w:rsidR="00DB4C75">
        <w:rPr>
          <w:vertAlign w:val="subscript"/>
        </w:rPr>
        <w:t>in</w:t>
      </w:r>
      <w:r w:rsidR="00DB4C75">
        <w:t xml:space="preserve">)) </w:t>
      </w:r>
      <w:r w:rsidR="00804B5B">
        <w:rPr>
          <w:lang w:val="en-GB"/>
        </w:rPr>
        <w:fldChar w:fldCharType="begin"/>
      </w:r>
      <w:r w:rsidR="00A84E34">
        <w:rPr>
          <w:lang w:val="en-GB"/>
        </w:rPr>
        <w:instrText xml:space="preserve"> ADDIN EN.CITE &lt;EndNote&gt;&lt;Cite&gt;&lt;Author&gt;Laguitton&lt;/Author&gt;&lt;Year&gt;1977&lt;/Year&gt;&lt;RecNum&gt;35&lt;/RecNum&gt;&lt;DisplayText&gt;[43]&lt;/DisplayText&gt;&lt;record&gt;&lt;rec-number&gt;35&lt;/rec-number&gt;&lt;foreign-keys&gt;&lt;key app="EN" db-id="vfz0xf9ppwsfpweadpy5zdf8awxesarwswws" timestamp="1476532012"&gt;35&lt;/key&gt;&lt;/foreign-keys&gt;&lt;ref-type name="Journal Article"&gt;17&lt;/ref-type&gt;&lt;contributors&gt;&lt;authors&gt;&lt;author&gt;Daniel  Laguitton &lt;/author&gt;&lt;author&gt;William Parrish &lt;/author&gt;&lt;/authors&gt;&lt;/contributors&gt;&lt;titles&gt;&lt;title&gt;Experimental  Spectral  Distribution  versus  Kramers’  Law  for  Quantitative  X-Ray Fluorescence  by  the Fundamental  Parameters  Method.&lt;/title&gt;&lt;secondary-title&gt;X-Ray Spectrom.&lt;/secondary-title&gt;&lt;/titles&gt;&lt;periodical&gt;&lt;full-title&gt;X-Ray Spectrom.&lt;/full-title&gt;&lt;/periodical&gt;&lt;pages&gt;201-203&lt;/pages&gt;&lt;volume&gt;6&lt;/volume&gt;&lt;dates&gt;&lt;year&gt;1977&lt;/year&gt;&lt;/dates&gt;&lt;urls&gt;&lt;/urls&gt;&lt;/record&gt;&lt;/Cite&gt;&lt;/EndNote&gt;</w:instrText>
      </w:r>
      <w:r w:rsidR="00804B5B">
        <w:rPr>
          <w:lang w:val="en-GB"/>
        </w:rPr>
        <w:fldChar w:fldCharType="separate"/>
      </w:r>
      <w:r w:rsidR="00A84E34">
        <w:rPr>
          <w:noProof/>
          <w:lang w:val="en-GB"/>
        </w:rPr>
        <w:t>[43]</w:t>
      </w:r>
      <w:r w:rsidR="00804B5B">
        <w:rPr>
          <w:lang w:val="en-GB"/>
        </w:rPr>
        <w:fldChar w:fldCharType="end"/>
      </w:r>
      <w:r w:rsidR="0026148A">
        <w:rPr>
          <w:lang w:val="en-GB"/>
        </w:rPr>
        <w:t xml:space="preserve"> </w:t>
      </w:r>
      <w:r w:rsidR="00DB4C75">
        <w:t xml:space="preserve">where </w:t>
      </w:r>
      <w:r w:rsidR="002D34FC">
        <w:t>θ</w:t>
      </w:r>
      <w:r w:rsidR="002D34FC">
        <w:rPr>
          <w:vertAlign w:val="subscript"/>
        </w:rPr>
        <w:t>in</w:t>
      </w:r>
      <w:r w:rsidR="002D34FC">
        <w:t xml:space="preserve"> </w:t>
      </w:r>
      <w:r w:rsidR="00DB4C75">
        <w:t xml:space="preserve">and </w:t>
      </w:r>
      <w:r w:rsidR="002D34FC">
        <w:rPr>
          <w:lang w:val="el-GR"/>
        </w:rPr>
        <w:t>θ</w:t>
      </w:r>
      <w:r w:rsidR="002D34FC">
        <w:rPr>
          <w:vertAlign w:val="subscript"/>
        </w:rPr>
        <w:t>out</w:t>
      </w:r>
      <w:r w:rsidR="002D34FC">
        <w:t xml:space="preserve"> </w:t>
      </w:r>
      <w:r w:rsidR="00DB4C75" w:rsidRPr="00B162EC">
        <w:rPr>
          <w:lang w:val="en-GB"/>
        </w:rPr>
        <w:t>are the angle of the incide</w:t>
      </w:r>
      <w:r w:rsidR="002D34FC" w:rsidRPr="00B162EC">
        <w:rPr>
          <w:lang w:val="en-GB"/>
        </w:rPr>
        <w:t>nt wave and the angle of the el</w:t>
      </w:r>
      <w:r w:rsidR="00DB4C75" w:rsidRPr="00B162EC">
        <w:rPr>
          <w:lang w:val="en-GB"/>
        </w:rPr>
        <w:t>astically scattered wave, respectively</w:t>
      </w:r>
      <w:r w:rsidR="002D34FC" w:rsidRPr="00B162EC">
        <w:rPr>
          <w:lang w:val="en-GB"/>
        </w:rPr>
        <w:t xml:space="preserve">, at which angles there </w:t>
      </w:r>
      <w:r w:rsidR="0026148A" w:rsidRPr="00B162EC">
        <w:rPr>
          <w:lang w:val="en-GB"/>
        </w:rPr>
        <w:t xml:space="preserve">is </w:t>
      </w:r>
      <w:r w:rsidR="00B162EC" w:rsidRPr="00B162EC">
        <w:rPr>
          <w:lang w:val="en-GB"/>
        </w:rPr>
        <w:t>co</w:t>
      </w:r>
      <w:r w:rsidR="00B162EC" w:rsidRPr="00B162EC">
        <w:rPr>
          <w:lang w:val="en-GB"/>
        </w:rPr>
        <w:t>n</w:t>
      </w:r>
      <w:r w:rsidR="00B162EC" w:rsidRPr="00B162EC">
        <w:rPr>
          <w:lang w:val="en-GB"/>
        </w:rPr>
        <w:t>structive</w:t>
      </w:r>
      <w:r w:rsidR="002D34FC" w:rsidRPr="00B162EC">
        <w:rPr>
          <w:lang w:val="en-GB"/>
        </w:rPr>
        <w:t xml:space="preserve"> interference for t</w:t>
      </w:r>
      <w:r w:rsidR="0026148A" w:rsidRPr="00B162EC">
        <w:rPr>
          <w:lang w:val="en-GB"/>
        </w:rPr>
        <w:t>he el</w:t>
      </w:r>
      <w:r w:rsidR="002D34FC" w:rsidRPr="00B162EC">
        <w:rPr>
          <w:lang w:val="en-GB"/>
        </w:rPr>
        <w:t>a</w:t>
      </w:r>
      <w:r w:rsidR="0026148A" w:rsidRPr="00B162EC">
        <w:rPr>
          <w:lang w:val="en-GB"/>
        </w:rPr>
        <w:t>s</w:t>
      </w:r>
      <w:r w:rsidR="002D34FC" w:rsidRPr="00B162EC">
        <w:rPr>
          <w:lang w:val="en-GB"/>
        </w:rPr>
        <w:t>tically scattered rays</w:t>
      </w:r>
      <w:r w:rsidR="00DB4C75" w:rsidRPr="00B162EC">
        <w:rPr>
          <w:lang w:val="en-GB"/>
        </w:rPr>
        <w:t>.</w:t>
      </w:r>
      <w:r w:rsidR="00876015">
        <w:rPr>
          <w:lang w:val="en-GB"/>
        </w:rPr>
        <w:t xml:space="preserve"> For this analysis we have used the theoretical sphere-in-contact model as this can be seen in the simplified schematic depicted in Fig. 9.</w:t>
      </w:r>
      <w:r w:rsidR="00DB4C75" w:rsidRPr="00B162EC">
        <w:rPr>
          <w:lang w:val="en-GB"/>
        </w:rPr>
        <w:t xml:space="preserve"> </w:t>
      </w:r>
      <w:r w:rsidR="002D34FC">
        <w:t xml:space="preserve">For a </w:t>
      </w:r>
      <w:r w:rsidR="002D34FC">
        <w:rPr>
          <w:lang w:val="en-GB"/>
        </w:rPr>
        <w:t xml:space="preserve">periodic surface vector between two channels of </w:t>
      </w:r>
      <w:r w:rsidR="002D34FC">
        <w:t>2d = 2.836</w:t>
      </w:r>
      <w:r w:rsidR="002D34FC" w:rsidRPr="00452326">
        <w:rPr>
          <w:lang w:val="en-GB"/>
        </w:rPr>
        <w:t>Å</w:t>
      </w:r>
      <w:r w:rsidR="002D34FC">
        <w:rPr>
          <w:lang w:val="en-GB"/>
        </w:rPr>
        <w:t xml:space="preserve"> and θ</w:t>
      </w:r>
      <w:r w:rsidR="0026148A" w:rsidRPr="0026148A">
        <w:rPr>
          <w:vertAlign w:val="subscript"/>
          <w:lang w:val="en-GB"/>
        </w:rPr>
        <w:t>in</w:t>
      </w:r>
      <w:r w:rsidR="002D34FC">
        <w:rPr>
          <w:lang w:val="en-GB"/>
        </w:rPr>
        <w:t xml:space="preserve"> =</w:t>
      </w:r>
      <w:r w:rsidR="002D34FC">
        <w:t xml:space="preserve"> 22.7</w:t>
      </w:r>
      <w:r w:rsidR="002D34FC" w:rsidRPr="00452326">
        <w:t>°</w:t>
      </w:r>
      <w:r w:rsidR="002D34FC">
        <w:t xml:space="preserve"> </w:t>
      </w:r>
      <w:r w:rsidR="0026148A">
        <w:t xml:space="preserve">we have calculated </w:t>
      </w:r>
      <w:r w:rsidR="0026148A">
        <w:rPr>
          <w:lang w:val="el-GR"/>
        </w:rPr>
        <w:t>θ</w:t>
      </w:r>
      <w:r w:rsidR="0026148A" w:rsidRPr="0026148A">
        <w:rPr>
          <w:vertAlign w:val="subscript"/>
        </w:rPr>
        <w:t>out</w:t>
      </w:r>
      <w:r w:rsidR="0026148A">
        <w:t xml:space="preserve"> of the hig</w:t>
      </w:r>
      <w:r w:rsidR="0026148A">
        <w:t>h</w:t>
      </w:r>
      <w:r w:rsidR="0026148A">
        <w:t>est in intensity diffraction peak</w:t>
      </w:r>
      <w:r w:rsidR="002D34FC">
        <w:t xml:space="preserve">. </w:t>
      </w:r>
      <w:r w:rsidR="0026148A">
        <w:t xml:space="preserve">Therefore, </w:t>
      </w:r>
      <w:r>
        <w:t>we assume</w:t>
      </w:r>
      <w:r w:rsidR="0026148A">
        <w:t>d</w:t>
      </w:r>
      <w:r>
        <w:t xml:space="preserve"> that there is an array of scatterers separated by a lattice vector which for the sphere-in-contact model is 2d = 2.836</w:t>
      </w:r>
      <w:r w:rsidRPr="00452326">
        <w:rPr>
          <w:lang w:val="en-GB"/>
        </w:rPr>
        <w:t>Å</w:t>
      </w:r>
      <w:r w:rsidR="0026148A">
        <w:rPr>
          <w:lang w:val="en-GB"/>
        </w:rPr>
        <w:t xml:space="preserve"> shown in Fig. 9</w:t>
      </w:r>
      <w:r>
        <w:rPr>
          <w:lang w:val="en-GB"/>
        </w:rPr>
        <w:t xml:space="preserve">. </w:t>
      </w:r>
      <w:r w:rsidR="0026148A">
        <w:rPr>
          <w:lang w:val="en-GB"/>
        </w:rPr>
        <w:t>The</w:t>
      </w:r>
      <w:r>
        <w:rPr>
          <w:lang w:val="en-GB"/>
        </w:rPr>
        <w:t xml:space="preserve"> scattered radi</w:t>
      </w:r>
      <w:r>
        <w:rPr>
          <w:lang w:val="en-GB"/>
        </w:rPr>
        <w:t>a</w:t>
      </w:r>
      <w:r>
        <w:rPr>
          <w:lang w:val="en-GB"/>
        </w:rPr>
        <w:t xml:space="preserve">tion can be examined at an angle </w:t>
      </w:r>
      <w:r>
        <w:rPr>
          <w:lang w:val="el-GR"/>
        </w:rPr>
        <w:t>θ</w:t>
      </w:r>
      <w:r w:rsidR="002D34FC">
        <w:rPr>
          <w:vertAlign w:val="subscript"/>
        </w:rPr>
        <w:t>out</w:t>
      </w:r>
      <w:r>
        <w:t xml:space="preserve"> if the incoming rays are in phase and the path difference is an int</w:t>
      </w:r>
      <w:r>
        <w:t>e</w:t>
      </w:r>
      <w:r>
        <w:t xml:space="preserve">gral multiple of </w:t>
      </w:r>
      <w:r>
        <w:rPr>
          <w:lang w:val="el-GR"/>
        </w:rPr>
        <w:t>λ</w:t>
      </w:r>
      <w:r>
        <w:t xml:space="preserve"> in order to have constructive interfer</w:t>
      </w:r>
      <w:r w:rsidR="0026148A">
        <w:t>ence</w:t>
      </w:r>
      <w:r w:rsidR="00B01471">
        <w:t>.</w:t>
      </w:r>
    </w:p>
    <w:p w14:paraId="0E20B020" w14:textId="4CD50070" w:rsidR="00D40B5F" w:rsidRDefault="00615F90" w:rsidP="00D40B5F">
      <w:pPr>
        <w:spacing w:line="360" w:lineRule="auto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729920" behindDoc="0" locked="0" layoutInCell="1" allowOverlap="1" wp14:anchorId="670D8D44" wp14:editId="793A4E26">
                <wp:simplePos x="0" y="0"/>
                <wp:positionH relativeFrom="column">
                  <wp:posOffset>1575435</wp:posOffset>
                </wp:positionH>
                <wp:positionV relativeFrom="paragraph">
                  <wp:posOffset>326390</wp:posOffset>
                </wp:positionV>
                <wp:extent cx="3435350" cy="2251075"/>
                <wp:effectExtent l="9525" t="6985" r="9525" b="154940"/>
                <wp:wrapThrough wrapText="bothSides">
                  <wp:wrapPolygon edited="0">
                    <wp:start x="6340" y="0"/>
                    <wp:lineTo x="6340" y="1462"/>
                    <wp:lineTo x="4068" y="1645"/>
                    <wp:lineTo x="3829" y="1737"/>
                    <wp:lineTo x="5206" y="7324"/>
                    <wp:lineTo x="5206" y="8786"/>
                    <wp:lineTo x="2511" y="9243"/>
                    <wp:lineTo x="1318" y="9700"/>
                    <wp:lineTo x="1318" y="10249"/>
                    <wp:lineTo x="1078" y="10894"/>
                    <wp:lineTo x="838" y="11717"/>
                    <wp:lineTo x="-60" y="12265"/>
                    <wp:lineTo x="-60" y="12448"/>
                    <wp:lineTo x="898" y="13179"/>
                    <wp:lineTo x="1377" y="14642"/>
                    <wp:lineTo x="1437" y="15105"/>
                    <wp:lineTo x="4428" y="16110"/>
                    <wp:lineTo x="5685" y="16110"/>
                    <wp:lineTo x="5206" y="16659"/>
                    <wp:lineTo x="4548" y="17572"/>
                    <wp:lineTo x="3170" y="18486"/>
                    <wp:lineTo x="3230" y="18669"/>
                    <wp:lineTo x="6524" y="19035"/>
                    <wp:lineTo x="6879" y="20503"/>
                    <wp:lineTo x="6879" y="21509"/>
                    <wp:lineTo x="9215" y="21874"/>
                    <wp:lineTo x="14841" y="21874"/>
                    <wp:lineTo x="15140" y="21874"/>
                    <wp:lineTo x="17951" y="21874"/>
                    <wp:lineTo x="19508" y="21417"/>
                    <wp:lineTo x="19324" y="20503"/>
                    <wp:lineTo x="18130" y="19035"/>
                    <wp:lineTo x="17472" y="17572"/>
                    <wp:lineTo x="17172" y="16110"/>
                    <wp:lineTo x="19208" y="14642"/>
                    <wp:lineTo x="19803" y="13271"/>
                    <wp:lineTo x="19803" y="13179"/>
                    <wp:lineTo x="21600" y="12174"/>
                    <wp:lineTo x="21600" y="11900"/>
                    <wp:lineTo x="19983" y="11717"/>
                    <wp:lineTo x="19743" y="10803"/>
                    <wp:lineTo x="19684" y="9335"/>
                    <wp:lineTo x="18190" y="8969"/>
                    <wp:lineTo x="13523" y="8786"/>
                    <wp:lineTo x="12026" y="2931"/>
                    <wp:lineTo x="12146" y="1834"/>
                    <wp:lineTo x="11547" y="1737"/>
                    <wp:lineTo x="6700" y="1462"/>
                    <wp:lineTo x="6644" y="0"/>
                    <wp:lineTo x="6340" y="0"/>
                  </wp:wrapPolygon>
                </wp:wrapThrough>
                <wp:docPr id="1" name="Group 8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3435350" cy="2251075"/>
                          <a:chOff x="0" y="0"/>
                          <a:chExt cx="3435350" cy="2251710"/>
                        </a:xfrm>
                      </wpg:grpSpPr>
                      <wps:wsp>
                        <wps:cNvPr id="3" name="Rectangle 83"/>
                        <wps:cNvSpPr>
                          <a:spLocks noChangeArrowheads="1"/>
                        </wps:cNvSpPr>
                        <wps:spPr bwMode="auto">
                          <a:xfrm rot="-1370159">
                            <a:off x="2183765" y="1271270"/>
                            <a:ext cx="518160" cy="952500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bg2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4" name="Rectangle 82"/>
                        <wps:cNvSpPr>
                          <a:spLocks noChangeArrowheads="1"/>
                        </wps:cNvSpPr>
                        <wps:spPr bwMode="auto">
                          <a:xfrm rot="-1370159">
                            <a:off x="962660" y="1233170"/>
                            <a:ext cx="544830" cy="952500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bg2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g:grpSp>
                        <wpg:cNvPr id="5" name="Group 81"/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3435350" cy="2251710"/>
                            <a:chOff x="0" y="0"/>
                            <a:chExt cx="3435350" cy="2251710"/>
                          </a:xfrm>
                        </wpg:grpSpPr>
                        <wpg:grpSp>
                          <wpg:cNvPr id="6" name="Group 76"/>
                          <wpg:cNvGrpSpPr>
                            <a:grpSpLocks/>
                          </wpg:cNvGrpSpPr>
                          <wpg:grpSpPr bwMode="auto">
                            <a:xfrm>
                              <a:off x="0" y="0"/>
                              <a:ext cx="3435350" cy="2251710"/>
                              <a:chOff x="0" y="0"/>
                              <a:chExt cx="3435350" cy="2251710"/>
                            </a:xfrm>
                          </wpg:grpSpPr>
                          <wpg:grpSp>
                            <wpg:cNvPr id="7" name="Group 72"/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3435350" cy="2251710"/>
                                <a:chOff x="0" y="0"/>
                                <a:chExt cx="3435350" cy="2251710"/>
                              </a:xfrm>
                            </wpg:grpSpPr>
                            <wpg:grpSp>
                              <wpg:cNvPr id="8" name="Group 66"/>
                              <wpg:cNvGrpSpPr>
                                <a:grpSpLocks/>
                              </wpg:cNvGrpSpPr>
                              <wpg:grpSpPr bwMode="auto">
                                <a:xfrm>
                                  <a:off x="0" y="0"/>
                                  <a:ext cx="3435350" cy="2251710"/>
                                  <a:chOff x="0" y="0"/>
                                  <a:chExt cx="3435350" cy="2251710"/>
                                </a:xfrm>
                              </wpg:grpSpPr>
                              <wpg:grpSp>
                                <wpg:cNvPr id="9" name="Group 65"/>
                                <wpg:cNvGrpSpPr>
                                  <a:grpSpLocks/>
                                </wpg:cNvGrpSpPr>
                                <wpg:grpSpPr bwMode="auto">
                                  <a:xfrm>
                                    <a:off x="0" y="0"/>
                                    <a:ext cx="3435350" cy="2251710"/>
                                    <a:chOff x="0" y="0"/>
                                    <a:chExt cx="3435918" cy="2251710"/>
                                  </a:xfrm>
                                </wpg:grpSpPr>
                                <wpg:grpSp>
                                  <wpg:cNvPr id="10" name="Group 26"/>
                                  <wpg:cNvGrpSpPr>
                                    <a:grpSpLocks/>
                                  </wpg:cNvGrpSpPr>
                                  <wpg:grpSpPr bwMode="auto">
                                    <a:xfrm>
                                      <a:off x="769620" y="970915"/>
                                      <a:ext cx="596265" cy="635000"/>
                                      <a:chOff x="0" y="0"/>
                                      <a:chExt cx="596265" cy="635000"/>
                                    </a:xfrm>
                                  </wpg:grpSpPr>
                                  <wps:wsp>
                                    <wps:cNvPr id="11" name="Oval 16"/>
                                    <wps:cNvSpPr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0" y="0"/>
                                        <a:ext cx="596265" cy="635000"/>
                                      </a:xfrm>
                                      <a:prstGeom prst="ellipse">
                                        <a:avLst/>
                                      </a:prstGeom>
                                      <a:solidFill>
                                        <a:schemeClr val="bg2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ln>
                                        <a:noFill/>
                                      </a:ln>
                                      <a:extLst>
                                        <a:ext uri="{91240B29-F687-4f45-9708-019B960494DF}">
                                          <a14:hiddenLine xmlns:a14="http://schemas.microsoft.com/office/drawing/2010/main" w="9525">
                                            <a:solidFill>
                                              <a:srgbClr val="000000"/>
                                            </a:solidFill>
                                            <a:round/>
                                            <a:headEnd/>
                                            <a:tailEnd/>
                                          </a14:hiddenLine>
                                        </a:ext>
                                      </a:extLst>
                                    </wps:spPr>
                                    <wps:bodyPr rot="0" vert="horz" wrap="square" lIns="91440" tIns="45720" rIns="91440" bIns="45720" anchor="ctr" anchorCtr="0" upright="1">
                                      <a:noAutofit/>
                                    </wps:bodyPr>
                                  </wps:wsp>
                                  <wps:wsp>
                                    <wps:cNvPr id="12" name="Oval 15"/>
                                    <wps:cNvSpPr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238760" y="269875"/>
                                        <a:ext cx="96520" cy="103505"/>
                                      </a:xfrm>
                                      <a:prstGeom prst="ellipse">
                                        <a:avLst/>
                                      </a:prstGeom>
                                      <a:solidFill>
                                        <a:schemeClr val="tx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ln>
                                        <a:noFill/>
                                      </a:ln>
                                      <a:effectLst>
                                        <a:outerShdw blurRad="63500" dist="23000" dir="5400000" rotWithShape="0">
                                          <a:srgbClr val="000000">
                                            <a:alpha val="34999"/>
                                          </a:srgbClr>
                                        </a:outerShdw>
                                      </a:effectLst>
                                      <a:extLst>
                                        <a:ext uri="{91240B29-F687-4f45-9708-019B960494DF}">
                                          <a14:hiddenLine xmlns:a14="http://schemas.microsoft.com/office/drawing/2010/main" w="9525">
                                            <a:solidFill>
                                              <a:srgbClr val="000000"/>
                                            </a:solidFill>
                                            <a:round/>
                                            <a:headEnd/>
                                            <a:tailEnd/>
                                          </a14:hiddenLine>
                                        </a:ext>
                                      </a:extLst>
                                    </wps:spPr>
                                    <wps:txbx>
                                      <w:txbxContent>
                                        <w:p w14:paraId="1699E875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2977907F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6AEF1041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704F8FB0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ctr" anchorCtr="0" upright="1">
                                      <a:noAutofit/>
                                    </wps:bodyPr>
                                  </wps:wsp>
                                </wpg:grpSp>
                                <wpg:grpSp>
                                  <wpg:cNvPr id="13" name="Group 29"/>
                                  <wpg:cNvGrpSpPr>
                                    <a:grpSpLocks/>
                                  </wpg:cNvGrpSpPr>
                                  <wpg:grpSpPr bwMode="auto">
                                    <a:xfrm>
                                      <a:off x="1372235" y="978535"/>
                                      <a:ext cx="596265" cy="635000"/>
                                      <a:chOff x="0" y="0"/>
                                      <a:chExt cx="596265" cy="635000"/>
                                    </a:xfrm>
                                  </wpg:grpSpPr>
                                  <wps:wsp>
                                    <wps:cNvPr id="15" name="Oval 30"/>
                                    <wps:cNvSpPr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0" y="0"/>
                                        <a:ext cx="596265" cy="635000"/>
                                      </a:xfrm>
                                      <a:prstGeom prst="ellipse">
                                        <a:avLst/>
                                      </a:prstGeom>
                                      <a:solidFill>
                                        <a:schemeClr val="bg1">
                                          <a:lumMod val="75000"/>
                                          <a:lumOff val="0"/>
                                        </a:schemeClr>
                                      </a:solidFill>
                                      <a:ln w="9525">
                                        <a:solidFill>
                                          <a:schemeClr val="tx1">
                                            <a:lumMod val="100000"/>
                                            <a:lumOff val="0"/>
                                          </a:schemeClr>
                                        </a:solidFill>
                                        <a:round/>
                                        <a:headEnd/>
                                        <a:tailEnd/>
                                      </a:ln>
                                      <a:effectLst>
                                        <a:outerShdw blurRad="63500" dist="23000" dir="5400000" rotWithShape="0">
                                          <a:srgbClr val="000000">
                                            <a:alpha val="34999"/>
                                          </a:srgbClr>
                                        </a:outerShdw>
                                      </a:effectLst>
                                    </wps:spPr>
                                    <wps:bodyPr rot="0" vert="horz" wrap="square" lIns="91440" tIns="45720" rIns="91440" bIns="45720" anchor="ctr" anchorCtr="0" upright="1">
                                      <a:noAutofit/>
                                    </wps:bodyPr>
                                  </wps:wsp>
                                  <wps:wsp>
                                    <wps:cNvPr id="16" name="Oval 31"/>
                                    <wps:cNvSpPr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238760" y="269875"/>
                                        <a:ext cx="96520" cy="103505"/>
                                      </a:xfrm>
                                      <a:prstGeom prst="ellipse">
                                        <a:avLst/>
                                      </a:prstGeom>
                                      <a:solidFill>
                                        <a:schemeClr val="tx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ln w="9525">
                                        <a:solidFill>
                                          <a:schemeClr val="tx1">
                                            <a:lumMod val="100000"/>
                                            <a:lumOff val="0"/>
                                          </a:schemeClr>
                                        </a:solidFill>
                                        <a:round/>
                                        <a:headEnd/>
                                        <a:tailEnd/>
                                      </a:ln>
                                      <a:effectLst>
                                        <a:outerShdw blurRad="63500" dist="23000" dir="5400000" rotWithShape="0">
                                          <a:srgbClr val="000000">
                                            <a:alpha val="34999"/>
                                          </a:srgbClr>
                                        </a:outerShdw>
                                      </a:effectLst>
                                    </wps:spPr>
                                    <wps:txbx>
                                      <w:txbxContent>
                                        <w:p w14:paraId="68CD8A50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303FFDA0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21F19F72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4D7E945B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ctr" anchorCtr="0" upright="1">
                                      <a:noAutofit/>
                                    </wps:bodyPr>
                                  </wps:wsp>
                                </wpg:grpSp>
                                <wpg:grpSp>
                                  <wpg:cNvPr id="17" name="Group 32"/>
                                  <wpg:cNvGrpSpPr>
                                    <a:grpSpLocks/>
                                  </wpg:cNvGrpSpPr>
                                  <wpg:grpSpPr bwMode="auto">
                                    <a:xfrm>
                                      <a:off x="1970405" y="966470"/>
                                      <a:ext cx="596265" cy="635000"/>
                                      <a:chOff x="0" y="0"/>
                                      <a:chExt cx="596265" cy="635000"/>
                                    </a:xfrm>
                                  </wpg:grpSpPr>
                                  <wps:wsp>
                                    <wps:cNvPr id="22" name="Oval 33"/>
                                    <wps:cNvSpPr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0" y="0"/>
                                        <a:ext cx="596265" cy="635000"/>
                                      </a:xfrm>
                                      <a:prstGeom prst="ellipse">
                                        <a:avLst/>
                                      </a:prstGeom>
                                      <a:solidFill>
                                        <a:schemeClr val="bg2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ln>
                                        <a:noFill/>
                                      </a:ln>
                                      <a:extLst>
                                        <a:ext uri="{91240B29-F687-4f45-9708-019B960494DF}">
                                          <a14:hiddenLine xmlns:a14="http://schemas.microsoft.com/office/drawing/2010/main" w="9525">
                                            <a:solidFill>
                                              <a:srgbClr val="000000"/>
                                            </a:solidFill>
                                            <a:round/>
                                            <a:headEnd/>
                                            <a:tailEnd/>
                                          </a14:hiddenLine>
                                        </a:ext>
                                      </a:extLst>
                                    </wps:spPr>
                                    <wps:bodyPr rot="0" vert="horz" wrap="square" lIns="91440" tIns="45720" rIns="91440" bIns="45720" anchor="ctr" anchorCtr="0" upright="1">
                                      <a:noAutofit/>
                                    </wps:bodyPr>
                                  </wps:wsp>
                                  <wps:wsp>
                                    <wps:cNvPr id="26" name="Oval 34"/>
                                    <wps:cNvSpPr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238760" y="269875"/>
                                        <a:ext cx="96520" cy="103505"/>
                                      </a:xfrm>
                                      <a:prstGeom prst="ellipse">
                                        <a:avLst/>
                                      </a:prstGeom>
                                      <a:solidFill>
                                        <a:schemeClr val="tx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ln>
                                        <a:noFill/>
                                      </a:ln>
                                      <a:effectLst>
                                        <a:outerShdw blurRad="63500" dist="23000" dir="5400000" rotWithShape="0">
                                          <a:srgbClr val="000000">
                                            <a:alpha val="34999"/>
                                          </a:srgbClr>
                                        </a:outerShdw>
                                      </a:effectLst>
                                      <a:extLst>
                                        <a:ext uri="{91240B29-F687-4f45-9708-019B960494DF}">
                                          <a14:hiddenLine xmlns:a14="http://schemas.microsoft.com/office/drawing/2010/main" w="9525">
                                            <a:solidFill>
                                              <a:srgbClr val="000000"/>
                                            </a:solidFill>
                                            <a:round/>
                                            <a:headEnd/>
                                            <a:tailEnd/>
                                          </a14:hiddenLine>
                                        </a:ext>
                                      </a:extLst>
                                    </wps:spPr>
                                    <wps:txbx>
                                      <w:txbxContent>
                                        <w:p w14:paraId="1BA87489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288B7DF8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0A6C508A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785A6F82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ctr" anchorCtr="0" upright="1">
                                      <a:noAutofit/>
                                    </wps:bodyPr>
                                  </wps:wsp>
                                </wpg:grpSp>
                                <wpg:grpSp>
                                  <wpg:cNvPr id="27" name="Group 35"/>
                                  <wpg:cNvGrpSpPr>
                                    <a:grpSpLocks/>
                                  </wpg:cNvGrpSpPr>
                                  <wpg:grpSpPr bwMode="auto">
                                    <a:xfrm>
                                      <a:off x="2567305" y="949325"/>
                                      <a:ext cx="596265" cy="635000"/>
                                      <a:chOff x="0" y="0"/>
                                      <a:chExt cx="596265" cy="635000"/>
                                    </a:xfrm>
                                  </wpg:grpSpPr>
                                  <wps:wsp>
                                    <wps:cNvPr id="28" name="Oval 36"/>
                                    <wps:cNvSpPr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0" y="0"/>
                                        <a:ext cx="596265" cy="635000"/>
                                      </a:xfrm>
                                      <a:prstGeom prst="ellipse">
                                        <a:avLst/>
                                      </a:prstGeom>
                                      <a:solidFill>
                                        <a:schemeClr val="bg1">
                                          <a:lumMod val="75000"/>
                                          <a:lumOff val="0"/>
                                        </a:schemeClr>
                                      </a:solidFill>
                                      <a:ln w="9525">
                                        <a:solidFill>
                                          <a:schemeClr val="tx1">
                                            <a:lumMod val="100000"/>
                                            <a:lumOff val="0"/>
                                          </a:schemeClr>
                                        </a:solidFill>
                                        <a:round/>
                                        <a:headEnd/>
                                        <a:tailEnd/>
                                      </a:ln>
                                      <a:effectLst>
                                        <a:outerShdw blurRad="63500" dist="23000" dir="5400000" rotWithShape="0">
                                          <a:srgbClr val="000000">
                                            <a:alpha val="34999"/>
                                          </a:srgbClr>
                                        </a:outerShdw>
                                      </a:effectLst>
                                    </wps:spPr>
                                    <wps:bodyPr rot="0" vert="horz" wrap="square" lIns="91440" tIns="45720" rIns="91440" bIns="45720" anchor="ctr" anchorCtr="0" upright="1">
                                      <a:noAutofit/>
                                    </wps:bodyPr>
                                  </wps:wsp>
                                  <wps:wsp>
                                    <wps:cNvPr id="29" name="Oval 37"/>
                                    <wps:cNvSpPr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238760" y="269875"/>
                                        <a:ext cx="96520" cy="103505"/>
                                      </a:xfrm>
                                      <a:prstGeom prst="ellipse">
                                        <a:avLst/>
                                      </a:prstGeom>
                                      <a:solidFill>
                                        <a:schemeClr val="tx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ln w="9525">
                                        <a:solidFill>
                                          <a:schemeClr val="tx1">
                                            <a:lumMod val="100000"/>
                                            <a:lumOff val="0"/>
                                          </a:schemeClr>
                                        </a:solidFill>
                                        <a:round/>
                                        <a:headEnd/>
                                        <a:tailEnd/>
                                      </a:ln>
                                      <a:effectLst>
                                        <a:outerShdw blurRad="63500" dist="23000" dir="5400000" rotWithShape="0">
                                          <a:srgbClr val="000000">
                                            <a:alpha val="34999"/>
                                          </a:srgbClr>
                                        </a:outerShdw>
                                      </a:effectLst>
                                    </wps:spPr>
                                    <wps:txbx>
                                      <w:txbxContent>
                                        <w:p w14:paraId="5A685791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6FF44DB5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0A561883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23F70187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ctr" anchorCtr="0" upright="1">
                                      <a:noAutofit/>
                                    </wps:bodyPr>
                                  </wps:wsp>
                                </wpg:grpSp>
                                <wpg:grpSp>
                                  <wpg:cNvPr id="30" name="Group 44"/>
                                  <wpg:cNvGrpSpPr>
                                    <a:grpSpLocks/>
                                  </wpg:cNvGrpSpPr>
                                  <wpg:grpSpPr bwMode="auto">
                                    <a:xfrm>
                                      <a:off x="156845" y="976630"/>
                                      <a:ext cx="596265" cy="635000"/>
                                      <a:chOff x="0" y="0"/>
                                      <a:chExt cx="596265" cy="635000"/>
                                    </a:xfrm>
                                  </wpg:grpSpPr>
                                  <wps:wsp>
                                    <wps:cNvPr id="31" name="Oval 45"/>
                                    <wps:cNvSpPr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0" y="0"/>
                                        <a:ext cx="596265" cy="635000"/>
                                      </a:xfrm>
                                      <a:prstGeom prst="ellipse">
                                        <a:avLst/>
                                      </a:prstGeom>
                                      <a:solidFill>
                                        <a:schemeClr val="bg1">
                                          <a:lumMod val="75000"/>
                                          <a:lumOff val="0"/>
                                        </a:schemeClr>
                                      </a:solidFill>
                                      <a:ln w="9525">
                                        <a:solidFill>
                                          <a:schemeClr val="tx1">
                                            <a:lumMod val="100000"/>
                                            <a:lumOff val="0"/>
                                          </a:schemeClr>
                                        </a:solidFill>
                                        <a:round/>
                                        <a:headEnd/>
                                        <a:tailEnd/>
                                      </a:ln>
                                      <a:effectLst>
                                        <a:outerShdw blurRad="63500" dist="23000" dir="5400000" rotWithShape="0">
                                          <a:srgbClr val="000000">
                                            <a:alpha val="34999"/>
                                          </a:srgbClr>
                                        </a:outerShdw>
                                      </a:effectLst>
                                    </wps:spPr>
                                    <wps:bodyPr rot="0" vert="horz" wrap="square" lIns="91440" tIns="45720" rIns="91440" bIns="45720" anchor="ctr" anchorCtr="0" upright="1">
                                      <a:noAutofit/>
                                    </wps:bodyPr>
                                  </wps:wsp>
                                  <wps:wsp>
                                    <wps:cNvPr id="32" name="Oval 46"/>
                                    <wps:cNvSpPr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238760" y="269875"/>
                                        <a:ext cx="96520" cy="103505"/>
                                      </a:xfrm>
                                      <a:prstGeom prst="ellipse">
                                        <a:avLst/>
                                      </a:prstGeom>
                                      <a:solidFill>
                                        <a:schemeClr val="tx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ln w="9525">
                                        <a:solidFill>
                                          <a:schemeClr val="tx1">
                                            <a:lumMod val="100000"/>
                                            <a:lumOff val="0"/>
                                          </a:schemeClr>
                                        </a:solidFill>
                                        <a:round/>
                                        <a:headEnd/>
                                        <a:tailEnd/>
                                      </a:ln>
                                      <a:effectLst>
                                        <a:outerShdw blurRad="63500" dist="23000" dir="5400000" rotWithShape="0">
                                          <a:srgbClr val="000000">
                                            <a:alpha val="34999"/>
                                          </a:srgbClr>
                                        </a:outerShdw>
                                      </a:effectLst>
                                    </wps:spPr>
                                    <wps:txbx>
                                      <w:txbxContent>
                                        <w:p w14:paraId="35C6A90F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215085B5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292641C1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  <w:p w14:paraId="3BB54A27" w14:textId="77777777" w:rsidR="006D65E1" w:rsidRDefault="006D65E1" w:rsidP="00D40B5F">
                                          <w:pPr>
                                            <w:jc w:val="center"/>
                                          </w:pP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ctr" anchorCtr="0" upright="1">
                                      <a:noAutofit/>
                                    </wps:bodyPr>
                                  </wps:wsp>
                                </wpg:grpSp>
                                <wps:wsp>
                                  <wps:cNvPr id="33" name="Straight Arrow Connector 47"/>
                                  <wps:cNvCnPr>
                                    <a:cxnSpLocks noChangeShapeType="1"/>
                                  </wps:cNvCnPr>
                                  <wps:spPr bwMode="auto">
                                    <a:xfrm>
                                      <a:off x="635000" y="182245"/>
                                      <a:ext cx="393700" cy="1038860"/>
                                    </a:xfrm>
                                    <a:prstGeom prst="straightConnector1">
                                      <a:avLst/>
                                    </a:prstGeom>
                                    <a:noFill/>
                                    <a:ln w="25400">
                                      <a:solidFill>
                                        <a:schemeClr val="accent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round/>
                                      <a:headEnd/>
                                      <a:tailEnd type="arrow" w="med" len="med"/>
                                    </a:ln>
                                    <a:effectLst>
                                      <a:outerShdw blurRad="63500" dist="20000" dir="5400000" rotWithShape="0">
                                        <a:srgbClr val="000000">
                                          <a:alpha val="37999"/>
                                        </a:srgbClr>
                                      </a:outerShdw>
                                    </a:effectLst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noFill/>
                                        </a14:hiddenFill>
                                      </a:ext>
                                    </a:extLst>
                                  </wps:spPr>
                                  <wps:bodyPr/>
                                </wps:wsp>
                                <wps:wsp>
                                  <wps:cNvPr id="34" name="Straight Arrow Connector 48"/>
                                  <wps:cNvCnPr>
                                    <a:cxnSpLocks noChangeShapeType="1"/>
                                  </wps:cNvCnPr>
                                  <wps:spPr bwMode="auto">
                                    <a:xfrm>
                                      <a:off x="1845945" y="190500"/>
                                      <a:ext cx="393700" cy="1038860"/>
                                    </a:xfrm>
                                    <a:prstGeom prst="straightConnector1">
                                      <a:avLst/>
                                    </a:prstGeom>
                                    <a:noFill/>
                                    <a:ln w="25400">
                                      <a:solidFill>
                                        <a:schemeClr val="accent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round/>
                                      <a:headEnd/>
                                      <a:tailEnd type="arrow" w="med" len="med"/>
                                    </a:ln>
                                    <a:effectLst>
                                      <a:outerShdw blurRad="63500" dist="20000" dir="5400000" rotWithShape="0">
                                        <a:srgbClr val="000000">
                                          <a:alpha val="37999"/>
                                        </a:srgbClr>
                                      </a:outerShdw>
                                    </a:effectLst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noFill/>
                                        </a14:hiddenFill>
                                      </a:ext>
                                    </a:extLst>
                                  </wps:spPr>
                                  <wps:bodyPr/>
                                </wps:wsp>
                                <wps:wsp>
                                  <wps:cNvPr id="35" name="Straight Arrow Connector 49"/>
                                  <wps:cNvCnPr>
                                    <a:cxnSpLocks noChangeShapeType="1"/>
                                  </wps:cNvCnPr>
                                  <wps:spPr bwMode="auto">
                                    <a:xfrm>
                                      <a:off x="1096645" y="1346200"/>
                                      <a:ext cx="798830" cy="905510"/>
                                    </a:xfrm>
                                    <a:prstGeom prst="straightConnector1">
                                      <a:avLst/>
                                    </a:prstGeom>
                                    <a:noFill/>
                                    <a:ln w="25400">
                                      <a:solidFill>
                                        <a:schemeClr val="accent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round/>
                                      <a:headEnd/>
                                      <a:tailEnd type="arrow" w="med" len="med"/>
                                    </a:ln>
                                    <a:effectLst>
                                      <a:outerShdw blurRad="63500" dist="20000" dir="5400000" rotWithShape="0">
                                        <a:srgbClr val="000000">
                                          <a:alpha val="37999"/>
                                        </a:srgbClr>
                                      </a:outerShdw>
                                    </a:effectLst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noFill/>
                                        </a14:hiddenFill>
                                      </a:ext>
                                    </a:extLst>
                                  </wps:spPr>
                                  <wps:bodyPr/>
                                </wps:wsp>
                                <wps:wsp>
                                  <wps:cNvPr id="36" name="Straight Arrow Connector 51"/>
                                  <wps:cNvCnPr>
                                    <a:cxnSpLocks noChangeShapeType="1"/>
                                  </wps:cNvCnPr>
                                  <wps:spPr bwMode="auto">
                                    <a:xfrm>
                                      <a:off x="2287270" y="1334135"/>
                                      <a:ext cx="798964" cy="905811"/>
                                    </a:xfrm>
                                    <a:prstGeom prst="straightConnector1">
                                      <a:avLst/>
                                    </a:prstGeom>
                                    <a:noFill/>
                                    <a:ln w="25400">
                                      <a:solidFill>
                                        <a:schemeClr val="accent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round/>
                                      <a:headEnd/>
                                      <a:tailEnd type="arrow" w="med" len="med"/>
                                    </a:ln>
                                    <a:effectLst>
                                      <a:outerShdw blurRad="63500" dist="20000" dir="5400000" rotWithShape="0">
                                        <a:srgbClr val="000000">
                                          <a:alpha val="37999"/>
                                        </a:srgbClr>
                                      </a:outerShdw>
                                    </a:effectLst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noFill/>
                                        </a14:hiddenFill>
                                      </a:ext>
                                    </a:extLst>
                                  </wps:spPr>
                                  <wps:bodyPr/>
                                </wps:wsp>
                                <wps:wsp>
                                  <wps:cNvPr id="37" name="Straight Connector 52"/>
                                  <wps:cNvCnPr/>
                                  <wps:spPr bwMode="auto">
                                    <a:xfrm flipV="1">
                                      <a:off x="1019810" y="856615"/>
                                      <a:ext cx="1039528" cy="375386"/>
                                    </a:xfrm>
                                    <a:prstGeom prst="line">
                                      <a:avLst/>
                                    </a:prstGeom>
                                    <a:noFill/>
                                    <a:ln w="25400">
                                      <a:solidFill>
                                        <a:schemeClr val="accent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prstDash val="dash"/>
                                      <a:round/>
                                      <a:headEnd/>
                                      <a:tailEnd/>
                                    </a:ln>
                                    <a:effectLst>
                                      <a:outerShdw blurRad="63500" dist="20000" dir="5400000" rotWithShape="0">
                                        <a:srgbClr val="000000">
                                          <a:alpha val="37999"/>
                                        </a:srgbClr>
                                      </a:outerShdw>
                                    </a:effectLst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noFill/>
                                        </a14:hiddenFill>
                                      </a:ext>
                                    </a:extLst>
                                  </wps:spPr>
                                  <wps:bodyPr/>
                                </wps:wsp>
                                <wps:wsp>
                                  <wps:cNvPr id="38" name="Straight Connector 54"/>
                                  <wps:cNvCnPr/>
                                  <wps:spPr bwMode="auto">
                                    <a:xfrm flipV="1">
                                      <a:off x="0" y="1261110"/>
                                      <a:ext cx="3435918" cy="28908"/>
                                    </a:xfrm>
                                    <a:prstGeom prst="line">
                                      <a:avLst/>
                                    </a:prstGeom>
                                    <a:noFill/>
                                    <a:ln w="25400">
                                      <a:solidFill>
                                        <a:schemeClr val="accent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prstDash val="dash"/>
                                      <a:round/>
                                      <a:headEnd/>
                                      <a:tailEnd/>
                                    </a:ln>
                                    <a:effectLst>
                                      <a:outerShdw blurRad="63500" dist="20000" dir="5400000" rotWithShape="0">
                                        <a:srgbClr val="000000">
                                          <a:alpha val="37999"/>
                                        </a:srgbClr>
                                      </a:outerShdw>
                                    </a:effectLst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noFill/>
                                        </a14:hiddenFill>
                                      </a:ext>
                                    </a:extLst>
                                  </wps:spPr>
                                  <wps:bodyPr/>
                                </wps:wsp>
                                <wps:wsp>
                                  <wps:cNvPr id="39" name="Straight Arrow Connector 55"/>
                                  <wps:cNvCnPr>
                                    <a:cxnSpLocks noChangeShapeType="1"/>
                                  </wps:cNvCnPr>
                                  <wps:spPr bwMode="auto">
                                    <a:xfrm flipV="1">
                                      <a:off x="1097280" y="1280160"/>
                                      <a:ext cx="1174349" cy="8021"/>
                                    </a:xfrm>
                                    <a:prstGeom prst="straightConnector1">
                                      <a:avLst/>
                                    </a:prstGeom>
                                    <a:noFill/>
                                    <a:ln w="25400">
                                      <a:solidFill>
                                        <a:schemeClr val="accent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round/>
                                      <a:headEnd/>
                                      <a:tailEnd type="arrow" w="med" len="med"/>
                                    </a:ln>
                                    <a:effectLst>
                                      <a:outerShdw blurRad="63500" dist="20000" dir="5400000" rotWithShape="0">
                                        <a:srgbClr val="000000">
                                          <a:alpha val="37999"/>
                                        </a:srgbClr>
                                      </a:outerShdw>
                                    </a:effectLst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noFill/>
                                        </a14:hiddenFill>
                                      </a:ext>
                                    </a:extLst>
                                  </wps:spPr>
                                  <wps:bodyPr/>
                                </wps:wsp>
                                <wps:wsp>
                                  <wps:cNvPr id="40" name="Straight Connector 56"/>
                                  <wps:cNvCnPr/>
                                  <wps:spPr bwMode="auto">
                                    <a:xfrm>
                                      <a:off x="2098040" y="866140"/>
                                      <a:ext cx="183214" cy="452755"/>
                                    </a:xfrm>
                                    <a:prstGeom prst="line">
                                      <a:avLst/>
                                    </a:prstGeom>
                                    <a:noFill/>
                                    <a:ln w="38100">
                                      <a:solidFill>
                                        <a:srgbClr val="FF0000"/>
                                      </a:solidFill>
                                      <a:round/>
                                      <a:headEnd/>
                                      <a:tailEnd/>
                                    </a:ln>
                                    <a:effectLst>
                                      <a:outerShdw blurRad="63500" dist="20000" dir="5400000" rotWithShape="0">
                                        <a:srgbClr val="000000">
                                          <a:alpha val="37999"/>
                                        </a:srgbClr>
                                      </a:outerShdw>
                                    </a:effectLst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noFill/>
                                        </a14:hiddenFill>
                                      </a:ext>
                                    </a:extLst>
                                  </wps:spPr>
                                  <wps:bodyPr/>
                                </wps:wsp>
                                <wps:wsp>
                                  <wps:cNvPr id="41" name="Straight Connector 57"/>
                                  <wps:cNvCnPr/>
                                  <wps:spPr bwMode="auto">
                                    <a:xfrm>
                                      <a:off x="1065632" y="1306177"/>
                                      <a:ext cx="504982" cy="580677"/>
                                    </a:xfrm>
                                    <a:prstGeom prst="line">
                                      <a:avLst/>
                                    </a:prstGeom>
                                    <a:noFill/>
                                    <a:ln w="38100">
                                      <a:solidFill>
                                        <a:srgbClr val="FF0000"/>
                                      </a:solidFill>
                                      <a:round/>
                                      <a:headEnd/>
                                      <a:tailEnd/>
                                    </a:ln>
                                    <a:effectLst>
                                      <a:outerShdw blurRad="63500" dist="20000" dir="5400000" rotWithShape="0">
                                        <a:srgbClr val="000000">
                                          <a:alpha val="37999"/>
                                        </a:srgbClr>
                                      </a:outerShdw>
                                    </a:effectLst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noFill/>
                                        </a14:hiddenFill>
                                      </a:ext>
                                    </a:extLst>
                                  </wps:spPr>
                                  <wps:bodyPr/>
                                </wps:wsp>
                                <wps:wsp>
                                  <wps:cNvPr id="43" name="Straight Connector 59"/>
                                  <wps:cNvCnPr/>
                                  <wps:spPr bwMode="auto">
                                    <a:xfrm flipH="1" flipV="1">
                                      <a:off x="1039495" y="0"/>
                                      <a:ext cx="6985" cy="1209040"/>
                                    </a:xfrm>
                                    <a:prstGeom prst="line">
                                      <a:avLst/>
                                    </a:prstGeom>
                                    <a:noFill/>
                                    <a:ln w="25400">
                                      <a:solidFill>
                                        <a:schemeClr val="accent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prstDash val="dash"/>
                                      <a:round/>
                                      <a:headEnd/>
                                      <a:tailEnd/>
                                    </a:ln>
                                    <a:effectLst>
                                      <a:outerShdw blurRad="63500" dist="20000" dir="5400000" rotWithShape="0">
                                        <a:srgbClr val="000000">
                                          <a:alpha val="37999"/>
                                        </a:srgbClr>
                                      </a:outerShdw>
                                    </a:effectLst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noFill/>
                                        </a14:hiddenFill>
                                      </a:ext>
                                    </a:extLst>
                                  </wps:spPr>
                                  <wps:bodyPr/>
                                </wps:wsp>
                                <wps:wsp>
                                  <wps:cNvPr id="44" name="Arc 61"/>
                                  <wps:cNvSpPr>
                                    <a:spLocks/>
                                  </wps:cNvSpPr>
                                  <wps:spPr bwMode="auto">
                                    <a:xfrm rot="5666303">
                                      <a:off x="2121217" y="967423"/>
                                      <a:ext cx="692785" cy="538480"/>
                                    </a:xfrm>
                                    <a:custGeom>
                                      <a:avLst/>
                                      <a:gdLst>
                                        <a:gd name="T0" fmla="*/ 346392 w 692785"/>
                                        <a:gd name="T1" fmla="*/ 0 h 538480"/>
                                        <a:gd name="T2" fmla="*/ 686851 w 692785"/>
                                        <a:gd name="T3" fmla="*/ 219618 h 538480"/>
                                        <a:gd name="T4" fmla="*/ 0 60000 65536"/>
                                        <a:gd name="T5" fmla="*/ 0 60000 65536"/>
                                      </a:gdLst>
                                      <a:ahLst/>
                                      <a:cxnLst>
                                        <a:cxn ang="T4">
                                          <a:pos x="T0" y="T1"/>
                                        </a:cxn>
                                        <a:cxn ang="T5">
                                          <a:pos x="T2" y="T3"/>
                                        </a:cxn>
                                      </a:cxnLst>
                                      <a:rect l="0" t="0" r="r" b="b"/>
                                      <a:pathLst>
                                        <a:path w="692785" h="538480" stroke="0">
                                          <a:moveTo>
                                            <a:pt x="346392" y="0"/>
                                          </a:moveTo>
                                          <a:cubicBezTo>
                                            <a:pt x="513079" y="0"/>
                                            <a:pt x="656130" y="92277"/>
                                            <a:pt x="686851" y="219618"/>
                                          </a:cubicBezTo>
                                          <a:lnTo>
                                            <a:pt x="346393" y="269240"/>
                                          </a:lnTo>
                                          <a:cubicBezTo>
                                            <a:pt x="346393" y="179493"/>
                                            <a:pt x="346392" y="89747"/>
                                            <a:pt x="346392" y="0"/>
                                          </a:cubicBezTo>
                                          <a:close/>
                                        </a:path>
                                        <a:path w="692785" h="538480" fill="none">
                                          <a:moveTo>
                                            <a:pt x="346392" y="0"/>
                                          </a:moveTo>
                                          <a:cubicBezTo>
                                            <a:pt x="513079" y="0"/>
                                            <a:pt x="656130" y="92277"/>
                                            <a:pt x="686851" y="219618"/>
                                          </a:cubicBezTo>
                                        </a:path>
                                      </a:pathLst>
                                    </a:custGeom>
                                    <a:noFill/>
                                    <a:ln w="25400">
                                      <a:solidFill>
                                        <a:schemeClr val="accent1">
                                          <a:lumMod val="100000"/>
                                          <a:lumOff val="0"/>
                                        </a:schemeClr>
                                      </a:solidFill>
                                      <a:round/>
                                      <a:headEnd/>
                                      <a:tailEnd/>
                                    </a:ln>
                                    <a:effectLst>
                                      <a:outerShdw blurRad="63500" dist="20000" dir="5400000" rotWithShape="0">
                                        <a:srgbClr val="000000">
                                          <a:alpha val="37999"/>
                                        </a:srgbClr>
                                      </a:outerShdw>
                                    </a:effectLst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solidFill>
                                            <a:srgbClr val="FFFFFF"/>
                                          </a:solidFill>
                                        </a14:hiddenFill>
                                      </a:ext>
                                    </a:extLst>
                                  </wps:spPr>
                                  <wps:bodyPr rot="0" vert="horz" wrap="square" lIns="91440" tIns="45720" rIns="91440" bIns="45720" anchor="ctr" anchorCtr="0" upright="1">
                                    <a:noAutofit/>
                                  </wps:bodyPr>
                                </wps:wsp>
                              </wpg:grpSp>
                              <wps:wsp>
                                <wps:cNvPr id="45" name="Straight Connector 53"/>
                                <wps:cNvCnPr/>
                                <wps:spPr bwMode="auto">
                                  <a:xfrm flipV="1">
                                    <a:off x="1587500" y="1309370"/>
                                    <a:ext cx="636036" cy="577081"/>
                                  </a:xfrm>
                                  <a:prstGeom prst="line">
                                    <a:avLst/>
                                  </a:prstGeom>
                                  <a:noFill/>
                                  <a:ln w="25400">
                                    <a:solidFill>
                                      <a:schemeClr val="accent1">
                                        <a:lumMod val="100000"/>
                                        <a:lumOff val="0"/>
                                      </a:schemeClr>
                                    </a:solidFill>
                                    <a:prstDash val="dash"/>
                                    <a:round/>
                                    <a:headEnd/>
                                    <a:tailEnd/>
                                  </a:ln>
                                  <a:effectLst>
                                    <a:outerShdw blurRad="63500" dist="20000" dir="5400000" rotWithShape="0">
                                      <a:srgbClr val="000000">
                                        <a:alpha val="37999"/>
                                      </a:srgbClr>
                                    </a:outerShdw>
                                  </a:effectLst>
                                  <a:extLst>
                                    <a:ext uri="{909E8E84-426E-40dd-AFC4-6F175D3DCCD1}">
                                      <a14:hiddenFill xmlns:a14="http://schemas.microsoft.com/office/drawing/2010/main">
                                        <a:noFill/>
                                      </a14:hiddenFill>
                                    </a:ext>
                                  </a:extLst>
                                </wps:spPr>
                                <wps:bodyPr/>
                              </wps:wsp>
                            </wpg:grpSp>
                            <wps:wsp>
                              <wps:cNvPr id="46" name="Text Box 70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668020" y="139700"/>
                                  <a:ext cx="1072515" cy="52451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txbx>
                                <w:txbxContent>
                                  <w:p w14:paraId="244E78A5" w14:textId="77777777" w:rsidR="006D65E1" w:rsidRPr="005D331D" w:rsidRDefault="006D65E1" w:rsidP="00D40B5F">
                                    <w:pPr>
                                      <w:rPr>
                                        <w:b/>
                                        <w:sz w:val="28"/>
                                        <w:szCs w:val="28"/>
                                        <w:lang w:val="el-GR"/>
                                      </w:rPr>
                                    </w:pPr>
                                    <w:r w:rsidRPr="005D331D">
                                      <w:rPr>
                                        <w:b/>
                                        <w:sz w:val="28"/>
                                        <w:szCs w:val="28"/>
                                        <w:lang w:val="el-GR"/>
                                      </w:rPr>
                                      <w:t>θ</w:t>
                                    </w:r>
                                    <w:r>
                                      <w:rPr>
                                        <w:b/>
                                        <w:sz w:val="28"/>
                                        <w:szCs w:val="28"/>
                                        <w:lang w:val="el-GR"/>
                                      </w:rPr>
                                      <w:t xml:space="preserve"> =  22.7°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47" name="Arc 71"/>
                              <wps:cNvSpPr>
                                <a:spLocks/>
                              </wps:cNvSpPr>
                              <wps:spPr bwMode="auto">
                                <a:xfrm rot="-1866567">
                                  <a:off x="579755" y="476885"/>
                                  <a:ext cx="692785" cy="538480"/>
                                </a:xfrm>
                                <a:custGeom>
                                  <a:avLst/>
                                  <a:gdLst>
                                    <a:gd name="T0" fmla="*/ 346392 w 692785"/>
                                    <a:gd name="T1" fmla="*/ 0 h 538480"/>
                                    <a:gd name="T2" fmla="*/ 592096 w 692785"/>
                                    <a:gd name="T3" fmla="*/ 79457 h 538480"/>
                                    <a:gd name="T4" fmla="*/ 0 60000 65536"/>
                                    <a:gd name="T5" fmla="*/ 0 60000 65536"/>
                                  </a:gdLst>
                                  <a:ahLst/>
                                  <a:cxnLst>
                                    <a:cxn ang="T4">
                                      <a:pos x="T0" y="T1"/>
                                    </a:cxn>
                                    <a:cxn ang="T5">
                                      <a:pos x="T2" y="T3"/>
                                    </a:cxn>
                                  </a:cxnLst>
                                  <a:rect l="0" t="0" r="r" b="b"/>
                                  <a:pathLst>
                                    <a:path w="692785" h="538480" stroke="0">
                                      <a:moveTo>
                                        <a:pt x="346392" y="0"/>
                                      </a:moveTo>
                                      <a:cubicBezTo>
                                        <a:pt x="438638" y="0"/>
                                        <a:pt x="527073" y="28599"/>
                                        <a:pt x="592096" y="79457"/>
                                      </a:cubicBezTo>
                                      <a:lnTo>
                                        <a:pt x="346393" y="269240"/>
                                      </a:lnTo>
                                      <a:cubicBezTo>
                                        <a:pt x="346393" y="179493"/>
                                        <a:pt x="346392" y="89747"/>
                                        <a:pt x="346392" y="0"/>
                                      </a:cubicBezTo>
                                      <a:close/>
                                    </a:path>
                                    <a:path w="692785" h="538480" fill="none">
                                      <a:moveTo>
                                        <a:pt x="346392" y="0"/>
                                      </a:moveTo>
                                      <a:cubicBezTo>
                                        <a:pt x="438638" y="0"/>
                                        <a:pt x="527073" y="28599"/>
                                        <a:pt x="592096" y="79457"/>
                                      </a:cubicBezTo>
                                    </a:path>
                                  </a:pathLst>
                                </a:custGeom>
                                <a:noFill/>
                                <a:ln w="25400">
                                  <a:solidFill>
                                    <a:schemeClr val="accent1">
                                      <a:lumMod val="100000"/>
                                      <a:lumOff val="0"/>
                                    </a:schemeClr>
                                  </a:solidFill>
                                  <a:round/>
                                  <a:headEnd/>
                                  <a:tailEnd/>
                                </a:ln>
                                <a:effectLst>
                                  <a:outerShdw blurRad="63500" dist="20000" dir="5400000" rotWithShape="0">
                                    <a:srgbClr val="000000">
                                      <a:alpha val="37999"/>
                                    </a:srgbClr>
                                  </a:outerShdw>
                                </a:effectLst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ctr" anchorCtr="0" upright="1">
                                <a:noAutofit/>
                              </wps:bodyPr>
                            </wps:wsp>
                          </wpg:grpSp>
                          <wps:wsp>
                            <wps:cNvPr id="48" name="Arc 60"/>
                            <wps:cNvSpPr>
                              <a:spLocks/>
                            </wps:cNvSpPr>
                            <wps:spPr bwMode="auto">
                              <a:xfrm rot="-5122124">
                                <a:off x="542607" y="1006158"/>
                                <a:ext cx="692785" cy="538480"/>
                              </a:xfrm>
                              <a:custGeom>
                                <a:avLst/>
                                <a:gdLst>
                                  <a:gd name="T0" fmla="*/ 346392 w 692785"/>
                                  <a:gd name="T1" fmla="*/ 0 h 538480"/>
                                  <a:gd name="T2" fmla="*/ 692785 w 692785"/>
                                  <a:gd name="T3" fmla="*/ 269240 h 538480"/>
                                  <a:gd name="T4" fmla="*/ 0 60000 65536"/>
                                  <a:gd name="T5" fmla="*/ 0 60000 65536"/>
                                </a:gdLst>
                                <a:ahLst/>
                                <a:cxnLst>
                                  <a:cxn ang="T4">
                                    <a:pos x="T0" y="T1"/>
                                  </a:cxn>
                                  <a:cxn ang="T5">
                                    <a:pos x="T2" y="T3"/>
                                  </a:cxn>
                                </a:cxnLst>
                                <a:rect l="0" t="0" r="r" b="b"/>
                                <a:pathLst>
                                  <a:path w="692785" h="538480" stroke="0">
                                    <a:moveTo>
                                      <a:pt x="346392" y="0"/>
                                    </a:moveTo>
                                    <a:cubicBezTo>
                                      <a:pt x="537700" y="0"/>
                                      <a:pt x="692785" y="120543"/>
                                      <a:pt x="692785" y="269240"/>
                                    </a:cubicBezTo>
                                    <a:lnTo>
                                      <a:pt x="346393" y="269240"/>
                                    </a:lnTo>
                                    <a:cubicBezTo>
                                      <a:pt x="346393" y="179493"/>
                                      <a:pt x="346392" y="89747"/>
                                      <a:pt x="346392" y="0"/>
                                    </a:cubicBezTo>
                                    <a:close/>
                                  </a:path>
                                  <a:path w="692785" h="538480" fill="none">
                                    <a:moveTo>
                                      <a:pt x="346392" y="0"/>
                                    </a:moveTo>
                                    <a:cubicBezTo>
                                      <a:pt x="537700" y="0"/>
                                      <a:pt x="692785" y="120543"/>
                                      <a:pt x="692785" y="269240"/>
                                    </a:cubicBezTo>
                                  </a:path>
                                </a:pathLst>
                              </a:custGeom>
                              <a:noFill/>
                              <a:ln w="25400">
                                <a:solidFill>
                                  <a:schemeClr val="accent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>
                                <a:outerShdw blurRad="63500" dist="20000" dir="5400000" rotWithShape="0">
                                  <a:srgbClr val="000000">
                                    <a:alpha val="37999"/>
                                  </a:srgbClr>
                                </a:outerShdw>
                              </a:effectLst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ctr" anchorCtr="0" upright="1">
                              <a:noAutofit/>
                            </wps:bodyPr>
                          </wps:wsp>
                        </wpg:grpSp>
                        <wps:wsp>
                          <wps:cNvPr id="49" name="Text Box 79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840105" y="1233170"/>
                              <a:ext cx="406400" cy="37528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00C3CCC4" w14:textId="77777777" w:rsidR="006D65E1" w:rsidRPr="005D331D" w:rsidRDefault="006D65E1" w:rsidP="00D40B5F">
                                <w:pPr>
                                  <w:rPr>
                                    <w:b/>
                                    <w:sz w:val="28"/>
                                    <w:szCs w:val="28"/>
                                    <w:lang w:val="el-GR"/>
                                  </w:rPr>
                                </w:pPr>
                                <w:r>
                                  <w:rPr>
                                    <w:b/>
                                    <w:sz w:val="28"/>
                                    <w:szCs w:val="28"/>
                                    <w:lang w:val="el-GR"/>
                                  </w:rPr>
                                  <w:t>a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0" name="Text Box 80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312645" y="1783296"/>
                              <a:ext cx="406400" cy="37528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15DF7EF4" w14:textId="77777777" w:rsidR="006D65E1" w:rsidRPr="005D331D" w:rsidRDefault="006D65E1" w:rsidP="00D40B5F">
                                <w:pPr>
                                  <w:rPr>
                                    <w:b/>
                                    <w:sz w:val="28"/>
                                    <w:szCs w:val="28"/>
                                    <w:lang w:val="el-GR"/>
                                  </w:rPr>
                                </w:pPr>
                                <w:r>
                                  <w:rPr>
                                    <w:b/>
                                    <w:sz w:val="28"/>
                                    <w:szCs w:val="28"/>
                                    <w:lang w:val="el-GR"/>
                                  </w:rPr>
                                  <w:t>b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s:wsp>
                        <wps:cNvPr id="51" name="Curved Connector 84"/>
                        <wps:cNvCnPr>
                          <a:cxnSpLocks noChangeShapeType="1"/>
                        </wps:cNvCnPr>
                        <wps:spPr bwMode="auto">
                          <a:xfrm flipH="1">
                            <a:off x="510540" y="1752600"/>
                            <a:ext cx="481263" cy="182880"/>
                          </a:xfrm>
                          <a:prstGeom prst="curvedConnector3">
                            <a:avLst>
                              <a:gd name="adj1" fmla="val 50000"/>
                            </a:avLst>
                          </a:prstGeom>
                          <a:noFill/>
                          <a:ln w="25400">
                            <a:solidFill>
                              <a:schemeClr val="bg1">
                                <a:lumMod val="85000"/>
                                <a:lumOff val="0"/>
                              </a:schemeClr>
                            </a:solidFill>
                            <a:prstDash val="sysDash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86" o:spid="_x0000_s1029" style="position:absolute;left:0;text-align:left;margin-left:124.05pt;margin-top:25.7pt;width:270.5pt;height:177.25pt;z-index:251729920;mso-height-relative:margin" coordsize="3435350,2251710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">
                <v:rect id="Rectangle 83" o:spid="_x0000_s1030" style="position:absolute;left:2183765;top:1271270;width:518160;height:952500;rotation:-1496579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05Id9xQAA&#10;ANoAAAAPAAAAZHJzL2Rvd25yZXYueG1sRI9PawIxFMTvgt8hPKE3zVqp1NUoUiiUUij+OejtuXnd&#10;Xbp52SZZjX76piD0OMzMb5jFKppGnMn52rKC8SgDQVxYXXOpYL97HT6D8AFZY2OZFFzJw2rZ7y0w&#10;1/bCGzpvQykShH2OCqoQ2lxKX1Rk0I9sS5y8L+sMhiRdKbXDS4KbRj5m2VQarDktVNjSS0XF97Yz&#10;CsL7ze1un8crPx3arpv9xI/JKSr1MIjrOYhAMfyH7+03rWACf1fSDZDLX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HTkh33FAAAA2gAAAA8AAAAAAAAAAAAAAAAAlwIAAGRycy9k&#10;b3ducmV2LnhtbFBLBQYAAAAABAAEAPUAAACJAwAAAAA=&#10;" fillcolor="#eeece1 [3214]" strokecolor="#eeece1 [3214]"/>
                <v:rect id="Rectangle 82" o:spid="_x0000_s1031" style="position:absolute;left:962660;top:1233170;width:544830;height:952500;rotation:-1496579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7DR8JxQAA&#10;ANoAAAAPAAAAZHJzL2Rvd25yZXYueG1sRI9PawIxFMTvBb9DeEJvNdvaFl2NUgShlELxz0Fvz81z&#10;d+nmZU2yGv30TaHQ4zAzv2Gm82gacSbna8sKHgcZCOLC6ppLBdvN8mEEwgdkjY1lUnAlD/NZ726K&#10;ubYXXtF5HUqRIOxzVFCF0OZS+qIig35gW+LkHa0zGJJ0pdQOLwluGvmUZa/SYM1pocKWFhUV3+vO&#10;KAgfN7e5fe2v/LJru258ip/DQ1Tqvh/fJiACxfAf/mu/awXP8Hsl3QA5+wE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PsNHwnFAAAA2gAAAA8AAAAAAAAAAAAAAAAAlwIAAGRycy9k&#10;b3ducmV2LnhtbFBLBQYAAAAABAAEAPUAAACJAwAAAAA=&#10;" fillcolor="#eeece1 [3214]" strokecolor="#eeece1 [3214]"/>
                <v:group id="Group 81" o:spid="_x0000_s1032" style="position:absolute;width:3435350;height:2251710" coordsize="3435350,225171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A92YMoxAAAANoAAAAP&#10;AAAAAAAAAAAAAAAAAKkCAABkcnMvZG93bnJldi54bWxQSwUGAAAAAAQABAD6AAAAmgMAAAAA&#10;">
                  <v:group id="Group 76" o:spid="_x0000_s1033" style="position:absolute;width:3435350;height:2251710" coordsize="3435350,225171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">
                    <v:group id="Group 72" o:spid="_x0000_s1034" style="position:absolute;width:3435350;height:2251710" coordsize="3435350,225171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oke4xMUAAADaAAAA&#10;DwAAAAAAAAAAAAAAAACpAgAAZHJzL2Rvd25yZXYueG1sUEsFBgAAAAAEAAQA+gAAAJsDAAAAAA==&#10;">
                      <v:group id="Group 66" o:spid="_x0000_s1035" style="position:absolute;width:3435350;height:2251710" coordsize="3435350,225171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">
                        <v:group id="Group 65" o:spid="_x0000_s1036" style="position:absolute;width:3435350;height:2251710" coordsize="3435918,225171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vJSJLcUAAADaAAAA&#10;DwAAAAAAAAAAAAAAAACpAgAAZHJzL2Rvd25yZXYueG1sUEsFBgAAAAAEAAQA+gAAAJsDAAAAAA==&#10;">
                          <v:group id="Group 26" o:spid="_x0000_s1037" style="position:absolute;left:769620;top:970915;width:596265;height:635000" coordsize="596265,6350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7T3CGsUAAADbAAAA&#10;DwAAAAAAAAAAAAAAAACpAgAAZHJzL2Rvd25yZXYueG1sUEsFBgAAAAAEAAQA+gAAAJsDAAAAAA==&#10;">
                            <v:oval id="Oval 16" o:spid="_x0000_s1038" style="position:absolute;width:596265;height:6350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MS9K1xAAA&#10;ANsAAAAPAAAAZHJzL2Rvd25yZXYueG1sRE9La8JAEL4L/Q/LFHrTTQotJnUVUygUoQejQnsbs2MS&#10;zM6G7Obhv3cLhd7m43vOajOZRgzUudqygngRgSAurK65VHA8fMyXIJxH1thYJgU3crBZP8xWmGo7&#10;8p6G3JcihLBLUUHlfZtK6YqKDLqFbYkDd7GdQR9gV0rd4RjCTSOfo+hVGqw5NFTY0ntFxTXvjYJl&#10;fvrenQ9f2TE7ybaPz8n15yVR6ulx2r6B8DT5f/Gf+1OH+TH8/hIOkOs7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TEvStcQAAADbAAAADwAAAAAAAAAAAAAAAACXAgAAZHJzL2Rv&#10;d25yZXYueG1sUEsFBgAAAAAEAAQA9QAAAIgDAAAAAA==&#10;" fillcolor="#eeece1 [3214]" stroked="f"/>
                            <v:oval id="Oval 15" o:spid="_x0000_s1039" style="position:absolute;left:238760;top:269875;width:96520;height:10350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iJw3IwAAA&#10;ANsAAAAPAAAAZHJzL2Rvd25yZXYueG1sRE9Li8IwEL4L/ocwC95sugqiXaOIICuIBx97H5qxqTaT&#10;2mS1+uvNwoK3+fieM523thI3anzpWMFnkoIgzp0uuVBwPKz6YxA+IGusHJOCB3mYz7qdKWba3XlH&#10;t30oRAxhn6ECE0KdSelzQxZ94mriyJ1cYzFE2BRSN3iP4baSgzQdSYslxwaDNS0N5Zf9r1Ugy+f2&#10;/GNwcs0Xm8d3kMOLaYdK9T7axReIQG14i//dax3nD+Dvl3iAnL0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iJw3IwAAAANsAAAAPAAAAAAAAAAAAAAAAAJcCAABkcnMvZG93bnJl&#10;di54bWxQSwUGAAAAAAQABAD1AAAAhAMAAAAA&#10;" fillcolor="black [3213]" stroked="f">
                              <v:shadow on="t" opacity="22936f" origin=",.5" offset="0,23000emu"/>
                              <v:textbox>
                                <w:txbxContent>
                                  <w:p w14:paraId="1699E875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2977907F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6AEF1041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704F8FB0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</w:txbxContent>
                              </v:textbox>
                            </v:oval>
                          </v:group>
                          <v:group id="Group 29" o:spid="_x0000_s1040" style="position:absolute;left:1372235;top:978535;width:596265;height:635000" coordsize="596265,6350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">
                            <v:oval id="Oval 30" o:spid="_x0000_s1041" style="position:absolute;width:596265;height:6350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zNG/KxAAA&#10;ANsAAAAPAAAAZHJzL2Rvd25yZXYueG1sRE/fa8IwEH4f7H8IN/BtTSdTZjWKCMJARNSJ+nZrbm1Z&#10;cqlN1G5/vREGe7uP7+eNJq014kKNrxwreElSEMS50xUXCj628+c3ED4gazSOScEPeZiMHx9GmGl3&#10;5TVdNqEQMYR9hgrKEOpMSp+XZNEnriaO3JdrLIYIm0LqBq8x3BrZTdO+tFhxbCixpllJ+ffmbBWc&#10;9ua8O5rZ4vVzuRocFn37e+KuUp2ndjoEEagN/+I/97uO83tw/yUeIMc3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8zRvysQAAADbAAAADwAAAAAAAAAAAAAAAACXAgAAZHJzL2Rv&#10;d25yZXYueG1sUEsFBgAAAAAEAAQA9QAAAIgDAAAAAA==&#10;" fillcolor="#bfbfbf [2412]" strokecolor="black [3213]">
                              <v:shadow on="t" opacity="22936f" origin=",.5" offset="0,23000emu"/>
                            </v:oval>
                            <v:oval id="Oval 31" o:spid="_x0000_s1042" style="position:absolute;left:238760;top:269875;width:96520;height:10350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hoimywAAA&#10;ANsAAAAPAAAAZHJzL2Rvd25yZXYueG1sRE9Li8IwEL4L/ocwgjdNfSBLNRURVz2JdcXz0IxtaTMp&#10;TdZ2//1mYcHbfHzP2Wx7U4sXta60rGA2jUAQZ1aXnCu4f31OPkA4j6yxtkwKfsjBNhkONhhr23FK&#10;r5vPRQhhF6OCwvsmltJlBRl0U9sQB+5pW4M+wDaXusUuhJtazqNoJQ2WHBoKbGhfUFbdvo2C6nR8&#10;5ItDeljcu4s/XcolXmdWqfGo361BeOr9W/zvPuswfwV/v4QDZPIL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ChoimywAAAANsAAAAPAAAAAAAAAAAAAAAAAJcCAABkcnMvZG93bnJl&#10;di54bWxQSwUGAAAAAAQABAD1AAAAhAMAAAAA&#10;" fillcolor="black [3213]" strokecolor="black [3213]">
                              <v:shadow on="t" opacity="22936f" origin=",.5" offset="0,23000emu"/>
                              <v:textbox>
                                <w:txbxContent>
                                  <w:p w14:paraId="68CD8A50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303FFDA0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21F19F72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4D7E945B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</w:txbxContent>
                              </v:textbox>
                            </v:oval>
                          </v:group>
                          <v:group id="Group 32" o:spid="_x0000_s1043" style="position:absolute;left:1970405;top:966470;width:596265;height:635000" coordsize="596265,6350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">
                            <v:oval id="Oval 33" o:spid="_x0000_s1044" style="position:absolute;width:596265;height:6350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y9YZ/xgAA&#10;ANsAAAAPAAAAZHJzL2Rvd25yZXYueG1sRI9Ba8JAFITvBf/D8gre6iYBi6au0giFUujBREFvz+xr&#10;Esy+DdnVpP/eLRQ8DjPzDbPajKYVN+pdY1lBPItAEJdWN1wp2BcfLwsQziNrbC2Tgl9ysFlPnlaY&#10;ajvwjm65r0SAsEtRQe19l0rpypoMupntiIP3Y3uDPsi+krrHIcBNK5MoepUGGw4LNXa0ram85Fej&#10;YJEfjl/n4jvbZwfZXePz8nKaL5WaPo/vbyA8jf4R/m9/agVJAn9fwg+Q6zs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By9YZ/xgAAANsAAAAPAAAAAAAAAAAAAAAAAJcCAABkcnMv&#10;ZG93bnJldi54bWxQSwUGAAAAAAQABAD1AAAAigMAAAAA&#10;" fillcolor="#eeece1 [3214]" stroked="f"/>
                            <v:oval id="Oval 34" o:spid="_x0000_s1045" style="position:absolute;left:238760;top:269875;width:96520;height:10350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TcMF2xAAA&#10;ANsAAAAPAAAAZHJzL2Rvd25yZXYueG1sRI9Ba8JAFITvQv/D8gq9NRsjSE2zkVAQC8VDbb0/sq/Z&#10;aPZtmt1q9Nd3BcHjMDPfMMVytJ040uBbxwqmSQqCuHa65UbB99fq+QWED8gaO8ek4EweluXDpMBc&#10;uxN/0nEbGhEh7HNUYELocyl9bciiT1xPHL0fN1gMUQ6N1AOeItx2MkvTubTYclww2NObofqw/bMK&#10;ZHvZ7HcGF7919XFeBzk7mHGm1NPjWL2CCDSGe/jWftcKsjlcv8QfIMt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03DBdsQAAADbAAAADwAAAAAAAAAAAAAAAACXAgAAZHJzL2Rv&#10;d25yZXYueG1sUEsFBgAAAAAEAAQA9QAAAIgDAAAAAA==&#10;" fillcolor="black [3213]" stroked="f">
                              <v:shadow on="t" opacity="22936f" origin=",.5" offset="0,23000emu"/>
                              <v:textbox>
                                <w:txbxContent>
                                  <w:p w14:paraId="1BA87489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288B7DF8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0A6C508A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785A6F82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</w:txbxContent>
                              </v:textbox>
                            </v:oval>
                          </v:group>
                          <v:group id="Group 35" o:spid="_x0000_s1046" style="position:absolute;left:2567305;top:949325;width:596265;height:635000" coordsize="596265,6350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CsuJDTxAAAANsAAAAP&#10;AAAAAAAAAAAAAAAAAKkCAABkcnMvZG93bnJldi54bWxQSwUGAAAAAAQABAD6AAAAmgMAAAAA&#10;">
                            <v:oval id="Oval 36" o:spid="_x0000_s1047" style="position:absolute;width:596265;height:6350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TWQrpwgAA&#10;ANsAAAAPAAAAZHJzL2Rvd25yZXYueG1sRE9da8IwFH0f7D+EK+xNU4uIVqOIMBBkjLmJ+nZtrm0x&#10;ualN1G6/3jwIezyc7+m8tUbcqPGVYwX9XgKCOHe64kLBz/d7dwTCB2SNxjEp+CUP89nryxQz7e78&#10;RbdNKEQMYZ+hgjKEOpPS5yVZ9D1XE0fu5BqLIcKmkLrBewy3RqZJMpQWK44NJda0LCk/b65WwWVn&#10;rtuDWa4Hx4/P8X49tH8XTpV667SLCYhAbfgXP90rrSCNY+OX+APk7AE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NNZCunCAAAA2wAAAA8AAAAAAAAAAAAAAAAAlwIAAGRycy9kb3du&#10;cmV2LnhtbFBLBQYAAAAABAAEAPUAAACGAwAAAAA=&#10;" fillcolor="#bfbfbf [2412]" strokecolor="black [3213]">
                              <v:shadow on="t" opacity="22936f" origin=",.5" offset="0,23000emu"/>
                            </v:oval>
                            <v:oval id="Oval 37" o:spid="_x0000_s1048" style="position:absolute;left:238760;top:269875;width:96520;height:10350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eUXd9wwAA&#10;ANsAAAAPAAAAZHJzL2Rvd25yZXYueG1sRI9Ba8JAFITvBf/D8gRvdaORUqOrlBK1JzGpeH5kn0kw&#10;+zZkVxP/fbdQ6HGYmW+Y9XYwjXhQ52rLCmbTCARxYXXNpYLz9+71HYTzyBoby6TgSQ62m9HLGhNt&#10;e87okftSBAi7BBVU3reJlK6oyKCb2pY4eFfbGfRBdqXUHfYBbho5j6I3abDmsFBhS58VFbf8bhTc&#10;DvtLGadZGp/7oz8c6wWeZlapyXj4WIHwNPj/8F/7SyuYL+H3S/gBcvMD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eUXd9wwAAANsAAAAPAAAAAAAAAAAAAAAAAJcCAABkcnMvZG93&#10;bnJldi54bWxQSwUGAAAAAAQABAD1AAAAhwMAAAAA&#10;" fillcolor="black [3213]" strokecolor="black [3213]">
                              <v:shadow on="t" opacity="22936f" origin=",.5" offset="0,23000emu"/>
                              <v:textbox>
                                <w:txbxContent>
                                  <w:p w14:paraId="5A685791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6FF44DB5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0A561883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23F70187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</w:txbxContent>
                              </v:textbox>
                            </v:oval>
                          </v:group>
                          <v:group id="Group 44" o:spid="_x0000_s1049" style="position:absolute;left:156845;top:976630;width:596265;height:635000" coordsize="596265,6350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">
                            <v:oval id="Oval 45" o:spid="_x0000_s1050" style="position:absolute;width:596265;height:6350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HujWpxgAA&#10;ANsAAAAPAAAAZHJzL2Rvd25yZXYueG1sRI9BawIxFITvgv8hvEJvNasV0dUoRSgUpEi1Rb09N6+7&#10;i8nLuom6+utNoeBxmJlvmMmssUacqfalYwXdTgKCOHO65FzB9/r9ZQjCB2SNxjEpuJKH2bTdmmCq&#10;3YW/6LwKuYgQ9ikqKEKoUil9VpBF33EVcfR+XW0xRFnnUtd4iXBrZC9JBtJiyXGhwIrmBWWH1ckq&#10;OG7M6Wdn5ov+/nM52i4G9nbknlLPT83bGESgJjzC/+0PreC1C39f4g+Q0zs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DHujWpxgAAANsAAAAPAAAAAAAAAAAAAAAAAJcCAABkcnMv&#10;ZG93bnJldi54bWxQSwUGAAAAAAQABAD1AAAAigMAAAAA&#10;" fillcolor="#bfbfbf [2412]" strokecolor="black [3213]">
                              <v:shadow on="t" opacity="22936f" origin=",.5" offset="0,23000emu"/>
                            </v:oval>
                            <v:oval id="Oval 46" o:spid="_x0000_s1051" style="position:absolute;left:238760;top:269875;width:96520;height:10350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VLHPRwgAA&#10;ANsAAAAPAAAAZHJzL2Rvd25yZXYueG1sRI9Pi8IwFMTvC36H8ARva6qVZalNRcR/J1ld8fxonm2x&#10;eSlNtPXbG2Fhj8PM/IZJF72pxYNaV1lWMBlHIIhzqysuFJx/N5/fIJxH1lhbJgVPcrDIBh8pJtp2&#10;fKTHyRciQNglqKD0vkmkdHlJBt3YNsTBu9rWoA+yLaRusQtwU8tpFH1JgxWHhRIbWpWU3053o+C2&#10;216KeH1cx+fu4HeHaoY/E6vUaNgv5yA89f4//NfeawXxFN5fwg+Q2Qs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JUsc9HCAAAA2wAAAA8AAAAAAAAAAAAAAAAAlwIAAGRycy9kb3du&#10;cmV2LnhtbFBLBQYAAAAABAAEAPUAAACGAwAAAAA=&#10;" fillcolor="black [3213]" strokecolor="black [3213]">
                              <v:shadow on="t" opacity="22936f" origin=",.5" offset="0,23000emu"/>
                              <v:textbox>
                                <w:txbxContent>
                                  <w:p w14:paraId="35C6A90F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215085B5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292641C1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  <w:p w14:paraId="3BB54A27" w14:textId="77777777" w:rsidR="006D65E1" w:rsidRDefault="006D65E1" w:rsidP="00D40B5F">
                                    <w:pPr>
                                      <w:jc w:val="center"/>
                                    </w:pPr>
                                  </w:p>
                                </w:txbxContent>
                              </v:textbox>
                            </v:oval>
                          </v:group>
                          <v:shapetype id="_x0000_t32" coordsize="21600,21600" o:spt="32" o:oned="t" path="m0,0l21600,21600e" filled="f">
                            <v:path arrowok="t" fillok="f" o:connecttype="none"/>
                            <o:lock v:ext="edit" shapetype="t"/>
                          </v:shapetype>
                          <v:shape id="Straight Arrow Connector 47" o:spid="_x0000_s1052" type="#_x0000_t32" style="position:absolute;left:635000;top:182245;width:393700;height:103886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pg/i+8QAAADbAAAADwAAAGRycy9kb3ducmV2LnhtbESPT2sCMRTE7wW/Q3iCt5pVQZatUfxD&#10;RcRL1YO9PTavm6XJy7JJddtPb4SCx2FmfsPMFp2z4kptqD0rGA0zEMSl1zVXCs6n99ccRIjIGq1n&#10;UvBLARbz3ssMC+1v/EHXY6xEgnAoUIGJsSmkDKUhh2HoG+LkffnWYUyyraRu8Zbgzspxlk2lw5rT&#10;gsGG1obK7+OPU7DlTUBtPn1+uhz+Vtt8am23V2rQ75ZvICJ18Rn+b++0gskEHl/SD5DzO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CmD+L7xAAAANsAAAAPAAAAAAAAAAAA&#10;AAAAAKECAABkcnMvZG93bnJldi54bWxQSwUGAAAAAAQABAD5AAAAkgMAAAAA&#10;" strokecolor="#4f81bd [3204]" strokeweight="2pt">
                            <v:stroke endarrow="open"/>
                            <v:shadow on="t" opacity="24903f" origin=",.5" offset="0,20000emu"/>
                          </v:shape>
                          <v:shape id="Straight Arrow Connector 48" o:spid="_x0000_s1053" type="#_x0000_t32" style="position:absolute;left:1845945;top:190500;width:393700;height:103886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KeZ6j8QAAADbAAAADwAAAGRycy9kb3ducmV2LnhtbESPQWsCMRSE74L/IbxCb5ptFVlWo9QW&#10;RaSXag96e2yem6XJy7JJdeuvN0LB4zAz3zCzReesOFMbas8KXoYZCOLS65orBd/71SAHESKyRuuZ&#10;FPxRgMW835thof2Fv+i8i5VIEA4FKjAxNoWUoTTkMAx9Q5y8k28dxiTbSuoWLwnurHzNsol0WHNa&#10;MNjQu6HyZ/frFKz5I6A2R5/vD5/X5TqfWNttlXp+6t6mICJ18RH+b2+0gtEY7l/SD5DzG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p5nqPxAAAANsAAAAPAAAAAAAAAAAA&#10;AAAAAKECAABkcnMvZG93bnJldi54bWxQSwUGAAAAAAQABAD5AAAAkgMAAAAA&#10;" strokecolor="#4f81bd [3204]" strokeweight="2pt">
                            <v:stroke endarrow="open"/>
                            <v:shadow on="t" opacity="24903f" origin=",.5" offset="0,20000emu"/>
                          </v:shape>
                          <v:shape id="Straight Arrow Connector 49" o:spid="_x0000_s1054" type="#_x0000_t32" style="position:absolute;left:1096645;top:1346200;width:798830;height:90551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RqrfFMQAAADbAAAADwAAAGRycy9kb3ducmV2LnhtbESPQWsCMRSE74L/IbxCb5ptRVlWo9QW&#10;RaSXag96e2yem6XJy7JJdeuvN0LB4zAz3zCzReesOFMbas8KXoYZCOLS65orBd/71SAHESKyRuuZ&#10;FPxRgMW835thof2Fv+i8i5VIEA4FKjAxNoWUoTTkMAx9Q5y8k28dxiTbSuoWLwnurHzNsol0WHNa&#10;MNjQu6HyZ/frFKz5I6A2R5/vD5/X5TqfWNttlXp+6t6mICJ18RH+b2+0gtEY7l/SD5DzG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BGqt8UxAAAANsAAAAPAAAAAAAAAAAA&#10;AAAAAKECAABkcnMvZG93bnJldi54bWxQSwUGAAAAAAQABAD5AAAAkgMAAAAA&#10;" strokecolor="#4f81bd [3204]" strokeweight="2pt">
                            <v:stroke endarrow="open"/>
                            <v:shadow on="t" opacity="24903f" origin=",.5" offset="0,20000emu"/>
                          </v:shape>
                          <v:shape id="Straight Arrow Connector 51" o:spid="_x0000_s1055" type="#_x0000_t32" style="position:absolute;left:2287270;top:1334135;width:798964;height:905811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tnhBY8MAAADbAAAADwAAAGRycy9kb3ducmV2LnhtbESPQWsCMRSE74L/ITyhN83awrKsRqkt&#10;lSJeqh7s7bF53SxNXpZNqqu/3ggFj8PMfMPMl72z4kRdaDwrmE4yEMSV1w3XCg77j3EBIkRkjdYz&#10;KbhQgOViOJhjqf2Zv+i0i7VIEA4lKjAxtqWUoTLkMEx8S5y8H985jEl2tdQdnhPcWfmcZbl02HBa&#10;MNjSm6Hqd/fnFKz5PaA2377YH7fX1brIre03Sj2N+tcZiEh9fIT/259awUsO9y/pB8jFDQ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LZ4QWPDAAAA2wAAAA8AAAAAAAAAAAAA&#10;AAAAoQIAAGRycy9kb3ducmV2LnhtbFBLBQYAAAAABAAEAPkAAACRAwAAAAA=&#10;" strokecolor="#4f81bd [3204]" strokeweight="2pt">
                            <v:stroke endarrow="open"/>
                            <v:shadow on="t" opacity="24903f" origin=",.5" offset="0,20000emu"/>
                          </v:shape>
                          <v:line id="Straight Connector 52" o:spid="_x0000_s1056" style="position:absolute;flip:y;visibility:visible;mso-wrap-style:square" from="1019810,856615" to="2059338,1232001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8pdxhcQAAADbAAAADwAAAGRycy9kb3ducmV2LnhtbESPQWvCQBSE70L/w/IK3nRj1SjRVUQQ&#10;RYqg1fb6yD6T0OzbkF1j/PeuUOhxmJlvmPmyNaVoqHaFZQWDfgSCOLW64EzB+WvTm4JwHlljaZkU&#10;PMjBcvHWmWOi7Z2P1Jx8JgKEXYIKcu+rREqX5mTQ9W1FHLyrrQ36IOtM6hrvAW5K+RFFsTRYcFjI&#10;saJ1Tunv6WYUFPvysYkvP248OsTH+HPcrL63V6W67+1qBsJT6//Df+2dVjCcwOtL+AFy8QQ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Dyl3GFxAAAANsAAAAPAAAAAAAAAAAA&#10;AAAAAKECAABkcnMvZG93bnJldi54bWxQSwUGAAAAAAQABAD5AAAAkgMAAAAA&#10;" strokecolor="#4f81bd [3204]" strokeweight="2pt">
                            <v:stroke dashstyle="dash"/>
                            <v:shadow on="t" opacity="24903f" origin=",.5" offset="0,20000emu"/>
                          </v:line>
                          <v:line id="Straight Connector 54" o:spid="_x0000_s1057" style="position:absolute;flip:y;visibility:visible;mso-wrap-style:square" from="0,1261110" to="3435918,1290018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gwjl98IAAADbAAAADwAAAGRycy9kb3ducmV2LnhtbERPW2vCMBR+H/gfwhF8m6lzllGNIoJM&#10;xhh42fZ6aI5tsTkpSezl3y8PAx8/vvtq05tatOR8ZVnBbJqAIM6trrhQcDnvn99A+ICssbZMCgby&#10;sFmPnlaYadvxkdpTKEQMYZ+hgjKEJpPS5yUZ9FPbEEfuap3BEKErpHbYxXBTy5ckSaXBimNDiQ3t&#10;Sspvp7tRUH3Uwz79/vWL16/0mH4u2u3P+1WpybjfLkEE6sND/O8+aAXzODZ+iT9Arv8A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gwjl98IAAADbAAAADwAAAAAAAAAAAAAA&#10;AAChAgAAZHJzL2Rvd25yZXYueG1sUEsFBgAAAAAEAAQA+QAAAJADAAAAAA==&#10;" strokecolor="#4f81bd [3204]" strokeweight="2pt">
                            <v:stroke dashstyle="dash"/>
                            <v:shadow on="t" opacity="24903f" origin=",.5" offset="0,20000emu"/>
                          </v:line>
                          <v:shape id="Straight Arrow Connector 55" o:spid="_x0000_s1058" type="#_x0000_t32" style="position:absolute;left:1097280;top:1280160;width:1174349;height:8021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ISwBC8UAAADbAAAADwAAAGRycy9kb3ducmV2LnhtbESPQUvDQBSE7wX/w/IEb3ajVdHYbbFC&#10;pRY8GBVyfOy+JqHZt2n2tU3/vSsIPQ4z8w0znQ++VQfqYxPYwM04A0Vsg2u4MvD9tbx+BBUF2WEb&#10;mAycKMJ8djGaYu7CkT/pUEilEoRjjgZqkS7XOtqaPMZx6IiTtwm9R0myr7Tr8ZjgvtW3WfagPTac&#10;Fmrs6LUmuy323oC193y3k/eyXBSTt5+PzVrKLRpzdTm8PIMSGuQc/m+vnIHJE/x9ST9Az34B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ISwBC8UAAADbAAAADwAAAAAAAAAA&#10;AAAAAAChAgAAZHJzL2Rvd25yZXYueG1sUEsFBgAAAAAEAAQA+QAAAJMDAAAAAA==&#10;" strokecolor="#4f81bd [3204]" strokeweight="2pt">
                            <v:stroke endarrow="open"/>
                            <v:shadow on="t" opacity="24903f" origin=",.5" offset="0,20000emu"/>
                          </v:shape>
                          <v:line id="Straight Connector 56" o:spid="_x0000_s1059" style="position:absolute;visibility:visible;mso-wrap-style:square" from="2098040,866140" to="2281254,131889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Tk3CncIAAADbAAAADwAAAGRycy9kb3ducmV2LnhtbESPTWvDMAyG74P+B6PCLmVxOsYYWd2y&#10;Fgq99gt2FLEaZ4nlELtp+u+rQ2FH8ep9pGexGn2rBupjHdjAPMtBEZfB1lwZOB23b1+gYkK22AYm&#10;A3eKsFpOXhZY2HDjPQ2HVCmBcCzQgEupK7SOpSOPMQsdsWSX0HtMMvaVtj3eBO5b/Z7nn9pjzXLB&#10;YUcbR2VzuHqhXPQx/Z5cs57N/nbboRnPVDljXqfjzzeoRGP6X362d9bAh3wvLuIBevkA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Tk3CncIAAADbAAAADwAAAAAAAAAAAAAA&#10;AAChAgAAZHJzL2Rvd25yZXYueG1sUEsFBgAAAAAEAAQA+QAAAJADAAAAAA==&#10;" strokecolor="red" strokeweight="3pt">
                            <v:shadow on="t" opacity="24903f" origin=",.5" offset="0,20000emu"/>
                          </v:line>
                          <v:line id="Straight Connector 57" o:spid="_x0000_s1060" style="position:absolute;visibility:visible;mso-wrap-style:square" from="1065632,1306177" to="1570614,1886854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IQFnBsIAAADbAAAADwAAAGRycy9kb3ducmV2LnhtbESPzWrDMBCE74G+g9hCLqGRU0oIbpSQ&#10;Fgy5Nj+Q42JtJMfWyliq7bx9VQjkOMzMN8x6O7pG9NSFyrOCxTwDQVx6XbFRcDoWbysQISJrbDyT&#10;gjsF2G5eJmvMtR/4h/pDNCJBOOSowMbY5lKG0pLDMPctcfKuvnMYk+yM1B0OCe4a+Z5lS+mw4rRg&#10;saVvS2V9+HWJcpXHeDnZ+ms2u+2Lvh7PZKxS09dx9wki0hif4Ud7rxV8LOD/S/oBcvMH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IQFnBsIAAADbAAAADwAAAAAAAAAAAAAA&#10;AAChAgAAZHJzL2Rvd25yZXYueG1sUEsFBgAAAAAEAAQA+QAAAJADAAAAAA==&#10;" strokecolor="red" strokeweight="3pt">
                            <v:shadow on="t" opacity="24903f" origin=",.5" offset="0,20000emu"/>
                          </v:line>
                          <v:line id="Straight Connector 59" o:spid="_x0000_s1061" style="position:absolute;flip:x y;visibility:visible;mso-wrap-style:square" from="1039495,0" to="1046480,120904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PdWVRcEAAADbAAAADwAAAGRycy9kb3ducmV2LnhtbESP3YrCMBSE7wXfIRzBO039QaVrFBEE&#10;WYTFKl6fTc62ZZuT0kTbfXuzIHg5zMw3zHrb2Uo8qPGlYwWTcQKCWDtTcq7gejmMViB8QDZYOSYF&#10;f+Rhu+n31pga1/KZHlnIRYSwT1FBEUKdSul1QRb92NXE0ftxjcUQZZNL02Ab4baS0yRZSIslx4UC&#10;a9oXpH+zu1XgV+6bru1pP53fiGdfVvPyUys1HHS7DxCBuvAOv9pHo2A+g/8v8QfIzRM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A91ZVFwQAAANsAAAAPAAAAAAAAAAAAAAAA&#10;AKECAABkcnMvZG93bnJldi54bWxQSwUGAAAAAAQABAD5AAAAjwMAAAAA&#10;" strokecolor="#4f81bd [3204]" strokeweight="2pt">
                            <v:stroke dashstyle="dash"/>
                            <v:shadow on="t" opacity="24903f" origin=",.5" offset="0,20000emu"/>
                          </v:line>
                          <v:shape id="Arc 61" o:spid="_x0000_s1062" style="position:absolute;left:2121217;top:967423;width:692785;height:538480;rotation:6189114fd;visibility:visible;mso-wrap-style:square;v-text-anchor:middle" coordsize="692785,53848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lLdbxxQAA&#10;ANsAAAAPAAAAZHJzL2Rvd25yZXYueG1sRI9Ba8JAFITvhf6H5Qm9FN1YlhKjqxRB8JSiBtrjI/vM&#10;BrNvQ3bVtL++Wyj0OMzMN8xqM7pO3GgIrWcN81kGgrj2puVGQ3XaTXMQISIb7DyThi8KsFk/Pqyw&#10;MP7OB7odYyMShEOBGmyMfSFlqC05DDPfEyfv7AeHMcmhkWbAe4K7Tr5k2at02HJasNjT1lJ9OV6d&#10;hs+PSi3UtrLxkJelev8ur7x/1vppMr4tQUQa43/4r703GpSC3y/pB8j1D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KUt1vHFAAAA2wAAAA8AAAAAAAAAAAAAAAAAlwIAAGRycy9k&#10;b3ducmV2LnhtbFBLBQYAAAAABAAEAPUAAACJAwAAAAA=&#10;" path="m346392,0nsc513079,,656130,92277,686851,219618l346393,269240c346393,179493,346392,89747,346392,0xem346392,0nfc513079,,656130,92277,686851,219618e" filled="f" strokecolor="#4f81bd [3204]" strokeweight="2pt">
                            <v:shadow on="t" opacity="24903f" origin=",.5" offset="0,20000emu"/>
                            <v:path arrowok="t" o:connecttype="custom" o:connectlocs="346392,0;686851,219618" o:connectangles="0,0"/>
                          </v:shape>
                        </v:group>
                        <v:line id="Straight Connector 53" o:spid="_x0000_s1063" style="position:absolute;flip:y;visibility:visible;mso-wrap-style:square" from="1587500,1309370" to="2223536,1886451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NQ85FMUAAADbAAAADwAAAGRycy9kb3ducmV2LnhtbESP3WrCQBSE7wt9h+UUelc3lSSU6Coi&#10;hJZSBLWtt4fsMQnNng3ZbX7e3hUEL4eZ+YZZrkfTiJ46V1tW8DqLQBAXVtdcKvg+5i9vIJxH1thY&#10;JgUTOVivHh+WmGk78J76gy9FgLDLUEHlfZtJ6YqKDLqZbYmDd7adQR9kV0rd4RDgppHzKEqlwZrD&#10;QoUtbSsq/g7/RkH92Ux5+nNySbxL9+lX0m9+389KPT+NmwUIT6O/h2/tD60gTuD6JfwAuboA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NQ85FMUAAADbAAAADwAAAAAAAAAA&#10;AAAAAAChAgAAZHJzL2Rvd25yZXYueG1sUEsFBgAAAAAEAAQA+QAAAJMDAAAAAA==&#10;" strokecolor="#4f81bd [3204]" strokeweight="2pt">
                          <v:stroke dashstyle="dash"/>
                          <v:shadow on="t" opacity="24903f" origin=",.5" offset="0,20000emu"/>
                        </v:line>
                      </v:group>
                      <v:shape id="Text Box 70" o:spid="_x0000_s1064" type="#_x0000_t202" style="position:absolute;left:668020;top:139700;width:1072515;height:5245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vlscLwgAA&#10;ANsAAAAPAAAAZHJzL2Rvd25yZXYueG1sRI9Pi8IwFMTvC36H8IS9rYmLilajiIuwJ2X9B94ezbMt&#10;Ni+libZ+eyMseBxm5jfMbNHaUtyp9oVjDf2eAkGcOlNwpuGwX3+NQfiAbLB0TBoe5GEx73zMMDGu&#10;4T+670ImIoR9ghryEKpESp/mZNH3XEUcvYurLYYo60yaGpsIt6X8VmokLRYcF3KsaJVTet3drIbj&#10;5nI+DdQ2+7HDqnGtkmwnUuvPbrucggjUhnf4v/1rNAxG8PoSf4CcPwE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K+WxwvCAAAA2wAAAA8AAAAAAAAAAAAAAAAAlwIAAGRycy9kb3du&#10;cmV2LnhtbFBLBQYAAAAABAAEAPUAAACGAwAAAAA=&#10;" filled="f" stroked="f">
                        <v:textbox>
                          <w:txbxContent>
                            <w:p w14:paraId="244E78A5" w14:textId="77777777" w:rsidR="006D65E1" w:rsidRPr="005D331D" w:rsidRDefault="006D65E1" w:rsidP="00D40B5F">
                              <w:pPr>
                                <w:rPr>
                                  <w:b/>
                                  <w:sz w:val="28"/>
                                  <w:szCs w:val="28"/>
                                  <w:lang w:val="el-GR"/>
                                </w:rPr>
                              </w:pPr>
                              <w:r w:rsidRPr="005D331D">
                                <w:rPr>
                                  <w:b/>
                                  <w:sz w:val="28"/>
                                  <w:szCs w:val="28"/>
                                  <w:lang w:val="el-GR"/>
                                </w:rPr>
                                <w:t>θ</w:t>
                              </w:r>
                              <w:r>
                                <w:rPr>
                                  <w:b/>
                                  <w:sz w:val="28"/>
                                  <w:szCs w:val="28"/>
                                  <w:lang w:val="el-GR"/>
                                </w:rPr>
                                <w:t xml:space="preserve"> =  22.7°</w:t>
                              </w:r>
                            </w:p>
                          </w:txbxContent>
                        </v:textbox>
                      </v:shape>
                      <v:shape id="Arc 71" o:spid="_x0000_s1065" style="position:absolute;left:579755;top:476885;width:692785;height:538480;rotation:-2038789fd;visibility:visible;mso-wrap-style:square;v-text-anchor:middle" coordsize="692785,53848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DUEEaxQAA&#10;ANsAAAAPAAAAZHJzL2Rvd25yZXYueG1sRI9Ba8JAFITvgv9heQUvopvWom2ajUixIhYKxkKvj+wz&#10;ic2+Ddmtif/eFQoeh5n5hkmWvanFmVpXWVbwOI1AEOdWV1wo+D58TF5AOI+ssbZMCi7kYJkOBwnG&#10;2na8p3PmCxEg7GJUUHrfxFK6vCSDbmob4uAdbWvQB9kWUrfYBbip5VMUzaXBisNCiQ29l5T/Zn9G&#10;wSZaj0+Vnh9XXzP+6Xf+1XafWqnRQ796A+Gp9/fwf3urFTwv4PYl/ACZXgE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INQQRrFAAAA2wAAAA8AAAAAAAAAAAAAAAAAlwIAAGRycy9k&#10;b3ducmV2LnhtbFBLBQYAAAAABAAEAPUAAACJAwAAAAA=&#10;" path="m346392,0nsc438638,,527073,28599,592096,79457l346393,269240c346393,179493,346392,89747,346392,0xem346392,0nfc438638,,527073,28599,592096,79457e" filled="f" strokecolor="#4f81bd [3204]" strokeweight="2pt">
                        <v:shadow on="t" opacity="24903f" origin=",.5" offset="0,20000emu"/>
                        <v:path arrowok="t" o:connecttype="custom" o:connectlocs="346392,0;592096,79457" o:connectangles="0,0"/>
                      </v:shape>
                    </v:group>
                    <v:shape id="Arc 60" o:spid="_x0000_s1066" style="position:absolute;left:542607;top:1006158;width:692785;height:538480;rotation:-5594725fd;visibility:visible;mso-wrap-style:square;v-text-anchor:middle" coordsize="692785,53848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r3ef1wAAA&#10;ANsAAAAPAAAAZHJzL2Rvd25yZXYueG1sRE/Pa8IwFL4L/g/hCV5kpsomoxpFRMHDYKyK50fzbLo1&#10;L6WJ2vjXL4fBjh/f79Wmt424U+drxwpm0wwEcel0zZWC8+nw8g7CB2SNjWNSEMnDZj0crDDX7sFf&#10;dC9CJVII+xwVmBDaXEpfGrLop64lTtzVdRZDgl0ldYePFG4bOc+yhbRYc2ow2NLOUPlT3KyCA36a&#10;yeUt6jPvn9vYlvE7fkSlxqN+uwQRqA//4j/3USt4TWPTl/QD5PoX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Dr3ef1wAAAANsAAAAPAAAAAAAAAAAAAAAAAJcCAABkcnMvZG93bnJl&#10;di54bWxQSwUGAAAAAAQABAD1AAAAhAMAAAAA&#10;" path="m346392,0nsc537700,,692785,120543,692785,269240l346393,269240c346393,179493,346392,89747,346392,0xem346392,0nfc537700,,692785,120543,692785,269240e" filled="f" strokecolor="#4f81bd [3204]" strokeweight="2pt">
                      <v:shadow on="t" opacity="24903f" origin=",.5" offset="0,20000emu"/>
                      <v:path arrowok="t" o:connecttype="custom" o:connectlocs="346392,0;692785,269240" o:connectangles="0,0"/>
                    </v:shape>
                  </v:group>
                  <v:shape id="Text Box 79" o:spid="_x0000_s1067" type="#_x0000_t202" style="position:absolute;left:840105;top:1233170;width:406400;height:37528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eCVN5wwAA&#10;ANsAAAAPAAAAZHJzL2Rvd25yZXYueG1sRI/NasMwEITvhbyD2EButZSSltiJbEJLoKeW5g9yW6yN&#10;bWKtjKXG7ttXhUKOw8x8w6yL0bbiRr1vHGuYJwoEcelMw5WGw377uAThA7LB1jFp+CEPRT55WGNm&#10;3MBfdNuFSkQI+ww11CF0mZS+rMmiT1xHHL2L6y2GKPtKmh6HCLetfFLqRVpsOC7U2NFrTeV19201&#10;HD8u59NCfVZv9rkb3Kgk21RqPZuOmxWIQGO4h//b70bDIoW/L/EHyPwX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eCVN5wwAAANsAAAAPAAAAAAAAAAAAAAAAAJcCAABkcnMvZG93&#10;bnJldi54bWxQSwUGAAAAAAQABAD1AAAAhwMAAAAA&#10;" filled="f" stroked="f">
                    <v:textbox>
                      <w:txbxContent>
                        <w:p w14:paraId="00C3CCC4" w14:textId="77777777" w:rsidR="006D65E1" w:rsidRPr="005D331D" w:rsidRDefault="006D65E1" w:rsidP="00D40B5F">
                          <w:pPr>
                            <w:rPr>
                              <w:b/>
                              <w:sz w:val="28"/>
                              <w:szCs w:val="28"/>
                              <w:lang w:val="el-GR"/>
                            </w:rPr>
                          </w:pPr>
                          <w:r>
                            <w:rPr>
                              <w:b/>
                              <w:sz w:val="28"/>
                              <w:szCs w:val="28"/>
                              <w:lang w:val="el-GR"/>
                            </w:rPr>
                            <w:t>a</w:t>
                          </w:r>
                        </w:p>
                      </w:txbxContent>
                    </v:textbox>
                  </v:shape>
                  <v:shape id="Text Box 80" o:spid="_x0000_s1068" type="#_x0000_t202" style="position:absolute;left:1312645;top:1783296;width:406400;height:37528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K6mw5vgAA&#10;ANsAAAAPAAAAZHJzL2Rvd25yZXYueG1sRE/LisIwFN0P+A/hCrMbE0VFq1FEEWY14hPcXZprW2xu&#10;ShNt5+/NQnB5OO/5srWleFLtC8ca+j0Fgjh1puBMw+m4/ZmA8AHZYOmYNPyTh+Wi8zXHxLiG9/Q8&#10;hEzEEPYJashDqBIpfZqTRd9zFXHkbq62GCKsM2lqbGK4LeVAqbG0WHBsyLGidU7p/fCwGs5/t+tl&#10;qHbZxo6qxrVKsp1Krb+77WoGIlAbPuK3+9doGMX18Uv8AXLxAg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yupsOb4AAADbAAAADwAAAAAAAAAAAAAAAACXAgAAZHJzL2Rvd25yZXYu&#10;eG1sUEsFBgAAAAAEAAQA9QAAAIIDAAAAAA==&#10;" filled="f" stroked="f">
                    <v:textbox>
                      <w:txbxContent>
                        <w:p w14:paraId="15DF7EF4" w14:textId="77777777" w:rsidR="006D65E1" w:rsidRPr="005D331D" w:rsidRDefault="006D65E1" w:rsidP="00D40B5F">
                          <w:pPr>
                            <w:rPr>
                              <w:b/>
                              <w:sz w:val="28"/>
                              <w:szCs w:val="28"/>
                              <w:lang w:val="el-GR"/>
                            </w:rPr>
                          </w:pPr>
                          <w:r>
                            <w:rPr>
                              <w:b/>
                              <w:sz w:val="28"/>
                              <w:szCs w:val="28"/>
                              <w:lang w:val="el-GR"/>
                            </w:rPr>
                            <w:t>b</w:t>
                          </w:r>
                        </w:p>
                      </w:txbxContent>
                    </v:textbox>
                  </v:shape>
                </v:group>
                <v:shapetype id="_x0000_t38" coordsize="21600,21600" o:spt="38" o:oned="t" path="m0,0c@0,0@1,5400@1,10800@1,16200@2,21600,21600,21600e" filled="f">
                  <v:formulas>
                    <v:f eqn="mid #0 0"/>
                    <v:f eqn="val #0"/>
                    <v:f eqn="mid #0 21600"/>
                  </v:formulas>
                  <v:path arrowok="t" fillok="f" o:connecttype="none"/>
                  <v:handles>
                    <v:h position="#0,center"/>
                  </v:handles>
                  <o:lock v:ext="edit" shapetype="t"/>
                </v:shapetype>
                <v:shape id="Curved Connector 84" o:spid="_x0000_s1069" type="#_x0000_t38" style="position:absolute;left:510540;top:1752600;width:481263;height:182880;flip:x;visibility:visible;mso-wrap-style:square" o:connectortype="curved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" adj="10800" strokecolor="#d8d8d8 [2732]" strokeweight="2pt">
                  <v:stroke dashstyle="3 1"/>
                </v:shape>
                <w10:wrap type="through"/>
              </v:group>
            </w:pict>
          </mc:Fallback>
        </mc:AlternateContent>
      </w:r>
    </w:p>
    <w:p w14:paraId="17116836" w14:textId="77777777" w:rsidR="00D40B5F" w:rsidRDefault="00D40B5F" w:rsidP="00D40B5F">
      <w:pPr>
        <w:spacing w:line="360" w:lineRule="auto"/>
      </w:pPr>
    </w:p>
    <w:p w14:paraId="11D79605" w14:textId="51CEB505" w:rsidR="00D40B5F" w:rsidRDefault="00615F90" w:rsidP="00D40B5F">
      <w:pPr>
        <w:spacing w:line="36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0DF15C46" wp14:editId="3029E1F8">
                <wp:simplePos x="0" y="0"/>
                <wp:positionH relativeFrom="column">
                  <wp:posOffset>2113915</wp:posOffset>
                </wp:positionH>
                <wp:positionV relativeFrom="paragraph">
                  <wp:posOffset>257175</wp:posOffset>
                </wp:positionV>
                <wp:extent cx="481965" cy="375285"/>
                <wp:effectExtent l="0" t="0" r="0" b="5715"/>
                <wp:wrapSquare wrapText="bothSides"/>
                <wp:docPr id="67" name="Text Box 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81965" cy="3752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B0D6CE0" w14:textId="77777777" w:rsidR="006D65E1" w:rsidRPr="005D331D" w:rsidRDefault="006D65E1" w:rsidP="00D40B5F">
                            <w:pPr>
                              <w:rPr>
                                <w:b/>
                                <w:sz w:val="28"/>
                                <w:szCs w:val="28"/>
                                <w:lang w:val="el-GR"/>
                              </w:rPr>
                            </w:pPr>
                            <w:r w:rsidRPr="005D331D">
                              <w:rPr>
                                <w:b/>
                                <w:sz w:val="28"/>
                                <w:szCs w:val="28"/>
                                <w:lang w:val="el-GR"/>
                              </w:rPr>
                              <w:t>θ</w:t>
                            </w:r>
                            <w:r>
                              <w:rPr>
                                <w:b/>
                                <w:sz w:val="28"/>
                                <w:szCs w:val="28"/>
                                <w:vertAlign w:val="subscript"/>
                                <w:lang w:val="el-GR"/>
                              </w:rPr>
                              <w:t>i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67" o:spid="_x0000_s1070" type="#_x0000_t202" style="position:absolute;left:0;text-align:left;margin-left:166.45pt;margin-top:20.25pt;width:37.95pt;height:29.55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" filled="f" stroked="f">
                <v:path arrowok="t"/>
                <v:textbox>
                  <w:txbxContent>
                    <w:p w14:paraId="7B0D6CE0" w14:textId="77777777" w:rsidR="006D65E1" w:rsidRPr="005D331D" w:rsidRDefault="006D65E1" w:rsidP="00D40B5F">
                      <w:pPr>
                        <w:rPr>
                          <w:b/>
                          <w:sz w:val="28"/>
                          <w:szCs w:val="28"/>
                          <w:lang w:val="el-GR"/>
                        </w:rPr>
                      </w:pPr>
                      <w:r w:rsidRPr="005D331D">
                        <w:rPr>
                          <w:b/>
                          <w:sz w:val="28"/>
                          <w:szCs w:val="28"/>
                          <w:lang w:val="el-GR"/>
                        </w:rPr>
                        <w:t>θ</w:t>
                      </w:r>
                      <w:r>
                        <w:rPr>
                          <w:b/>
                          <w:sz w:val="28"/>
                          <w:szCs w:val="28"/>
                          <w:vertAlign w:val="subscript"/>
                          <w:lang w:val="el-GR"/>
                        </w:rPr>
                        <w:t>in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mc:AlternateContent>
          <mc:Choice Requires="wpg">
            <w:drawing>
              <wp:anchor distT="0" distB="0" distL="114300" distR="114300" simplePos="0" relativeHeight="251728896" behindDoc="0" locked="0" layoutInCell="1" allowOverlap="1" wp14:anchorId="7F6D927D" wp14:editId="33486A8C">
                <wp:simplePos x="0" y="0"/>
                <wp:positionH relativeFrom="column">
                  <wp:posOffset>3718560</wp:posOffset>
                </wp:positionH>
                <wp:positionV relativeFrom="paragraph">
                  <wp:posOffset>224155</wp:posOffset>
                </wp:positionV>
                <wp:extent cx="552450" cy="698500"/>
                <wp:effectExtent l="0" t="0" r="0" b="12700"/>
                <wp:wrapSquare wrapText="bothSides"/>
                <wp:docPr id="77" name="Group 7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552450" cy="698500"/>
                          <a:chOff x="0" y="0"/>
                          <a:chExt cx="552450" cy="698500"/>
                        </a:xfrm>
                      </wpg:grpSpPr>
                      <wps:wsp>
                        <wps:cNvPr id="73" name="Text Box 73"/>
                        <wps:cNvSpPr txBox="1"/>
                        <wps:spPr>
                          <a:xfrm>
                            <a:off x="0" y="0"/>
                            <a:ext cx="406400" cy="3752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05AA730" w14:textId="77777777" w:rsidR="006D65E1" w:rsidRPr="005D331D" w:rsidRDefault="006D65E1" w:rsidP="00D40B5F">
                              <w:pPr>
                                <w:rPr>
                                  <w:b/>
                                  <w:sz w:val="28"/>
                                  <w:szCs w:val="28"/>
                                  <w:lang w:val="el-GR"/>
                                </w:rPr>
                              </w:pPr>
                              <w:r>
                                <w:rPr>
                                  <w:b/>
                                  <w:sz w:val="28"/>
                                  <w:szCs w:val="28"/>
                                  <w:lang w:val="el-GR"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8" name="Text Box 68"/>
                        <wps:cNvSpPr txBox="1"/>
                        <wps:spPr>
                          <a:xfrm>
                            <a:off x="146050" y="323215"/>
                            <a:ext cx="406400" cy="3752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16F448E" w14:textId="77777777" w:rsidR="006D65E1" w:rsidRPr="005D331D" w:rsidRDefault="006D65E1" w:rsidP="00D40B5F">
                              <w:pPr>
                                <w:rPr>
                                  <w:b/>
                                  <w:sz w:val="28"/>
                                  <w:szCs w:val="28"/>
                                  <w:lang w:val="el-GR"/>
                                </w:rPr>
                              </w:pPr>
                              <w:r>
                                <w:rPr>
                                  <w:b/>
                                  <w:sz w:val="28"/>
                                  <w:szCs w:val="28"/>
                                  <w:lang w:val="el-GR"/>
                                </w:rPr>
                                <w:t>d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77" o:spid="_x0000_s1071" style="position:absolute;left:0;text-align:left;margin-left:292.8pt;margin-top:17.65pt;width:43.5pt;height:55pt;z-index:251728896" coordsize="552450,698500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">
                <v:shape id="Text Box 73" o:spid="_x0000_s1072" type="#_x0000_t202" style="position:absolute;width:406400;height:37528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xja4uxAAA&#10;ANsAAAAPAAAAZHJzL2Rvd25yZXYueG1sRI9PawIxFMTvBb9DeEJvmtSqbbcbRSyCp4pWC709Nm//&#10;4OZl2aTu+u0bQehxmJnfMOmyt7W4UOsrxxqexgoEceZMxYWG49dm9ArCB2SDtWPScCUPy8XgIcXE&#10;uI73dDmEQkQI+wQ1lCE0iZQ+K8miH7uGOHq5ay2GKNtCmha7CLe1nCg1lxYrjgslNrQuKTsffq2G&#10;02f+8z1Vu+LDzprO9UqyfZNaPw771TuIQH34D9/bW6Ph5RluX+IPkIs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cY2uLsQAAADbAAAADwAAAAAAAAAAAAAAAACXAgAAZHJzL2Rv&#10;d25yZXYueG1sUEsFBgAAAAAEAAQA9QAAAIgDAAAAAA==&#10;" filled="f" stroked="f">
                  <v:textbox>
                    <w:txbxContent>
                      <w:p w14:paraId="005AA730" w14:textId="77777777" w:rsidR="006D65E1" w:rsidRPr="005D331D" w:rsidRDefault="006D65E1" w:rsidP="00D40B5F">
                        <w:pPr>
                          <w:rPr>
                            <w:b/>
                            <w:sz w:val="28"/>
                            <w:szCs w:val="28"/>
                            <w:lang w:val="el-GR"/>
                          </w:rPr>
                        </w:pPr>
                        <w:r>
                          <w:rPr>
                            <w:b/>
                            <w:sz w:val="28"/>
                            <w:szCs w:val="28"/>
                            <w:lang w:val="el-GR"/>
                          </w:rPr>
                          <w:t>c</w:t>
                        </w:r>
                      </w:p>
                    </w:txbxContent>
                  </v:textbox>
                </v:shape>
                <v:shape id="Text Box 68" o:spid="_x0000_s1073" type="#_x0000_t202" style="position:absolute;left:146050;top:323215;width:406400;height:37528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68KqCvgAA&#10;ANsAAAAPAAAAZHJzL2Rvd25yZXYueG1sRE/LisIwFN0L/kO4wuw0UVS0GkUUYVYj4wvcXZprW2xu&#10;ShNt5+/NQpjl4byX69aW4kW1LxxrGA4UCOLUmYIzDefTvj8D4QOywdIxafgjD+tVt7PExLiGf+l1&#10;DJmIIewT1JCHUCVS+jQni37gKuLI3V1tMURYZ9LU2MRwW8qRUlNpseDYkGNF25zSx/FpNVx+7rfr&#10;WB2ynZ1UjWuVZDuXWn/12s0CRKA2/Is/7m+jYRrHxi/xB8jVG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+vCqgr4AAADbAAAADwAAAAAAAAAAAAAAAACXAgAAZHJzL2Rvd25yZXYu&#10;eG1sUEsFBgAAAAAEAAQA9QAAAIIDAAAAAA==&#10;" filled="f" stroked="f">
                  <v:textbox>
                    <w:txbxContent>
                      <w:p w14:paraId="316F448E" w14:textId="77777777" w:rsidR="006D65E1" w:rsidRPr="005D331D" w:rsidRDefault="006D65E1" w:rsidP="00D40B5F">
                        <w:pPr>
                          <w:rPr>
                            <w:b/>
                            <w:sz w:val="28"/>
                            <w:szCs w:val="28"/>
                            <w:lang w:val="el-GR"/>
                          </w:rPr>
                        </w:pPr>
                        <w:r>
                          <w:rPr>
                            <w:b/>
                            <w:sz w:val="28"/>
                            <w:szCs w:val="28"/>
                            <w:lang w:val="el-GR"/>
                          </w:rPr>
                          <w:t>d</w:t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</w:p>
    <w:p w14:paraId="16A2EC5A" w14:textId="77777777" w:rsidR="00D40B5F" w:rsidRDefault="00D40B5F" w:rsidP="00D40B5F">
      <w:pPr>
        <w:spacing w:line="360" w:lineRule="auto"/>
      </w:pPr>
    </w:p>
    <w:p w14:paraId="0351E475" w14:textId="7FAA3B9E" w:rsidR="00D40B5F" w:rsidRDefault="00615F90" w:rsidP="00D40B5F">
      <w:pPr>
        <w:spacing w:line="36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2999B3EE" wp14:editId="54B35AAB">
                <wp:simplePos x="0" y="0"/>
                <wp:positionH relativeFrom="column">
                  <wp:posOffset>4258945</wp:posOffset>
                </wp:positionH>
                <wp:positionV relativeFrom="paragraph">
                  <wp:posOffset>300990</wp:posOffset>
                </wp:positionV>
                <wp:extent cx="473710" cy="375285"/>
                <wp:effectExtent l="0" t="0" r="0" b="5715"/>
                <wp:wrapSquare wrapText="bothSides"/>
                <wp:docPr id="74" name="Text Box 7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73710" cy="3752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758BB06" w14:textId="77777777" w:rsidR="006D65E1" w:rsidRPr="005D331D" w:rsidRDefault="006D65E1" w:rsidP="00D40B5F">
                            <w:pPr>
                              <w:rPr>
                                <w:b/>
                                <w:sz w:val="28"/>
                                <w:szCs w:val="28"/>
                                <w:lang w:val="el-GR"/>
                              </w:rPr>
                            </w:pPr>
                            <w:r w:rsidRPr="005D331D">
                              <w:rPr>
                                <w:b/>
                                <w:sz w:val="28"/>
                                <w:szCs w:val="28"/>
                                <w:lang w:val="el-GR"/>
                              </w:rPr>
                              <w:t>θ</w:t>
                            </w:r>
                            <w:r>
                              <w:rPr>
                                <w:b/>
                                <w:sz w:val="28"/>
                                <w:szCs w:val="28"/>
                                <w:vertAlign w:val="subscript"/>
                                <w:lang w:val="el-GR"/>
                              </w:rPr>
                              <w:t>ou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74" o:spid="_x0000_s1074" type="#_x0000_t202" style="position:absolute;left:0;text-align:left;margin-left:335.35pt;margin-top:23.7pt;width:37.3pt;height:29.55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" filled="f" stroked="f">
                <v:path arrowok="t"/>
                <v:textbox>
                  <w:txbxContent>
                    <w:p w14:paraId="3758BB06" w14:textId="77777777" w:rsidR="006D65E1" w:rsidRPr="005D331D" w:rsidRDefault="006D65E1" w:rsidP="00D40B5F">
                      <w:pPr>
                        <w:rPr>
                          <w:b/>
                          <w:sz w:val="28"/>
                          <w:szCs w:val="28"/>
                          <w:lang w:val="el-GR"/>
                        </w:rPr>
                      </w:pPr>
                      <w:r w:rsidRPr="005D331D">
                        <w:rPr>
                          <w:b/>
                          <w:sz w:val="28"/>
                          <w:szCs w:val="28"/>
                          <w:lang w:val="el-GR"/>
                        </w:rPr>
                        <w:t>θ</w:t>
                      </w:r>
                      <w:r>
                        <w:rPr>
                          <w:b/>
                          <w:sz w:val="28"/>
                          <w:szCs w:val="28"/>
                          <w:vertAlign w:val="subscript"/>
                          <w:lang w:val="el-GR"/>
                        </w:rPr>
                        <w:t>ou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7B612F9" w14:textId="79BDC447" w:rsidR="00D40B5F" w:rsidRDefault="00615F90" w:rsidP="00D40B5F">
      <w:pPr>
        <w:spacing w:line="36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0898884E" wp14:editId="3F88AF66">
                <wp:simplePos x="0" y="0"/>
                <wp:positionH relativeFrom="column">
                  <wp:posOffset>1433830</wp:posOffset>
                </wp:positionH>
                <wp:positionV relativeFrom="paragraph">
                  <wp:posOffset>47625</wp:posOffset>
                </wp:positionV>
                <wp:extent cx="1431925" cy="645795"/>
                <wp:effectExtent l="0" t="0" r="0" b="0"/>
                <wp:wrapNone/>
                <wp:docPr id="87" name="Text Box 8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431925" cy="64579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2C52153" w14:textId="77777777" w:rsidR="006D65E1" w:rsidRPr="00106FE1" w:rsidRDefault="006D65E1" w:rsidP="00D40B5F">
                            <w:pPr>
                              <w:spacing w:after="0"/>
                              <w:rPr>
                                <w:b/>
                                <w:szCs w:val="24"/>
                                <w:lang w:val="el-GR"/>
                              </w:rPr>
                            </w:pPr>
                            <w:r>
                              <w:rPr>
                                <w:b/>
                                <w:szCs w:val="24"/>
                                <w:lang w:val="el-GR"/>
                              </w:rPr>
                              <w:t>channel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87" o:spid="_x0000_s1075" type="#_x0000_t202" style="position:absolute;left:0;text-align:left;margin-left:112.9pt;margin-top:3.75pt;width:112.75pt;height:50.8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" filled="f" stroked="f">
                <v:path arrowok="t"/>
                <v:textbox>
                  <w:txbxContent>
                    <w:p w14:paraId="72C52153" w14:textId="77777777" w:rsidR="006D65E1" w:rsidRPr="00106FE1" w:rsidRDefault="006D65E1" w:rsidP="00D40B5F">
                      <w:pPr>
                        <w:spacing w:after="0"/>
                        <w:rPr>
                          <w:b/>
                          <w:szCs w:val="24"/>
                          <w:lang w:val="el-GR"/>
                        </w:rPr>
                      </w:pPr>
                      <w:r>
                        <w:rPr>
                          <w:b/>
                          <w:szCs w:val="24"/>
                          <w:lang w:val="el-GR"/>
                        </w:rPr>
                        <w:t>channels</w:t>
                      </w:r>
                    </w:p>
                  </w:txbxContent>
                </v:textbox>
              </v:shape>
            </w:pict>
          </mc:Fallback>
        </mc:AlternateContent>
      </w:r>
    </w:p>
    <w:p w14:paraId="1F02DCB0" w14:textId="77777777" w:rsidR="00D40B5F" w:rsidRDefault="00D40B5F" w:rsidP="00D40B5F">
      <w:pPr>
        <w:spacing w:line="360" w:lineRule="auto"/>
      </w:pPr>
    </w:p>
    <w:p w14:paraId="4BD90AA7" w14:textId="0853DF06" w:rsidR="00D40B5F" w:rsidRDefault="002038A4" w:rsidP="00D40B5F">
      <w:pPr>
        <w:spacing w:line="360" w:lineRule="auto"/>
      </w:pPr>
      <w:r w:rsidRPr="002038A4">
        <w:t>Fig. 9.</w:t>
      </w:r>
      <w:r w:rsidR="00D40B5F">
        <w:t xml:space="preserve"> Simplified schematic for derivation of Laue equation showing the incident and scatterered (in transmission mode) rays for the 1D case.</w:t>
      </w:r>
    </w:p>
    <w:p w14:paraId="607A83C7" w14:textId="4F81046E" w:rsidR="00DB5C7B" w:rsidRPr="00DB4C75" w:rsidRDefault="00D40B5F" w:rsidP="00DB4C75">
      <w:pPr>
        <w:spacing w:line="360" w:lineRule="auto"/>
        <w:rPr>
          <w:vertAlign w:val="subscript"/>
        </w:rPr>
      </w:pPr>
      <w:r>
        <w:tab/>
        <w:t>The path difference that the two rays have is given by (ab - cd) which based on the Laue equ</w:t>
      </w:r>
      <w:r>
        <w:t>a</w:t>
      </w:r>
      <w:r>
        <w:t>tion</w:t>
      </w:r>
      <w:r w:rsidR="00CA277C">
        <w:t xml:space="preserve"> </w:t>
      </w:r>
      <w:r w:rsidR="00804B5B">
        <w:fldChar w:fldCharType="begin"/>
      </w:r>
      <w:r w:rsidR="00A84E34">
        <w:instrText xml:space="preserve"> ADDIN EN.CITE &lt;EndNote&gt;&lt;Cite&gt;&lt;Author&gt;Friedrich&lt;/Author&gt;&lt;Year&gt;1913&lt;/Year&gt;&lt;RecNum&gt;36&lt;/RecNum&gt;&lt;DisplayText&gt;[44]&lt;/DisplayText&gt;&lt;record&gt;&lt;rec-number&gt;36&lt;/rec-number&gt;&lt;foreign-keys&gt;&lt;key app="EN" db-id="vfz0xf9ppwsfpweadpy5zdf8awxesarwswws" timestamp="1476532012"&gt;36&lt;/key&gt;&lt;/foreign-keys&gt;&lt;ref-type name="Journal Article"&gt;17&lt;/ref-type&gt;&lt;contributors&gt;&lt;authors&gt;&lt;author&gt;W. Friedrich&lt;/author&gt;&lt;author&gt;P. Knipping&lt;/author&gt;&lt;author&gt;M. Laue&lt;/author&gt;&lt;/authors&gt;&lt;/contributors&gt;&lt;titles&gt;&lt;title&gt;Interferenzerscheinungen bei Röntgenstrahlen&lt;/title&gt;&lt;secondary-title&gt;Annalen der Physik&lt;/secondary-title&gt;&lt;/titles&gt;&lt;periodical&gt;&lt;full-title&gt;Annalen der Physik&lt;/full-title&gt;&lt;/periodical&gt;&lt;pages&gt;971-988&lt;/pages&gt;&lt;volume&gt;346&lt;/volume&gt;&lt;number&gt;10&lt;/number&gt;&lt;dates&gt;&lt;year&gt;1913&lt;/year&gt;&lt;/dates&gt;&lt;urls&gt;&lt;/urls&gt;&lt;/record&gt;&lt;/Cite&gt;&lt;/EndNote&gt;</w:instrText>
      </w:r>
      <w:r w:rsidR="00804B5B">
        <w:fldChar w:fldCharType="separate"/>
      </w:r>
      <w:r w:rsidR="00A84E34">
        <w:rPr>
          <w:noProof/>
        </w:rPr>
        <w:t>[44]</w:t>
      </w:r>
      <w:r w:rsidR="00804B5B">
        <w:fldChar w:fldCharType="end"/>
      </w:r>
      <w:r>
        <w:t xml:space="preserve"> is given by 2d(cos(</w:t>
      </w:r>
      <w:r>
        <w:rPr>
          <w:lang w:val="el-GR"/>
        </w:rPr>
        <w:t>θ</w:t>
      </w:r>
      <w:r>
        <w:rPr>
          <w:vertAlign w:val="subscript"/>
        </w:rPr>
        <w:t>out</w:t>
      </w:r>
      <w:r>
        <w:t>-cos</w:t>
      </w:r>
      <w:r>
        <w:rPr>
          <w:lang w:val="el-GR"/>
        </w:rPr>
        <w:t>θ</w:t>
      </w:r>
      <w:r w:rsidRPr="00B162EC">
        <w:rPr>
          <w:vertAlign w:val="subscript"/>
          <w:lang w:val="en-GB"/>
        </w:rPr>
        <w:t>in</w:t>
      </w:r>
      <w:r w:rsidRPr="00B162EC">
        <w:rPr>
          <w:lang w:val="en-GB"/>
        </w:rPr>
        <w:t xml:space="preserve">) = </w:t>
      </w:r>
      <w:r>
        <w:t>n</w:t>
      </w:r>
      <w:r>
        <w:rPr>
          <w:lang w:val="el-GR"/>
        </w:rPr>
        <w:t>λ</w:t>
      </w:r>
      <w:r w:rsidR="0026148A" w:rsidRPr="00B162EC">
        <w:rPr>
          <w:lang w:val="en-GB"/>
        </w:rPr>
        <w:t>.</w:t>
      </w:r>
      <w:r w:rsidRPr="00B162EC">
        <w:rPr>
          <w:lang w:val="en-GB"/>
        </w:rPr>
        <w:t xml:space="preserve"> </w:t>
      </w:r>
      <w:r w:rsidR="0026148A" w:rsidRPr="00B162EC">
        <w:rPr>
          <w:lang w:val="en-GB"/>
        </w:rPr>
        <w:t>For</w:t>
      </w:r>
      <w:r w:rsidRPr="00B162EC">
        <w:rPr>
          <w:lang w:val="en-GB"/>
        </w:rPr>
        <w:t xml:space="preserve"> n = 1 </w:t>
      </w:r>
      <w:r w:rsidR="0026148A" w:rsidRPr="00B162EC">
        <w:rPr>
          <w:lang w:val="en-GB"/>
        </w:rPr>
        <w:t xml:space="preserve">where the largest intensity is expected </w:t>
      </w:r>
      <w:r w:rsidRPr="00B162EC">
        <w:rPr>
          <w:lang w:val="en-GB"/>
        </w:rPr>
        <w:t xml:space="preserve">and </w:t>
      </w:r>
      <w:r>
        <w:rPr>
          <w:lang w:val="el-GR"/>
        </w:rPr>
        <w:t>θ</w:t>
      </w:r>
      <w:r w:rsidRPr="00B162EC">
        <w:rPr>
          <w:vertAlign w:val="subscript"/>
          <w:lang w:val="en-GB"/>
        </w:rPr>
        <w:t>in</w:t>
      </w:r>
      <w:r w:rsidRPr="00B162EC">
        <w:rPr>
          <w:lang w:val="en-GB"/>
        </w:rPr>
        <w:t xml:space="preserve"> = 90 - </w:t>
      </w:r>
      <w:r>
        <w:rPr>
          <w:lang w:val="el-GR"/>
        </w:rPr>
        <w:t>θ</w:t>
      </w:r>
      <w:r w:rsidRPr="00B162EC">
        <w:rPr>
          <w:lang w:val="en-GB"/>
        </w:rPr>
        <w:t xml:space="preserve"> = 67.2° we have set </w:t>
      </w:r>
      <w:r>
        <w:rPr>
          <w:lang w:val="el-GR"/>
        </w:rPr>
        <w:t>θ</w:t>
      </w:r>
      <w:r>
        <w:rPr>
          <w:vertAlign w:val="subscript"/>
        </w:rPr>
        <w:t>out</w:t>
      </w:r>
      <w:r>
        <w:t xml:space="preserve"> as a variable and numerically solved it for the boundary condition of 0 &lt; </w:t>
      </w:r>
      <w:r>
        <w:rPr>
          <w:lang w:val="el-GR"/>
        </w:rPr>
        <w:t>λ</w:t>
      </w:r>
      <w:r w:rsidRPr="00B162EC">
        <w:rPr>
          <w:lang w:val="en-GB"/>
        </w:rPr>
        <w:t xml:space="preserve"> &lt; 1.418</w:t>
      </w:r>
      <w:r w:rsidR="00876015">
        <w:rPr>
          <w:lang w:val="en-GB"/>
        </w:rPr>
        <w:t xml:space="preserve"> </w:t>
      </w:r>
      <w:r w:rsidRPr="00452326">
        <w:rPr>
          <w:lang w:val="en-GB"/>
        </w:rPr>
        <w:t>Å</w:t>
      </w:r>
      <w:r>
        <w:rPr>
          <w:lang w:val="en-GB"/>
        </w:rPr>
        <w:t>. This yielded that the scattered radiation beam that emerges from the ultra-thin HOPG cry</w:t>
      </w:r>
      <w:r>
        <w:rPr>
          <w:lang w:val="en-GB"/>
        </w:rPr>
        <w:t>s</w:t>
      </w:r>
      <w:r>
        <w:rPr>
          <w:lang w:val="en-GB"/>
        </w:rPr>
        <w:t>tal at 67.3°&lt;</w:t>
      </w:r>
      <w:r w:rsidRPr="00B162EC">
        <w:rPr>
          <w:lang w:val="en-GB"/>
        </w:rPr>
        <w:t xml:space="preserve"> </w:t>
      </w:r>
      <w:r>
        <w:rPr>
          <w:lang w:val="el-GR"/>
        </w:rPr>
        <w:t>θ</w:t>
      </w:r>
      <w:r>
        <w:rPr>
          <w:vertAlign w:val="subscript"/>
        </w:rPr>
        <w:t>out</w:t>
      </w:r>
      <w:r>
        <w:rPr>
          <w:lang w:val="en-GB"/>
        </w:rPr>
        <w:t xml:space="preserve"> &lt; 67.7° and has </w:t>
      </w:r>
      <w:r>
        <w:rPr>
          <w:lang w:val="el-GR"/>
        </w:rPr>
        <w:t>λ</w:t>
      </w:r>
      <w:r w:rsidRPr="00B162EC">
        <w:rPr>
          <w:lang w:val="en-GB"/>
        </w:rPr>
        <w:t xml:space="preserve"> &lt; 1.34</w:t>
      </w:r>
      <w:r w:rsidR="00772F84">
        <w:rPr>
          <w:lang w:val="en-GB"/>
        </w:rPr>
        <w:t xml:space="preserve"> </w:t>
      </w:r>
      <w:r w:rsidRPr="00452326">
        <w:rPr>
          <w:lang w:val="en-GB"/>
        </w:rPr>
        <w:t>Å</w:t>
      </w:r>
      <w:r>
        <w:rPr>
          <w:lang w:val="en-GB"/>
        </w:rPr>
        <w:t xml:space="preserve">. We have set this wavelength as the upper limit </w:t>
      </w:r>
      <w:r w:rsidR="00B162EC">
        <w:rPr>
          <w:lang w:val="en-GB"/>
        </w:rPr>
        <w:t>cut-off</w:t>
      </w:r>
      <w:r>
        <w:rPr>
          <w:lang w:val="en-GB"/>
        </w:rPr>
        <w:t xml:space="preserve"> for the HOPG filter.</w:t>
      </w:r>
      <w:r w:rsidR="00DB4C75">
        <w:rPr>
          <w:lang w:val="en-GB"/>
        </w:rPr>
        <w:t xml:space="preserve"> </w:t>
      </w:r>
      <w:r w:rsidR="00211EB2">
        <w:rPr>
          <w:lang w:val="en-GB"/>
        </w:rPr>
        <w:t>The X-Ray</w:t>
      </w:r>
      <w:r w:rsidR="00DB5C7B">
        <w:rPr>
          <w:lang w:val="en-GB"/>
        </w:rPr>
        <w:t xml:space="preserve"> source emission spectra have been simulated using the Kramer formula </w:t>
      </w:r>
      <w:r w:rsidR="00804B5B">
        <w:rPr>
          <w:lang w:val="en-GB"/>
        </w:rPr>
        <w:fldChar w:fldCharType="begin"/>
      </w:r>
      <w:r w:rsidR="00A84E34">
        <w:rPr>
          <w:lang w:val="en-GB"/>
        </w:rPr>
        <w:instrText xml:space="preserve"> ADDIN EN.CITE &lt;EndNote&gt;&lt;Cite&gt;&lt;Author&gt;Laguitton&lt;/Author&gt;&lt;Year&gt;1977&lt;/Year&gt;&lt;RecNum&gt;35&lt;/RecNum&gt;&lt;DisplayText&gt;[43]&lt;/DisplayText&gt;&lt;record&gt;&lt;rec-number&gt;35&lt;/rec-number&gt;&lt;foreign-keys&gt;&lt;key app="EN" db-id="vfz0xf9ppwsfpweadpy5zdf8awxesarwswws" timestamp="1476532012"&gt;35&lt;/key&gt;&lt;/foreign-keys&gt;&lt;ref-type name="Journal Article"&gt;17&lt;/ref-type&gt;&lt;contributors&gt;&lt;authors&gt;&lt;author&gt;Daniel  Laguitton &lt;/author&gt;&lt;author&gt;William Parrish &lt;/author&gt;&lt;/authors&gt;&lt;/contributors&gt;&lt;titles&gt;&lt;title&gt;Experimental  Spectral  Distribution  versus  Kramers’  Law  for  Quantitative  X-Ray Fluorescence  by  the Fundamental  Parameters  Method.&lt;/title&gt;&lt;secondary-title&gt;X-Ray Spectrom.&lt;/secondary-title&gt;&lt;/titles&gt;&lt;periodical&gt;&lt;full-title&gt;X-Ray Spectrom.&lt;/full-title&gt;&lt;/periodical&gt;&lt;pages&gt;201-203&lt;/pages&gt;&lt;volume&gt;6&lt;/volume&gt;&lt;dates&gt;&lt;year&gt;1977&lt;/year&gt;&lt;/dates&gt;&lt;urls&gt;&lt;/urls&gt;&lt;/record&gt;&lt;/Cite&gt;&lt;/EndNote&gt;</w:instrText>
      </w:r>
      <w:r w:rsidR="00804B5B">
        <w:rPr>
          <w:lang w:val="en-GB"/>
        </w:rPr>
        <w:fldChar w:fldCharType="separate"/>
      </w:r>
      <w:r w:rsidR="00A84E34">
        <w:rPr>
          <w:noProof/>
          <w:lang w:val="en-GB"/>
        </w:rPr>
        <w:t>[43]</w:t>
      </w:r>
      <w:r w:rsidR="00804B5B">
        <w:rPr>
          <w:lang w:val="en-GB"/>
        </w:rPr>
        <w:fldChar w:fldCharType="end"/>
      </w:r>
      <w:r w:rsidR="00DB5C7B">
        <w:rPr>
          <w:lang w:val="en-GB"/>
        </w:rPr>
        <w:t xml:space="preserve"> given by,</w:t>
      </w:r>
    </w:p>
    <w:p w14:paraId="571E64B3" w14:textId="77777777" w:rsidR="00DB5C7B" w:rsidRPr="00193DFA" w:rsidRDefault="00DB5C7B" w:rsidP="00DB5C7B">
      <w:pPr>
        <w:pStyle w:val="TAMainText"/>
        <w:jc w:val="right"/>
      </w:pPr>
      <m:oMath>
        <m:r>
          <w:rPr>
            <w:rFonts w:ascii="Cambria Math" w:hAnsi="Cambria Math"/>
          </w:rPr>
          <m:t>I(λ)dλ=K(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λ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min</m:t>
                </m:r>
              </m:sub>
            </m:sSub>
          </m:den>
        </m:f>
        <m:r>
          <w:rPr>
            <w:rFonts w:ascii="Cambria Math" w:hAnsi="Cambria Math"/>
          </w:rPr>
          <m:t>-1)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>dλ</m:t>
        </m:r>
      </m:oMath>
      <w:r>
        <w:tab/>
      </w:r>
      <w:r>
        <w:tab/>
      </w:r>
      <w:r>
        <w:tab/>
      </w:r>
      <w:r>
        <w:tab/>
      </w:r>
      <w:r>
        <w:tab/>
        <w:t>(7)</w:t>
      </w:r>
    </w:p>
    <w:p w14:paraId="440A0716" w14:textId="137957C2" w:rsidR="002D34FC" w:rsidRDefault="00DB5C7B" w:rsidP="002D34FC">
      <w:pPr>
        <w:pStyle w:val="TAMainText"/>
        <w:jc w:val="both"/>
        <w:rPr>
          <w:lang w:val="en-GB"/>
        </w:rPr>
      </w:pPr>
      <w:r>
        <w:t xml:space="preserve">where K is proportional to the atomic number of the target element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min</m:t>
            </m:r>
          </m:sub>
        </m:sSub>
      </m:oMath>
      <w:r>
        <w:t xml:space="preserve"> is given by the Duane-Hunt law </w:t>
      </w:r>
      <w:r w:rsidR="00804B5B">
        <w:fldChar w:fldCharType="begin"/>
      </w:r>
      <w:r w:rsidR="00A84E34">
        <w:instrText xml:space="preserve"> ADDIN EN.CITE &lt;EndNote&gt;&lt;Cite&gt;&lt;Author&gt;Duane&lt;/Author&gt;&lt;Year&gt;1915&lt;/Year&gt;&lt;RecNum&gt;37&lt;/RecNum&gt;&lt;DisplayText&gt;[45]&lt;/DisplayText&gt;&lt;record&gt;&lt;rec-number&gt;37&lt;/rec-number&gt;&lt;foreign-keys&gt;&lt;key app="EN" db-id="vfz0xf9ppwsfpweadpy5zdf8awxesarwswws" timestamp="1476532012"&gt;37&lt;/key&gt;&lt;/foreign-keys&gt;&lt;ref-type name="Journal Article"&gt;17&lt;/ref-type&gt;&lt;contributors&gt;&lt;authors&gt;&lt;author&gt;William Duane&lt;/author&gt;&lt;author&gt;Franklin L. Hunt&lt;/author&gt;&lt;/authors&gt;&lt;/contributors&gt;&lt;titles&gt;&lt;title&gt;On X-Ray Wave-Lengths&lt;/title&gt;&lt;secondary-title&gt;Phys. Rev.&lt;/secondary-title&gt;&lt;/titles&gt;&lt;periodical&gt;&lt;full-title&gt;Phys. Rev.&lt;/full-title&gt;&lt;/periodical&gt;&lt;pages&gt;166–172&lt;/pages&gt;&lt;volume&gt;6&lt;/volume&gt;&lt;dates&gt;&lt;year&gt;1915&lt;/year&gt;&lt;/dates&gt;&lt;urls&gt;&lt;/urls&gt;&lt;/record&gt;&lt;/Cite&gt;&lt;/EndNote&gt;</w:instrText>
      </w:r>
      <w:r w:rsidR="00804B5B">
        <w:fldChar w:fldCharType="separate"/>
      </w:r>
      <w:r w:rsidR="00A84E34">
        <w:rPr>
          <w:noProof/>
        </w:rPr>
        <w:t>[45]</w:t>
      </w:r>
      <w:r w:rsidR="00804B5B">
        <w:fldChar w:fldCharType="end"/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min</m:t>
                </m:r>
              </m:sub>
            </m:sSub>
            <m:r>
              <w:rPr>
                <w:rFonts w:ascii="Cambria Math" w:hAnsi="Cambria Math"/>
              </w:rPr>
              <m:t xml:space="preserve">=12.398 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Å</m:t>
            </m:r>
            <m:r>
              <w:rPr>
                <w:rFonts w:ascii="Cambria Math" w:hAnsi="Cambria Math"/>
              </w:rPr>
              <m:t>/V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>
        <w:t xml:space="preserve">, where </w:t>
      </w:r>
      <w:r w:rsidRPr="00DA742B">
        <w:rPr>
          <w:i/>
        </w:rPr>
        <w:t>V</w:t>
      </w:r>
      <w:r w:rsidRPr="00DA742B">
        <w:rPr>
          <w:i/>
          <w:vertAlign w:val="subscript"/>
        </w:rPr>
        <w:t>K</w:t>
      </w:r>
      <w:r>
        <w:t xml:space="preserve"> is the excitation potential of the X-ray source in kV. The characteristic emission lines of the Copper source have been introduced by a Lorentzian function with a FWHM of 0.2</w:t>
      </w:r>
      <w:r w:rsidRPr="00D2149B">
        <w:rPr>
          <w:lang w:val="en-GB"/>
        </w:rPr>
        <w:t xml:space="preserve"> </w:t>
      </w:r>
      <w:r w:rsidRPr="00452326">
        <w:rPr>
          <w:lang w:val="en-GB"/>
        </w:rPr>
        <w:t>Å</w:t>
      </w:r>
      <w:r>
        <w:t xml:space="preserve"> that was centered at </w:t>
      </w:r>
      <w:r>
        <w:rPr>
          <w:lang w:val="en-GB"/>
        </w:rPr>
        <w:t xml:space="preserve">Cu </w:t>
      </w:r>
      <w:r w:rsidRPr="009D20A7">
        <w:rPr>
          <w:i/>
          <w:lang w:val="en-GB"/>
        </w:rPr>
        <w:t>K</w:t>
      </w:r>
      <w:r w:rsidRPr="009D20A7">
        <w:rPr>
          <w:i/>
          <w:vertAlign w:val="subscript"/>
          <w:lang w:val="en-GB"/>
        </w:rPr>
        <w:t>a</w:t>
      </w:r>
      <w:r>
        <w:rPr>
          <w:lang w:val="en-GB"/>
        </w:rPr>
        <w:t xml:space="preserve"> = 1.54</w:t>
      </w:r>
      <w:r w:rsidRPr="00A37E02">
        <w:rPr>
          <w:lang w:val="en-GB"/>
        </w:rPr>
        <w:t xml:space="preserve"> </w:t>
      </w:r>
      <w:r w:rsidRPr="00452326">
        <w:rPr>
          <w:lang w:val="en-GB"/>
        </w:rPr>
        <w:t>Å</w:t>
      </w:r>
      <w:r>
        <w:rPr>
          <w:lang w:val="en-GB"/>
        </w:rPr>
        <w:t xml:space="preserve"> and Cu </w:t>
      </w:r>
      <w:r w:rsidRPr="009D20A7">
        <w:rPr>
          <w:i/>
          <w:lang w:val="en-GB"/>
        </w:rPr>
        <w:t>K</w:t>
      </w:r>
      <w:r w:rsidRPr="009D20A7">
        <w:rPr>
          <w:i/>
          <w:vertAlign w:val="subscript"/>
          <w:lang w:val="el-GR"/>
        </w:rPr>
        <w:t>β</w:t>
      </w:r>
      <w:r>
        <w:rPr>
          <w:lang w:val="en-GB"/>
        </w:rPr>
        <w:t xml:space="preserve"> = 1.39</w:t>
      </w:r>
      <w:r w:rsidRPr="00A37E02">
        <w:rPr>
          <w:lang w:val="en-GB"/>
        </w:rPr>
        <w:t xml:space="preserve"> </w:t>
      </w:r>
      <w:r w:rsidRPr="00452326">
        <w:rPr>
          <w:lang w:val="en-GB"/>
        </w:rPr>
        <w:t>Å</w:t>
      </w:r>
      <w:r>
        <w:rPr>
          <w:lang w:val="en-GB"/>
        </w:rPr>
        <w:t xml:space="preserve">, respectively. </w:t>
      </w:r>
      <w:r w:rsidR="00D44EC2">
        <w:rPr>
          <w:lang w:val="en-GB"/>
        </w:rPr>
        <w:t>Our simulated emission spectra from a copper X-ray source shown in Fig. 10a show that</w:t>
      </w:r>
      <w:r w:rsidR="00464303">
        <w:rPr>
          <w:lang w:val="en-GB"/>
        </w:rPr>
        <w:t xml:space="preserve"> </w:t>
      </w:r>
      <w:r w:rsidR="00D44EC2">
        <w:rPr>
          <w:lang w:val="en-GB"/>
        </w:rPr>
        <w:t xml:space="preserve">Bremsstrahlung continuum peak </w:t>
      </w:r>
      <w:r w:rsidR="00B84067">
        <w:rPr>
          <w:lang w:val="en-GB"/>
        </w:rPr>
        <w:t xml:space="preserve">can have significant </w:t>
      </w:r>
      <w:r w:rsidR="002A3DFB">
        <w:rPr>
          <w:lang w:val="en-GB"/>
        </w:rPr>
        <w:t>intensity</w:t>
      </w:r>
      <w:r w:rsidR="00B84067">
        <w:rPr>
          <w:lang w:val="en-GB"/>
        </w:rPr>
        <w:t xml:space="preserve"> (i.e., photon count, </w:t>
      </w:r>
      <m:oMath>
        <m:r>
          <w:rPr>
            <w:rFonts w:ascii="Cambria Math" w:hAnsi="Cambria Math"/>
          </w:rPr>
          <m:t>I(λ))</m:t>
        </m:r>
      </m:oMath>
      <w:r w:rsidR="00717DDA">
        <w:rPr>
          <w:lang w:val="en-GB"/>
        </w:rPr>
        <w:t>.</w:t>
      </w:r>
      <w:r w:rsidR="006B74FE">
        <w:rPr>
          <w:lang w:val="en-GB"/>
        </w:rPr>
        <w:t xml:space="preserve"> In Fig. </w:t>
      </w:r>
      <w:r w:rsidR="00E7751F">
        <w:rPr>
          <w:lang w:val="en-GB"/>
        </w:rPr>
        <w:t>10b</w:t>
      </w:r>
      <w:r w:rsidR="006B74FE">
        <w:rPr>
          <w:lang w:val="en-GB"/>
        </w:rPr>
        <w:t xml:space="preserve"> we have calculated the </w:t>
      </w:r>
      <w:r w:rsidR="006976AD">
        <w:rPr>
          <w:lang w:val="en-GB"/>
        </w:rPr>
        <w:t>% ratio of the power of X-rays</w:t>
      </w:r>
      <w:r w:rsidR="00B313D0">
        <w:rPr>
          <w:lang w:val="en-GB"/>
        </w:rPr>
        <w:t xml:space="preserve"> </w:t>
      </w:r>
      <w:r w:rsidR="006976AD">
        <w:rPr>
          <w:lang w:val="en-GB"/>
        </w:rPr>
        <w:t xml:space="preserve">that </w:t>
      </w:r>
      <w:r w:rsidR="00947490">
        <w:rPr>
          <w:lang w:val="en-GB"/>
        </w:rPr>
        <w:t>are below the</w:t>
      </w:r>
      <w:r w:rsidR="006976AD">
        <w:rPr>
          <w:lang w:val="en-GB"/>
        </w:rPr>
        <w:t xml:space="preserve"> </w:t>
      </w:r>
      <w:r w:rsidR="00B162EC">
        <w:rPr>
          <w:lang w:val="en-GB"/>
        </w:rPr>
        <w:t>cut-off</w:t>
      </w:r>
      <w:r w:rsidR="009D20A7">
        <w:rPr>
          <w:lang w:val="en-GB"/>
        </w:rPr>
        <w:t xml:space="preserve"> </w:t>
      </w:r>
      <w:r w:rsidR="006976AD">
        <w:rPr>
          <w:lang w:val="en-GB"/>
        </w:rPr>
        <w:t>wavelength (</w:t>
      </w:r>
      <w:r w:rsidR="006B74FE">
        <w:rPr>
          <w:lang w:val="el-GR"/>
        </w:rPr>
        <w:t>λ</w:t>
      </w:r>
      <w:r w:rsidR="006B74FE" w:rsidRPr="00B162EC">
        <w:rPr>
          <w:vertAlign w:val="subscript"/>
          <w:lang w:val="en-GB"/>
        </w:rPr>
        <w:t xml:space="preserve"> </w:t>
      </w:r>
      <w:r w:rsidR="006B74FE" w:rsidRPr="00B162EC">
        <w:rPr>
          <w:lang w:val="en-GB"/>
        </w:rPr>
        <w:t>= 1.</w:t>
      </w:r>
      <w:r w:rsidR="00F477A7" w:rsidRPr="00B162EC">
        <w:rPr>
          <w:lang w:val="en-GB"/>
        </w:rPr>
        <w:t>34</w:t>
      </w:r>
      <w:r w:rsidR="006B74FE" w:rsidRPr="00193DFA">
        <w:rPr>
          <w:lang w:val="en-GB"/>
        </w:rPr>
        <w:t xml:space="preserve"> </w:t>
      </w:r>
      <w:r w:rsidR="006B74FE" w:rsidRPr="00452326">
        <w:rPr>
          <w:lang w:val="en-GB"/>
        </w:rPr>
        <w:t>Å</w:t>
      </w:r>
      <w:r w:rsidR="006976AD">
        <w:rPr>
          <w:lang w:val="en-GB"/>
        </w:rPr>
        <w:t xml:space="preserve">) </w:t>
      </w:r>
      <w:r w:rsidR="00947490">
        <w:rPr>
          <w:lang w:val="en-GB"/>
        </w:rPr>
        <w:t>of a rhombohedral graphite filter</w:t>
      </w:r>
      <w:r w:rsidR="006976AD">
        <w:rPr>
          <w:lang w:val="en-GB"/>
        </w:rPr>
        <w:t xml:space="preserve"> and found that at 45 kV, almost </w:t>
      </w:r>
      <w:r w:rsidR="00B96C21">
        <w:rPr>
          <w:lang w:val="en-GB"/>
        </w:rPr>
        <w:t>87.4</w:t>
      </w:r>
      <w:r w:rsidR="006976AD">
        <w:rPr>
          <w:lang w:val="en-GB"/>
        </w:rPr>
        <w:t xml:space="preserve">% of the Bremsstrahlung power is in the band below the </w:t>
      </w:r>
      <w:r w:rsidR="00B162EC">
        <w:rPr>
          <w:lang w:val="en-GB"/>
        </w:rPr>
        <w:t>cut-off</w:t>
      </w:r>
      <w:r w:rsidR="00CD2784">
        <w:rPr>
          <w:lang w:val="en-GB"/>
        </w:rPr>
        <w:t xml:space="preserve"> wavelength</w:t>
      </w:r>
      <w:r w:rsidR="006B74FE">
        <w:rPr>
          <w:lang w:val="en-GB"/>
        </w:rPr>
        <w:t>.</w:t>
      </w:r>
      <w:r w:rsidR="00947490">
        <w:rPr>
          <w:lang w:val="en-GB"/>
        </w:rPr>
        <w:t xml:space="preserve"> </w:t>
      </w:r>
      <w:r w:rsidR="00D2149B">
        <w:rPr>
          <w:lang w:val="en-GB"/>
        </w:rPr>
        <w:t>This</w:t>
      </w:r>
      <w:r w:rsidR="00947490">
        <w:rPr>
          <w:lang w:val="en-GB"/>
        </w:rPr>
        <w:t xml:space="preserve"> suggest that </w:t>
      </w:r>
      <w:r w:rsidR="00D2149B">
        <w:rPr>
          <w:lang w:val="en-GB"/>
        </w:rPr>
        <w:t>significant</w:t>
      </w:r>
      <w:r w:rsidR="00947490">
        <w:rPr>
          <w:lang w:val="en-GB"/>
        </w:rPr>
        <w:t xml:space="preserve"> enhancement of that band could be achieved</w:t>
      </w:r>
      <w:r w:rsidR="00772F84">
        <w:rPr>
          <w:lang w:val="en-GB"/>
        </w:rPr>
        <w:t xml:space="preserve"> by means of such rhombohedral X-Ray </w:t>
      </w:r>
      <w:r w:rsidR="00D2149B">
        <w:rPr>
          <w:lang w:val="en-GB"/>
        </w:rPr>
        <w:t>filter</w:t>
      </w:r>
      <w:r w:rsidR="00947490">
        <w:rPr>
          <w:lang w:val="en-GB"/>
        </w:rPr>
        <w:t>.</w:t>
      </w:r>
      <w:r w:rsidR="009D20A7">
        <w:rPr>
          <w:lang w:val="en-GB"/>
        </w:rPr>
        <w:t xml:space="preserve"> </w:t>
      </w:r>
      <w:r w:rsidR="00D2149B">
        <w:rPr>
          <w:lang w:val="en-GB"/>
        </w:rPr>
        <w:t>I</w:t>
      </w:r>
      <w:r w:rsidR="006E7C5E">
        <w:rPr>
          <w:lang w:val="en-GB"/>
        </w:rPr>
        <w:t>n</w:t>
      </w:r>
      <w:r w:rsidR="00D2149B">
        <w:rPr>
          <w:lang w:val="en-GB"/>
        </w:rPr>
        <w:t xml:space="preserve"> particular, w</w:t>
      </w:r>
      <w:r w:rsidR="00947490">
        <w:rPr>
          <w:lang w:val="en-GB"/>
        </w:rPr>
        <w:t>e find that t</w:t>
      </w:r>
      <w:r w:rsidR="009D20A7">
        <w:rPr>
          <w:lang w:val="en-GB"/>
        </w:rPr>
        <w:t xml:space="preserve">his filter would </w:t>
      </w:r>
      <w:r w:rsidR="009D20A7">
        <w:t xml:space="preserve">attenuate the </w:t>
      </w:r>
      <w:r w:rsidR="009D20A7">
        <w:rPr>
          <w:lang w:val="en-GB"/>
        </w:rPr>
        <w:t>intense chara</w:t>
      </w:r>
      <w:r w:rsidR="009D20A7">
        <w:rPr>
          <w:lang w:val="en-GB"/>
        </w:rPr>
        <w:t>c</w:t>
      </w:r>
      <w:r w:rsidR="009D20A7">
        <w:rPr>
          <w:lang w:val="en-GB"/>
        </w:rPr>
        <w:t xml:space="preserve">teristic line (e.g., Cu </w:t>
      </w:r>
      <w:r w:rsidR="009D20A7" w:rsidRPr="009D20A7">
        <w:rPr>
          <w:i/>
          <w:lang w:val="en-GB"/>
        </w:rPr>
        <w:t>K</w:t>
      </w:r>
      <w:r w:rsidR="009D20A7" w:rsidRPr="009D20A7">
        <w:rPr>
          <w:i/>
          <w:vertAlign w:val="subscript"/>
          <w:lang w:val="en-GB"/>
        </w:rPr>
        <w:t>a</w:t>
      </w:r>
      <w:r w:rsidR="009D20A7">
        <w:rPr>
          <w:lang w:val="en-GB"/>
        </w:rPr>
        <w:t xml:space="preserve"> </w:t>
      </w:r>
      <w:r w:rsidR="00A37E02">
        <w:rPr>
          <w:lang w:val="en-GB"/>
        </w:rPr>
        <w:t>= 1.54</w:t>
      </w:r>
      <w:r w:rsidR="00A37E02" w:rsidRPr="00A37E02">
        <w:rPr>
          <w:lang w:val="en-GB"/>
        </w:rPr>
        <w:t xml:space="preserve"> </w:t>
      </w:r>
      <w:r w:rsidR="00A37E02" w:rsidRPr="00452326">
        <w:rPr>
          <w:lang w:val="en-GB"/>
        </w:rPr>
        <w:t>Å</w:t>
      </w:r>
      <w:r w:rsidR="00A37E02">
        <w:rPr>
          <w:lang w:val="en-GB"/>
        </w:rPr>
        <w:t xml:space="preserve"> </w:t>
      </w:r>
      <w:r w:rsidR="009D20A7">
        <w:rPr>
          <w:lang w:val="en-GB"/>
        </w:rPr>
        <w:t xml:space="preserve">and Cu </w:t>
      </w:r>
      <w:r w:rsidR="009D20A7" w:rsidRPr="009D20A7">
        <w:rPr>
          <w:i/>
          <w:lang w:val="en-GB"/>
        </w:rPr>
        <w:t>K</w:t>
      </w:r>
      <w:r w:rsidR="009D20A7" w:rsidRPr="009D20A7">
        <w:rPr>
          <w:i/>
          <w:vertAlign w:val="subscript"/>
          <w:lang w:val="el-GR"/>
        </w:rPr>
        <w:t>β</w:t>
      </w:r>
      <w:r w:rsidR="00A37E02">
        <w:rPr>
          <w:lang w:val="en-GB"/>
        </w:rPr>
        <w:t xml:space="preserve"> =</w:t>
      </w:r>
      <w:r w:rsidR="009D20A7">
        <w:rPr>
          <w:lang w:val="en-GB"/>
        </w:rPr>
        <w:t xml:space="preserve"> </w:t>
      </w:r>
      <w:r w:rsidR="00A37E02">
        <w:rPr>
          <w:lang w:val="en-GB"/>
        </w:rPr>
        <w:t>1.39</w:t>
      </w:r>
      <w:r w:rsidR="00A37E02" w:rsidRPr="00A37E02">
        <w:rPr>
          <w:lang w:val="en-GB"/>
        </w:rPr>
        <w:t xml:space="preserve"> </w:t>
      </w:r>
      <w:r w:rsidR="00A37E02" w:rsidRPr="00452326">
        <w:rPr>
          <w:lang w:val="en-GB"/>
        </w:rPr>
        <w:t>Å</w:t>
      </w:r>
      <w:r w:rsidR="00A37E02">
        <w:rPr>
          <w:lang w:val="en-GB"/>
        </w:rPr>
        <w:t xml:space="preserve">) </w:t>
      </w:r>
      <w:r w:rsidR="009D20A7">
        <w:rPr>
          <w:lang w:val="en-GB"/>
        </w:rPr>
        <w:t xml:space="preserve">and lower frequency Bremsstrahlung with </w:t>
      </w:r>
      <w:r w:rsidR="00B01471">
        <w:rPr>
          <w:lang w:val="el-GR"/>
        </w:rPr>
        <w:t>λ</w:t>
      </w:r>
      <w:r w:rsidR="00B01471">
        <w:rPr>
          <w:lang w:val="en-GB"/>
        </w:rPr>
        <w:t xml:space="preserve">  </w:t>
      </w:r>
      <w:r w:rsidR="009D20A7">
        <w:rPr>
          <w:lang w:val="en-GB"/>
        </w:rPr>
        <w:t xml:space="preserve">&gt; </w:t>
      </w:r>
      <w:r w:rsidR="009D20A7" w:rsidRPr="00B162EC">
        <w:rPr>
          <w:lang w:val="en-GB"/>
        </w:rPr>
        <w:t>1.</w:t>
      </w:r>
      <w:r w:rsidR="00F477A7" w:rsidRPr="00B162EC">
        <w:rPr>
          <w:lang w:val="en-GB"/>
        </w:rPr>
        <w:t>34</w:t>
      </w:r>
      <w:r w:rsidR="009D20A7" w:rsidRPr="00193DFA">
        <w:rPr>
          <w:lang w:val="en-GB"/>
        </w:rPr>
        <w:t xml:space="preserve"> </w:t>
      </w:r>
      <w:r w:rsidR="009D20A7" w:rsidRPr="00452326">
        <w:rPr>
          <w:lang w:val="en-GB"/>
        </w:rPr>
        <w:t>Å</w:t>
      </w:r>
      <w:r w:rsidR="004A248C">
        <w:rPr>
          <w:lang w:val="en-GB"/>
        </w:rPr>
        <w:t xml:space="preserve"> with a reduction ratio of</w:t>
      </w:r>
      <w:r w:rsidR="00CD2784">
        <w:rPr>
          <w:lang w:val="en-GB"/>
        </w:rPr>
        <w:t xml:space="preserve"> </w:t>
      </w:r>
      <w:r w:rsidR="002D34FC">
        <w:rPr>
          <w:lang w:val="en-GB"/>
        </w:rPr>
        <w:t xml:space="preserve">at least </w:t>
      </w:r>
      <w:r w:rsidR="00CB04E1">
        <w:rPr>
          <w:lang w:val="en-GB"/>
        </w:rPr>
        <w:t>6.6</w:t>
      </w:r>
      <w:r w:rsidR="00B313D0">
        <w:rPr>
          <w:lang w:val="en-GB"/>
        </w:rPr>
        <w:t xml:space="preserve"> at an excitation volt</w:t>
      </w:r>
      <w:r w:rsidR="002E14EB">
        <w:rPr>
          <w:lang w:val="en-GB"/>
        </w:rPr>
        <w:t xml:space="preserve">age of 45 kV. Taking into account that </w:t>
      </w:r>
      <w:r w:rsidR="002D34FC">
        <w:rPr>
          <w:lang w:val="en-GB"/>
        </w:rPr>
        <w:t>actual emission spectrum of copper is more concentrated at the Bremsstrahlung continuum maximum around 0.5</w:t>
      </w:r>
      <w:r w:rsidR="002D34FC" w:rsidRPr="00E77198">
        <w:rPr>
          <w:lang w:val="en-GB"/>
        </w:rPr>
        <w:t xml:space="preserve"> </w:t>
      </w:r>
      <w:r w:rsidR="002D34FC" w:rsidRPr="00452326">
        <w:rPr>
          <w:lang w:val="en-GB"/>
        </w:rPr>
        <w:t>Å</w:t>
      </w:r>
      <w:r w:rsidR="00772F84">
        <w:rPr>
          <w:lang w:val="en-GB"/>
        </w:rPr>
        <w:t xml:space="preserve"> this reduction ratio</w:t>
      </w:r>
      <w:r w:rsidR="002E14EB">
        <w:rPr>
          <w:lang w:val="en-GB"/>
        </w:rPr>
        <w:t xml:space="preserve"> is a lower limit</w:t>
      </w:r>
      <w:r w:rsidR="002D34FC">
        <w:rPr>
          <w:lang w:val="en-GB"/>
        </w:rPr>
        <w:t xml:space="preserve"> </w:t>
      </w:r>
      <w:r w:rsidR="00804B5B">
        <w:rPr>
          <w:lang w:val="en-GB"/>
        </w:rPr>
        <w:fldChar w:fldCharType="begin"/>
      </w:r>
      <w:r w:rsidR="00A84E34">
        <w:rPr>
          <w:lang w:val="en-GB"/>
        </w:rPr>
        <w:instrText xml:space="preserve"> ADDIN EN.CITE &lt;EndNote&gt;&lt;Cite&gt;&lt;Author&gt;Laguitton&lt;/Author&gt;&lt;Year&gt;1977&lt;/Year&gt;&lt;RecNum&gt;35&lt;/RecNum&gt;&lt;DisplayText&gt;[43]&lt;/DisplayText&gt;&lt;record&gt;&lt;rec-number&gt;35&lt;/rec-number&gt;&lt;foreign-keys&gt;&lt;key app="EN" db-id="vfz0xf9ppwsfpweadpy5zdf8awxesarwswws" timestamp="1476532012"&gt;35&lt;/key&gt;&lt;/foreign-keys&gt;&lt;ref-type name="Journal Article"&gt;17&lt;/ref-type&gt;&lt;contributors&gt;&lt;authors&gt;&lt;author&gt;Daniel  Laguitton &lt;/author&gt;&lt;author&gt;William Parrish &lt;/author&gt;&lt;/authors&gt;&lt;/contributors&gt;&lt;titles&gt;&lt;title&gt;Experimental  Spectral  Distribution  versus  Kramers’  Law  for  Quantitative  X-Ray Fluorescence  by  the Fundamental  Parameters  Method.&lt;/title&gt;&lt;secondary-title&gt;X-Ray Spectrom.&lt;/secondary-title&gt;&lt;/titles&gt;&lt;periodical&gt;&lt;full-title&gt;X-Ray Spectrom.&lt;/full-title&gt;&lt;/periodical&gt;&lt;pages&gt;201-203&lt;/pages&gt;&lt;volume&gt;6&lt;/volume&gt;&lt;dates&gt;&lt;year&gt;1977&lt;/year&gt;&lt;/dates&gt;&lt;urls&gt;&lt;/urls&gt;&lt;/record&gt;&lt;/Cite&gt;&lt;/EndNote&gt;</w:instrText>
      </w:r>
      <w:r w:rsidR="00804B5B">
        <w:rPr>
          <w:lang w:val="en-GB"/>
        </w:rPr>
        <w:fldChar w:fldCharType="separate"/>
      </w:r>
      <w:r w:rsidR="00A84E34">
        <w:rPr>
          <w:noProof/>
          <w:lang w:val="en-GB"/>
        </w:rPr>
        <w:t>[43]</w:t>
      </w:r>
      <w:r w:rsidR="00804B5B">
        <w:rPr>
          <w:lang w:val="en-GB"/>
        </w:rPr>
        <w:fldChar w:fldCharType="end"/>
      </w:r>
      <w:r w:rsidR="002D34FC">
        <w:rPr>
          <w:lang w:val="en-GB"/>
        </w:rPr>
        <w:t xml:space="preserve">. </w:t>
      </w:r>
    </w:p>
    <w:p w14:paraId="267F048A" w14:textId="77777777" w:rsidR="00B01471" w:rsidRDefault="00B01471" w:rsidP="002D34FC">
      <w:pPr>
        <w:pStyle w:val="TAMainText"/>
        <w:jc w:val="both"/>
        <w:rPr>
          <w:lang w:val="en-GB"/>
        </w:rPr>
      </w:pPr>
    </w:p>
    <w:p w14:paraId="71DDD65B" w14:textId="77777777" w:rsidR="00B01471" w:rsidRDefault="00B01471" w:rsidP="002D34FC">
      <w:pPr>
        <w:pStyle w:val="TAMainText"/>
        <w:jc w:val="both"/>
        <w:rPr>
          <w:lang w:val="en-GB"/>
        </w:rPr>
      </w:pPr>
    </w:p>
    <w:p w14:paraId="4FBEAB96" w14:textId="77777777" w:rsidR="00717DDA" w:rsidRPr="00D44EC2" w:rsidRDefault="00717DDA" w:rsidP="00A12BD8">
      <w:pPr>
        <w:pStyle w:val="TAMainText"/>
        <w:jc w:val="both"/>
        <w:rPr>
          <w:lang w:val="en-GB"/>
        </w:rPr>
      </w:pPr>
    </w:p>
    <w:p w14:paraId="60C9761A" w14:textId="77777777" w:rsidR="00717DDA" w:rsidRDefault="002A3DFB" w:rsidP="00192075">
      <w:pPr>
        <w:pStyle w:val="TAMainText"/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5EB1DFD1" wp14:editId="68E439B4">
            <wp:extent cx="2646948" cy="2503175"/>
            <wp:effectExtent l="0" t="0" r="0" b="11430"/>
            <wp:docPr id="14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7932" cy="25041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B74FE" w:rsidRPr="006B74FE">
        <w:t xml:space="preserve"> </w:t>
      </w:r>
      <w:r w:rsidR="00686313">
        <w:rPr>
          <w:noProof/>
        </w:rPr>
        <w:drawing>
          <wp:inline distT="0" distB="0" distL="0" distR="0" wp14:anchorId="168693FF" wp14:editId="43E85CCD">
            <wp:extent cx="3557865" cy="2568274"/>
            <wp:effectExtent l="0" t="0" r="0" b="0"/>
            <wp:docPr id="4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0473" cy="25701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0A6022" w14:textId="6B9A1F57" w:rsidR="0050035E" w:rsidRDefault="0050035E" w:rsidP="00A12BD8">
      <w:pPr>
        <w:pStyle w:val="TAMainText"/>
        <w:jc w:val="both"/>
        <w:rPr>
          <w:lang w:val="en-GB"/>
        </w:rPr>
      </w:pPr>
    </w:p>
    <w:p w14:paraId="3D16C0E2" w14:textId="12B1483E" w:rsidR="0050035E" w:rsidRDefault="0050035E" w:rsidP="0050035E">
      <w:pPr>
        <w:pStyle w:val="TAMainText"/>
        <w:rPr>
          <w:lang w:val="en-GB"/>
        </w:rPr>
      </w:pPr>
      <w:r w:rsidRPr="0050035E">
        <w:rPr>
          <w:noProof/>
        </w:rPr>
        <w:drawing>
          <wp:inline distT="0" distB="0" distL="0" distR="0" wp14:anchorId="362D1AE9" wp14:editId="7B6E32CF">
            <wp:extent cx="3118585" cy="2251176"/>
            <wp:effectExtent l="0" t="0" r="5715" b="9525"/>
            <wp:docPr id="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8585" cy="22511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C4B0C4" w14:textId="79744E79" w:rsidR="00717DDA" w:rsidRDefault="002038A4" w:rsidP="00A12BD8">
      <w:pPr>
        <w:pStyle w:val="TAMainText"/>
        <w:jc w:val="both"/>
        <w:rPr>
          <w:lang w:val="en-GB"/>
        </w:rPr>
      </w:pPr>
      <w:r w:rsidRPr="002038A4">
        <w:rPr>
          <w:lang w:val="en-GB"/>
        </w:rPr>
        <w:t>Fig. 10.</w:t>
      </w:r>
      <w:r w:rsidR="009D20A7">
        <w:rPr>
          <w:lang w:val="en-GB"/>
        </w:rPr>
        <w:t xml:space="preserve"> (a)</w:t>
      </w:r>
      <w:r w:rsidR="00717DDA">
        <w:rPr>
          <w:lang w:val="en-GB"/>
        </w:rPr>
        <w:t xml:space="preserve"> </w:t>
      </w:r>
      <w:r w:rsidR="004128A8">
        <w:rPr>
          <w:lang w:val="en-GB"/>
        </w:rPr>
        <w:t xml:space="preserve">Simulated </w:t>
      </w:r>
      <w:r w:rsidR="00717DDA">
        <w:rPr>
          <w:lang w:val="en-GB"/>
        </w:rPr>
        <w:t xml:space="preserve">X-Ray emission spectrum of a Copper </w:t>
      </w:r>
      <w:r w:rsidR="00223CBE">
        <w:rPr>
          <w:lang w:val="en-GB"/>
        </w:rPr>
        <w:t xml:space="preserve">X-ray </w:t>
      </w:r>
      <w:r w:rsidR="00717DDA">
        <w:rPr>
          <w:lang w:val="en-GB"/>
        </w:rPr>
        <w:t xml:space="preserve">source </w:t>
      </w:r>
      <w:r w:rsidR="00947490">
        <w:rPr>
          <w:lang w:val="en-GB"/>
        </w:rPr>
        <w:t xml:space="preserve">at </w:t>
      </w:r>
      <w:r w:rsidR="00223CBE">
        <w:rPr>
          <w:lang w:val="en-GB"/>
        </w:rPr>
        <w:t>an</w:t>
      </w:r>
      <w:r w:rsidR="00717DDA">
        <w:rPr>
          <w:lang w:val="en-GB"/>
        </w:rPr>
        <w:t xml:space="preserve"> excitation opera</w:t>
      </w:r>
      <w:r w:rsidR="00947490">
        <w:rPr>
          <w:lang w:val="en-GB"/>
        </w:rPr>
        <w:t xml:space="preserve">tion voltage </w:t>
      </w:r>
      <w:r w:rsidR="00223CBE">
        <w:rPr>
          <w:lang w:val="en-GB"/>
        </w:rPr>
        <w:t>of 40 kV</w:t>
      </w:r>
      <w:r w:rsidR="00ED2696">
        <w:rPr>
          <w:lang w:val="en-GB"/>
        </w:rPr>
        <w:t>.</w:t>
      </w:r>
      <w:r w:rsidR="003D0580">
        <w:rPr>
          <w:lang w:val="en-GB"/>
        </w:rPr>
        <w:t xml:space="preserve"> </w:t>
      </w:r>
      <w:r w:rsidR="00CA720C">
        <w:rPr>
          <w:lang w:val="en-GB"/>
        </w:rPr>
        <w:t xml:space="preserve">The intensity ratio </w:t>
      </w:r>
      <w:r w:rsidR="00CA720C">
        <w:t xml:space="preserve">of the characteristic K lines of copper, </w:t>
      </w:r>
      <w:r w:rsidR="00CA720C">
        <w:rPr>
          <w:lang w:val="en-GB"/>
        </w:rPr>
        <w:t>I(</w:t>
      </w:r>
      <w:r w:rsidR="00CA720C" w:rsidRPr="004C71C0">
        <w:rPr>
          <w:i/>
          <w:lang w:val="en-GB"/>
        </w:rPr>
        <w:t>Ka</w:t>
      </w:r>
      <w:r w:rsidR="00CA720C">
        <w:rPr>
          <w:i/>
          <w:lang w:val="en-GB"/>
        </w:rPr>
        <w:t>)</w:t>
      </w:r>
      <w:r w:rsidR="00CA720C">
        <w:rPr>
          <w:lang w:val="en-GB"/>
        </w:rPr>
        <w:t>/I(</w:t>
      </w:r>
      <w:r w:rsidR="00CA720C" w:rsidRPr="004C71C0">
        <w:rPr>
          <w:i/>
          <w:lang w:val="en-GB"/>
        </w:rPr>
        <w:t>K</w:t>
      </w:r>
      <w:r w:rsidR="00CA720C" w:rsidRPr="004C71C0">
        <w:rPr>
          <w:i/>
          <w:vertAlign w:val="subscript"/>
          <w:lang w:val="el-GR"/>
        </w:rPr>
        <w:t>β</w:t>
      </w:r>
      <w:r w:rsidR="00CA720C" w:rsidRPr="00B162EC">
        <w:rPr>
          <w:lang w:val="en-GB"/>
        </w:rPr>
        <w:t xml:space="preserve">) </w:t>
      </w:r>
      <w:r w:rsidR="00CA720C">
        <w:rPr>
          <w:lang w:val="en-GB"/>
        </w:rPr>
        <w:t>has been set to two for better clarity, although for copper under these conditions I(</w:t>
      </w:r>
      <w:r w:rsidR="00CA720C" w:rsidRPr="004C71C0">
        <w:rPr>
          <w:i/>
          <w:lang w:val="en-GB"/>
        </w:rPr>
        <w:t>Ka</w:t>
      </w:r>
      <w:r w:rsidR="00CA720C">
        <w:rPr>
          <w:i/>
          <w:lang w:val="en-GB"/>
        </w:rPr>
        <w:t>)</w:t>
      </w:r>
      <w:r w:rsidR="00CA720C">
        <w:rPr>
          <w:lang w:val="en-GB"/>
        </w:rPr>
        <w:t>/I(</w:t>
      </w:r>
      <w:r w:rsidR="00CA720C" w:rsidRPr="004C71C0">
        <w:rPr>
          <w:i/>
          <w:lang w:val="en-GB"/>
        </w:rPr>
        <w:t>K</w:t>
      </w:r>
      <w:r w:rsidR="00CA720C" w:rsidRPr="004C71C0">
        <w:rPr>
          <w:i/>
          <w:vertAlign w:val="subscript"/>
          <w:lang w:val="el-GR"/>
        </w:rPr>
        <w:t>β</w:t>
      </w:r>
      <w:r w:rsidR="00CA720C" w:rsidRPr="00B162EC">
        <w:rPr>
          <w:lang w:val="en-GB"/>
        </w:rPr>
        <w:t xml:space="preserve">) </w:t>
      </w:r>
      <w:r w:rsidR="00CA720C" w:rsidRPr="003A1ED9">
        <w:rPr>
          <w:rFonts w:eastAsia="MS Gothic"/>
          <w:color w:val="000000"/>
        </w:rPr>
        <w:t>≈</w:t>
      </w:r>
      <w:r w:rsidR="00CA720C">
        <w:rPr>
          <w:rFonts w:ascii="MS Gothic" w:eastAsia="MS Gothic" w:hAnsi="MS Gothic"/>
          <w:color w:val="000000"/>
        </w:rPr>
        <w:t xml:space="preserve"> </w:t>
      </w:r>
      <w:r w:rsidR="00CA720C">
        <w:rPr>
          <w:lang w:val="en-GB"/>
        </w:rPr>
        <w:t xml:space="preserve">5. </w:t>
      </w:r>
      <w:r w:rsidR="00947490">
        <w:rPr>
          <w:lang w:val="en-GB"/>
        </w:rPr>
        <w:t>(b) Bremsstrahlung of a copper X-ray source at various excitation voltag</w:t>
      </w:r>
      <w:r w:rsidR="004C71C0">
        <w:rPr>
          <w:lang w:val="en-GB"/>
        </w:rPr>
        <w:t>es in the range 25-45 eV</w:t>
      </w:r>
      <w:r w:rsidR="0050035E">
        <w:rPr>
          <w:lang w:val="en-GB"/>
        </w:rPr>
        <w:t xml:space="preserve"> indicating the percentage of transmitted versus attenuated radiation for rhombohedral graphite</w:t>
      </w:r>
      <w:r w:rsidR="004C71C0">
        <w:rPr>
          <w:lang w:val="en-GB"/>
        </w:rPr>
        <w:t>.</w:t>
      </w:r>
      <w:r w:rsidR="0050035E">
        <w:rPr>
          <w:lang w:val="en-GB"/>
        </w:rPr>
        <w:t xml:space="preserve"> (c) </w:t>
      </w:r>
      <w:r w:rsidR="004C71C0" w:rsidRPr="004C71C0">
        <w:rPr>
          <w:lang w:val="en-GB"/>
        </w:rPr>
        <w:t xml:space="preserve"> </w:t>
      </w:r>
      <w:r w:rsidR="0050035E">
        <w:rPr>
          <w:lang w:val="en-GB"/>
        </w:rPr>
        <w:t>Bremsstrahlung of a copper X-ray source at various excitation voltages in the range 25-45 eV indicating the percentage of transmitted versus attenuated radiation for hexagonal graphite.</w:t>
      </w:r>
    </w:p>
    <w:p w14:paraId="33BE2991" w14:textId="77777777" w:rsidR="00DB4C75" w:rsidRDefault="00DB4C75" w:rsidP="004C2F58">
      <w:pPr>
        <w:pStyle w:val="TAMainText"/>
        <w:jc w:val="both"/>
        <w:rPr>
          <w:lang w:val="en-GB"/>
        </w:rPr>
      </w:pPr>
    </w:p>
    <w:p w14:paraId="2F77886F" w14:textId="59A4AE71" w:rsidR="00D16EC8" w:rsidRDefault="00B04EBD" w:rsidP="004C2F58">
      <w:pPr>
        <w:pStyle w:val="TAMainText"/>
        <w:jc w:val="both"/>
        <w:rPr>
          <w:lang w:val="en-GB"/>
        </w:rPr>
      </w:pPr>
      <w:r>
        <w:rPr>
          <w:lang w:val="en-GB"/>
        </w:rPr>
        <w:t>According to Fig. 10 b which shows the X-Ray beam intensity that is transmitted (e.g. 79.9% at 25kV) at various excitation voltages</w:t>
      </w:r>
      <w:r w:rsidR="00D16EC8">
        <w:rPr>
          <w:lang w:val="en-GB"/>
        </w:rPr>
        <w:t xml:space="preserve"> based on the simulations, </w:t>
      </w:r>
      <w:r>
        <w:rPr>
          <w:lang w:val="en-GB"/>
        </w:rPr>
        <w:t>the intensity of the attenuated X-Ray beam can be preserved by as much as 87.4%</w:t>
      </w:r>
      <w:r w:rsidR="00D16EC8">
        <w:rPr>
          <w:lang w:val="en-GB"/>
        </w:rPr>
        <w:t xml:space="preserve"> </w:t>
      </w:r>
      <w:r w:rsidR="006D65E1">
        <w:rPr>
          <w:lang w:val="en-GB"/>
        </w:rPr>
        <w:t xml:space="preserve">in the rhombohedral graphite filter </w:t>
      </w:r>
      <w:r w:rsidR="00D16EC8">
        <w:rPr>
          <w:lang w:val="en-GB"/>
        </w:rPr>
        <w:t xml:space="preserve">although the intense </w:t>
      </w:r>
      <w:r w:rsidR="00D16EC8" w:rsidRPr="00D16EC8">
        <w:rPr>
          <w:i/>
          <w:lang w:val="en-GB"/>
        </w:rPr>
        <w:t>Cu K</w:t>
      </w:r>
      <w:r w:rsidR="00D16EC8" w:rsidRPr="00D16EC8">
        <w:rPr>
          <w:i/>
          <w:vertAlign w:val="subscript"/>
          <w:lang w:val="el-GR"/>
        </w:rPr>
        <w:t>α</w:t>
      </w:r>
      <w:r w:rsidR="00D16EC8" w:rsidRPr="00D16EC8">
        <w:rPr>
          <w:i/>
          <w:lang w:val="en-GB"/>
        </w:rPr>
        <w:t xml:space="preserve"> </w:t>
      </w:r>
      <w:r w:rsidR="00D16EC8">
        <w:rPr>
          <w:lang w:val="en-GB"/>
        </w:rPr>
        <w:t xml:space="preserve">and </w:t>
      </w:r>
      <w:r w:rsidR="00D16EC8" w:rsidRPr="00D16EC8">
        <w:rPr>
          <w:i/>
          <w:lang w:val="en-GB"/>
        </w:rPr>
        <w:t>Cu K</w:t>
      </w:r>
      <w:r w:rsidR="00D16EC8" w:rsidRPr="00D16EC8">
        <w:rPr>
          <w:i/>
          <w:vertAlign w:val="subscript"/>
          <w:lang w:val="en-GB"/>
        </w:rPr>
        <w:t>β</w:t>
      </w:r>
      <w:r w:rsidR="00D16EC8">
        <w:rPr>
          <w:lang w:val="en-GB"/>
        </w:rPr>
        <w:t xml:space="preserve"> has been effectively filtered out.</w:t>
      </w:r>
      <w:r w:rsidR="006D65E1">
        <w:rPr>
          <w:lang w:val="en-GB"/>
        </w:rPr>
        <w:t xml:space="preserve"> In Fig. 10 c we compare the analogous hexagonal graphite filter </w:t>
      </w:r>
      <w:r w:rsidR="006D65E1">
        <w:rPr>
          <w:lang w:val="en-GB"/>
        </w:rPr>
        <w:lastRenderedPageBreak/>
        <w:t>which shows significantly lower transmission/attenuation percentages. This suggests that a rhomboh</w:t>
      </w:r>
      <w:r w:rsidR="006D65E1">
        <w:rPr>
          <w:lang w:val="en-GB"/>
        </w:rPr>
        <w:t>e</w:t>
      </w:r>
      <w:r w:rsidR="006D65E1">
        <w:rPr>
          <w:lang w:val="en-GB"/>
        </w:rPr>
        <w:t>dral graphite filter should in principle work</w:t>
      </w:r>
      <w:r w:rsidR="000511BE">
        <w:rPr>
          <w:lang w:val="en-GB"/>
        </w:rPr>
        <w:t>.</w:t>
      </w:r>
      <w:r w:rsidR="00D16EC8">
        <w:rPr>
          <w:lang w:val="en-GB"/>
        </w:rPr>
        <w:t xml:space="preserve"> This should enhance the resolution of Laue photographs in principle.</w:t>
      </w:r>
      <w:r>
        <w:rPr>
          <w:lang w:val="en-GB"/>
        </w:rPr>
        <w:t xml:space="preserve"> </w:t>
      </w:r>
      <w:r w:rsidR="00B01471">
        <w:rPr>
          <w:lang w:val="en-GB"/>
        </w:rPr>
        <w:t>It is therefore evident that on a theoretical basis a rhombohedral graphite-based X-Ray filter is possible and should become the topic of further investigation.</w:t>
      </w:r>
    </w:p>
    <w:p w14:paraId="6675520C" w14:textId="17B9C765" w:rsidR="00B01471" w:rsidRPr="00DB4C75" w:rsidRDefault="00B04EBD" w:rsidP="004C2F58">
      <w:pPr>
        <w:pStyle w:val="TAMainText"/>
        <w:jc w:val="both"/>
        <w:rPr>
          <w:lang w:val="en-GB"/>
        </w:rPr>
      </w:pPr>
      <w:r>
        <w:rPr>
          <w:lang w:val="en-GB"/>
        </w:rPr>
        <w:t xml:space="preserve"> </w:t>
      </w:r>
    </w:p>
    <w:p w14:paraId="214D7BC4" w14:textId="0AF7E4D0" w:rsidR="001E48A7" w:rsidRDefault="00667338" w:rsidP="004C2F58">
      <w:pPr>
        <w:pStyle w:val="TAMainText"/>
        <w:jc w:val="both"/>
        <w:rPr>
          <w:b/>
        </w:rPr>
      </w:pPr>
      <w:r>
        <w:rPr>
          <w:b/>
        </w:rPr>
        <w:t>4. Conclusion</w:t>
      </w:r>
    </w:p>
    <w:p w14:paraId="73CCB916" w14:textId="77777777" w:rsidR="004E07A1" w:rsidRDefault="00065C26" w:rsidP="00B01471">
      <w:pPr>
        <w:spacing w:line="360" w:lineRule="auto"/>
        <w:ind w:firstLine="720"/>
        <w:rPr>
          <w:rFonts w:ascii="Times New Roman" w:hAnsi="Times New Roman"/>
        </w:rPr>
      </w:pPr>
      <w:r w:rsidRPr="007123C9">
        <w:rPr>
          <w:rFonts w:ascii="Times New Roman" w:hAnsi="Times New Roman"/>
        </w:rPr>
        <w:t xml:space="preserve">In this study we have </w:t>
      </w:r>
      <w:r>
        <w:rPr>
          <w:rFonts w:ascii="Times New Roman" w:hAnsi="Times New Roman"/>
        </w:rPr>
        <w:t>constructed a</w:t>
      </w:r>
      <w:r w:rsidRPr="007123C9">
        <w:rPr>
          <w:rFonts w:ascii="Times New Roman" w:hAnsi="Times New Roman"/>
        </w:rPr>
        <w:t xml:space="preserve"> </w:t>
      </w:r>
      <w:r w:rsidR="00772F84">
        <w:rPr>
          <w:rFonts w:ascii="Times New Roman" w:hAnsi="Times New Roman"/>
        </w:rPr>
        <w:t xml:space="preserve">sphere-in-contact </w:t>
      </w:r>
      <w:r w:rsidRPr="007123C9">
        <w:rPr>
          <w:rFonts w:ascii="Times New Roman" w:hAnsi="Times New Roman"/>
        </w:rPr>
        <w:t>model</w:t>
      </w:r>
      <w:r>
        <w:rPr>
          <w:rFonts w:ascii="Times New Roman" w:hAnsi="Times New Roman"/>
        </w:rPr>
        <w:t xml:space="preserve"> of the crystal structure of rhomb</w:t>
      </w:r>
      <w:r>
        <w:rPr>
          <w:rFonts w:ascii="Times New Roman" w:hAnsi="Times New Roman"/>
        </w:rPr>
        <w:t>o</w:t>
      </w:r>
      <w:r>
        <w:rPr>
          <w:rFonts w:ascii="Times New Roman" w:hAnsi="Times New Roman"/>
        </w:rPr>
        <w:t xml:space="preserve">hedral graphite </w:t>
      </w:r>
      <w:r w:rsidR="00211EB2">
        <w:rPr>
          <w:rFonts w:ascii="Times New Roman" w:hAnsi="Times New Roman"/>
        </w:rPr>
        <w:t xml:space="preserve">graphene </w:t>
      </w:r>
      <w:r>
        <w:rPr>
          <w:rFonts w:ascii="Times New Roman" w:hAnsi="Times New Roman"/>
        </w:rPr>
        <w:t xml:space="preserve">in which every atom is represented by a sphere of covalent radius. </w:t>
      </w:r>
      <w:r>
        <w:t>In the</w:t>
      </w:r>
      <w:r w:rsidR="00211EB2">
        <w:t xml:space="preserve"> graphite</w:t>
      </w:r>
      <w:r>
        <w:t xml:space="preserve"> models build w</w:t>
      </w:r>
      <w:r w:rsidRPr="00452326">
        <w:t xml:space="preserve">e observe </w:t>
      </w:r>
      <w:r>
        <w:t xml:space="preserve">channels that have a cross-section of a benzene ring oriented at </w:t>
      </w:r>
      <w:r>
        <w:rPr>
          <w:lang w:val="el-GR"/>
        </w:rPr>
        <w:t>θ</w:t>
      </w:r>
      <w:r w:rsidRPr="00B162EC">
        <w:rPr>
          <w:lang w:val="en-GB"/>
        </w:rPr>
        <w:t xml:space="preserve"> = </w:t>
      </w:r>
      <w:r w:rsidRPr="00452326">
        <w:t>22.7°</w:t>
      </w:r>
      <w:r>
        <w:t xml:space="preserve"> with respect to surface normal, that appear</w:t>
      </w:r>
      <w:r w:rsidRPr="00452326">
        <w:t xml:space="preserve"> in rhombohedral graphite </w:t>
      </w:r>
      <w:r>
        <w:t>but not in hexagonal grap</w:t>
      </w:r>
      <w:r>
        <w:t>h</w:t>
      </w:r>
      <w:r>
        <w:t>ite</w:t>
      </w:r>
      <w:r w:rsidRPr="00452326">
        <w:t>.</w:t>
      </w:r>
      <w:r>
        <w:rPr>
          <w:rFonts w:ascii="Times New Roman" w:hAnsi="Times New Roman"/>
        </w:rPr>
        <w:t xml:space="preserve"> The physical properties of graphite are discussed in detail with reference to this model and a detailed procedure for its construction is given. We then show via theoretical simulations with the Laue equ</w:t>
      </w:r>
      <w:r>
        <w:rPr>
          <w:rFonts w:ascii="Times New Roman" w:hAnsi="Times New Roman"/>
        </w:rPr>
        <w:t>a</w:t>
      </w:r>
      <w:r>
        <w:rPr>
          <w:rFonts w:ascii="Times New Roman" w:hAnsi="Times New Roman"/>
        </w:rPr>
        <w:t xml:space="preserve">tion, Kramers equation and </w:t>
      </w:r>
      <w:r w:rsidRPr="002A1CE0">
        <w:rPr>
          <w:rFonts w:ascii="Times New Roman" w:hAnsi="Times New Roman"/>
        </w:rPr>
        <w:t>Duane-Hunt law</w:t>
      </w:r>
      <w:r>
        <w:rPr>
          <w:rFonts w:ascii="Times New Roman" w:hAnsi="Times New Roman"/>
        </w:rPr>
        <w:t xml:space="preserve"> that X-ray radiation </w:t>
      </w:r>
      <w:r w:rsidRPr="007123C9">
        <w:rPr>
          <w:rFonts w:ascii="Times New Roman" w:hAnsi="Times New Roman"/>
        </w:rPr>
        <w:t>(</w:t>
      </w:r>
      <w:r w:rsidRPr="007123C9">
        <w:rPr>
          <w:rFonts w:ascii="Times New Roman" w:hAnsi="Times New Roman"/>
          <w:lang w:val="el-GR"/>
        </w:rPr>
        <w:t xml:space="preserve">λ </w:t>
      </w:r>
      <w:r>
        <w:rPr>
          <w:rFonts w:ascii="Times New Roman" w:hAnsi="Times New Roman"/>
          <w:lang w:val="el-GR"/>
        </w:rPr>
        <w:t xml:space="preserve">&lt; </w:t>
      </w:r>
      <w:r w:rsidRPr="007123C9">
        <w:rPr>
          <w:rFonts w:ascii="Times New Roman" w:hAnsi="Times New Roman"/>
          <w:lang w:val="el-GR"/>
        </w:rPr>
        <w:t>1.34</w:t>
      </w:r>
      <w:r w:rsidRPr="007123C9">
        <w:rPr>
          <w:rFonts w:ascii="Times New Roman" w:hAnsi="Times New Roman"/>
        </w:rPr>
        <w:t xml:space="preserve"> Å) </w:t>
      </w:r>
      <w:r>
        <w:rPr>
          <w:rFonts w:ascii="Times New Roman" w:hAnsi="Times New Roman"/>
        </w:rPr>
        <w:t>that is travelling along these channels would a larger mean-free-path and that stacks of rhombohedral graphite can become e</w:t>
      </w:r>
      <w:r>
        <w:rPr>
          <w:rFonts w:ascii="Times New Roman" w:hAnsi="Times New Roman"/>
        </w:rPr>
        <w:t>f</w:t>
      </w:r>
      <w:r>
        <w:rPr>
          <w:rFonts w:ascii="Times New Roman" w:hAnsi="Times New Roman"/>
        </w:rPr>
        <w:t>fective filters for X-ray sources, such as the ones used in Laue photography.</w:t>
      </w:r>
    </w:p>
    <w:p w14:paraId="4F1093BF" w14:textId="77777777" w:rsidR="004E07A1" w:rsidRPr="004E07A1" w:rsidRDefault="004E07A1" w:rsidP="004E07A1">
      <w:pPr>
        <w:spacing w:after="0" w:line="360" w:lineRule="auto"/>
        <w:rPr>
          <w:rFonts w:ascii="Times New Roman" w:hAnsi="Times New Roman"/>
          <w:b/>
        </w:rPr>
      </w:pPr>
      <w:r w:rsidRPr="004E07A1">
        <w:rPr>
          <w:rFonts w:ascii="Times New Roman" w:hAnsi="Times New Roman"/>
          <w:b/>
        </w:rPr>
        <w:t>Declaration of Competing Interest</w:t>
      </w:r>
    </w:p>
    <w:p w14:paraId="5111A580" w14:textId="53E7C71D" w:rsidR="004E07A1" w:rsidRDefault="004E07A1" w:rsidP="004E07A1">
      <w:pPr>
        <w:spacing w:after="0"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tab/>
      </w:r>
      <w:r w:rsidRPr="004E07A1">
        <w:rPr>
          <w:rFonts w:ascii="Times New Roman" w:hAnsi="Times New Roman"/>
        </w:rPr>
        <w:t>The</w:t>
      </w:r>
      <w:r>
        <w:rPr>
          <w:rFonts w:ascii="Times New Roman" w:hAnsi="Times New Roman"/>
        </w:rPr>
        <w:t xml:space="preserve"> </w:t>
      </w:r>
      <w:r w:rsidRPr="004E07A1">
        <w:rPr>
          <w:rFonts w:ascii="Times New Roman" w:hAnsi="Times New Roman"/>
        </w:rPr>
        <w:t>authors</w:t>
      </w:r>
      <w:r>
        <w:rPr>
          <w:rFonts w:ascii="Times New Roman" w:hAnsi="Times New Roman"/>
        </w:rPr>
        <w:t xml:space="preserve"> </w:t>
      </w:r>
      <w:r w:rsidRPr="004E07A1">
        <w:rPr>
          <w:rFonts w:ascii="Times New Roman" w:hAnsi="Times New Roman"/>
        </w:rPr>
        <w:t>declare</w:t>
      </w:r>
      <w:r>
        <w:rPr>
          <w:rFonts w:ascii="Times New Roman" w:hAnsi="Times New Roman"/>
        </w:rPr>
        <w:t xml:space="preserve"> that t</w:t>
      </w:r>
      <w:r w:rsidRPr="004E07A1">
        <w:rPr>
          <w:rFonts w:ascii="Times New Roman" w:hAnsi="Times New Roman"/>
        </w:rPr>
        <w:t>here</w:t>
      </w:r>
      <w:r>
        <w:rPr>
          <w:rFonts w:ascii="Times New Roman" w:hAnsi="Times New Roman"/>
        </w:rPr>
        <w:t xml:space="preserve"> </w:t>
      </w:r>
      <w:r w:rsidRPr="004E07A1">
        <w:rPr>
          <w:rFonts w:ascii="Times New Roman" w:hAnsi="Times New Roman"/>
        </w:rPr>
        <w:t>is</w:t>
      </w:r>
      <w:r>
        <w:rPr>
          <w:rFonts w:ascii="Times New Roman" w:hAnsi="Times New Roman"/>
        </w:rPr>
        <w:t xml:space="preserve"> </w:t>
      </w:r>
      <w:r w:rsidRPr="004E07A1">
        <w:rPr>
          <w:rFonts w:ascii="Times New Roman" w:hAnsi="Times New Roman"/>
        </w:rPr>
        <w:t>no</w:t>
      </w:r>
      <w:r>
        <w:rPr>
          <w:rFonts w:ascii="Times New Roman" w:hAnsi="Times New Roman"/>
        </w:rPr>
        <w:t xml:space="preserve"> </w:t>
      </w:r>
      <w:r w:rsidRPr="004E07A1">
        <w:rPr>
          <w:rFonts w:ascii="Times New Roman" w:hAnsi="Times New Roman"/>
        </w:rPr>
        <w:t>conflic</w:t>
      </w:r>
      <w:r w:rsidR="000426D5">
        <w:rPr>
          <w:rFonts w:ascii="Times New Roman" w:hAnsi="Times New Roman"/>
        </w:rPr>
        <w:t>t of interest</w:t>
      </w:r>
      <w:r w:rsidR="00EA6118">
        <w:rPr>
          <w:rFonts w:ascii="Times New Roman" w:hAnsi="Times New Roman"/>
        </w:rPr>
        <w:t>.</w:t>
      </w:r>
    </w:p>
    <w:p w14:paraId="7358A420" w14:textId="567E18B3" w:rsidR="000426D5" w:rsidRPr="004E07A1" w:rsidRDefault="000426D5" w:rsidP="000426D5">
      <w:pPr>
        <w:spacing w:after="0" w:line="360" w:lineRule="auto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Acknowledgement</w:t>
      </w:r>
    </w:p>
    <w:p w14:paraId="6C017255" w14:textId="6B05ADC1" w:rsidR="000426D5" w:rsidRPr="00B01471" w:rsidRDefault="000426D5" w:rsidP="000426D5">
      <w:pPr>
        <w:spacing w:after="0"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tab/>
        <w:t>The authors would like to acknowledge Dr. David Scanlon</w:t>
      </w:r>
      <w:r w:rsidR="00EA6118">
        <w:rPr>
          <w:rFonts w:ascii="Times New Roman" w:hAnsi="Times New Roman"/>
        </w:rPr>
        <w:t xml:space="preserve"> from University College London</w:t>
      </w:r>
      <w:r>
        <w:rPr>
          <w:rFonts w:ascii="Times New Roman" w:hAnsi="Times New Roman"/>
        </w:rPr>
        <w:t xml:space="preserve"> for offering comments on the manuscript</w:t>
      </w:r>
      <w:r w:rsidR="00EA6118">
        <w:rPr>
          <w:rFonts w:ascii="Times New Roman" w:hAnsi="Times New Roman"/>
        </w:rPr>
        <w:t>.</w:t>
      </w:r>
    </w:p>
    <w:p w14:paraId="3E5D2143" w14:textId="77777777" w:rsidR="001E48A7" w:rsidRPr="00EB1540" w:rsidRDefault="00745BF4">
      <w:pPr>
        <w:pStyle w:val="SectionTitle"/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ferences</w:t>
      </w:r>
    </w:p>
    <w:p w14:paraId="55A65ADA" w14:textId="77777777" w:rsidR="00A84E34" w:rsidRPr="00A84E34" w:rsidRDefault="00804B5B" w:rsidP="00A84E34">
      <w:pPr>
        <w:pStyle w:val="EndNoteBibliography"/>
        <w:spacing w:after="0"/>
        <w:ind w:left="720" w:hanging="720"/>
      </w:pPr>
      <w:r w:rsidRPr="00EB1540">
        <w:rPr>
          <w:szCs w:val="24"/>
        </w:rPr>
        <w:fldChar w:fldCharType="begin"/>
      </w:r>
      <w:r w:rsidR="001E48A7" w:rsidRPr="00EB1540">
        <w:rPr>
          <w:szCs w:val="24"/>
        </w:rPr>
        <w:instrText xml:space="preserve"> ADDIN EN.REFLIST </w:instrText>
      </w:r>
      <w:r w:rsidRPr="00EB1540">
        <w:rPr>
          <w:szCs w:val="24"/>
        </w:rPr>
        <w:fldChar w:fldCharType="separate"/>
      </w:r>
      <w:r w:rsidR="00A84E34" w:rsidRPr="00A84E34">
        <w:t>[1]</w:t>
      </w:r>
      <w:r w:rsidR="00A84E34" w:rsidRPr="00A84E34">
        <w:tab/>
        <w:t>M. Murugan, R.M. Kumar, A. Alsalme, A. Alghamdi, R. Jayavel, Chem. Phys. Lett. 650 (2016) 35.</w:t>
      </w:r>
    </w:p>
    <w:p w14:paraId="75668347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2]</w:t>
      </w:r>
      <w:r w:rsidRPr="00A84E34">
        <w:tab/>
        <w:t>H.J. Kim, C.-S. Yang, H. Jeong, Chem. Phys. Lett. 644 (2016) 288.</w:t>
      </w:r>
    </w:p>
    <w:p w14:paraId="0F544D32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3]</w:t>
      </w:r>
      <w:r w:rsidRPr="00A84E34">
        <w:tab/>
        <w:t>D. Dong, B. Jiang, H. Li, Y. Du, C. Yang, Appl. Surf. Sci. 439 (2018) 900.</w:t>
      </w:r>
    </w:p>
    <w:p w14:paraId="40C09B9D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4]</w:t>
      </w:r>
      <w:r w:rsidRPr="00A84E34">
        <w:tab/>
        <w:t>H. Wang, Z. Tao, X. Li, X. Yan, Z. Liu, Q. Guo, Appl. Surf. Sci. 439 (2018) 488.</w:t>
      </w:r>
    </w:p>
    <w:p w14:paraId="0AFDA52E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5]</w:t>
      </w:r>
      <w:r w:rsidRPr="00A84E34">
        <w:tab/>
        <w:t>H. Wang, S. Wang, W. Lu, M. Li, Y. Gu, Y. Zhang, Z. Zhang, Appl. Surf. Sci. 442 (2018) 170.</w:t>
      </w:r>
    </w:p>
    <w:p w14:paraId="5BED0340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6]</w:t>
      </w:r>
      <w:r w:rsidRPr="00A84E34">
        <w:tab/>
        <w:t>R. Hu, T. Furukawa, X. Wang, M. Nagatsu, Appl. Suf. Sci. 416 (2017) 731.</w:t>
      </w:r>
    </w:p>
    <w:p w14:paraId="349C630D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7]</w:t>
      </w:r>
      <w:r w:rsidRPr="00A84E34">
        <w:tab/>
        <w:t>C.D. Zeinalipour-Yazdi, D.P. Pullman, J. Phys. Chem. B 110 (2006) 24260.</w:t>
      </w:r>
    </w:p>
    <w:p w14:paraId="402759F4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8]</w:t>
      </w:r>
      <w:r w:rsidRPr="00A84E34">
        <w:tab/>
        <w:t>.</w:t>
      </w:r>
    </w:p>
    <w:p w14:paraId="24B91FBC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9]</w:t>
      </w:r>
      <w:r w:rsidRPr="00A84E34">
        <w:tab/>
        <w:t>T. Sagara, K. Niki, Langmuir 9 (1993) 831.</w:t>
      </w:r>
    </w:p>
    <w:p w14:paraId="31FCD6AE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10]</w:t>
      </w:r>
      <w:r w:rsidRPr="00A84E34">
        <w:tab/>
        <w:t>.</w:t>
      </w:r>
    </w:p>
    <w:p w14:paraId="533EDF41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11]</w:t>
      </w:r>
      <w:r w:rsidRPr="00A84E34">
        <w:tab/>
        <w:t>D.G. Zimcik, C.R. Maag, J. Spacecraft Rockets 25 (1988) 162.</w:t>
      </w:r>
    </w:p>
    <w:p w14:paraId="10F11B1F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12]</w:t>
      </w:r>
      <w:r w:rsidRPr="00A84E34">
        <w:tab/>
        <w:t>C.D. Zeinalipour-Yazdi, D.P. Pullman, Chem. Phys. 348 (2008) 233.</w:t>
      </w:r>
    </w:p>
    <w:p w14:paraId="795E3153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13]</w:t>
      </w:r>
      <w:r w:rsidRPr="00A84E34">
        <w:tab/>
        <w:t>R. Arnhold, S. Kauter, Cryst. Res. Technol. 23 (1988) 1187.</w:t>
      </w:r>
    </w:p>
    <w:p w14:paraId="1E7B5969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lastRenderedPageBreak/>
        <w:t>[14]</w:t>
      </w:r>
      <w:r w:rsidRPr="00A84E34">
        <w:tab/>
        <w:t>D.A. Katskov, Spectrochim. Acta Part B At. Spectrosc. 62 (2007) 897.</w:t>
      </w:r>
    </w:p>
    <w:p w14:paraId="7805EDD0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15]</w:t>
      </w:r>
      <w:r w:rsidRPr="00A84E34">
        <w:tab/>
        <w:t>J. Pedro, J. Stripekis, A. Bonivardi, M. Tudino, Spectrochim. Acta Part B At. Spectrosc. 107 (2015) 152.</w:t>
      </w:r>
    </w:p>
    <w:p w14:paraId="75272854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16]</w:t>
      </w:r>
      <w:r w:rsidRPr="00A84E34">
        <w:tab/>
        <w:t>A. Brandt, K. Leopold, Spectrochim. Acta Part B At. Spectrosc. 150 (2018) 26.</w:t>
      </w:r>
    </w:p>
    <w:p w14:paraId="7A240000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17]</w:t>
      </w:r>
      <w:r w:rsidRPr="00A84E34">
        <w:tab/>
        <w:t>F. Cacho, L. Machynak, M. Nemecek, E. Beinrohr, Spectrochim. Acta Part B At. Spectrosc. 144 (2018) 63.</w:t>
      </w:r>
    </w:p>
    <w:p w14:paraId="14B38534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18]</w:t>
      </w:r>
      <w:r w:rsidRPr="00A84E34">
        <w:tab/>
        <w:t>J.O. Vinhal, R.J. Cassella, Spectrochim. Acta Part B At. Spectrosc. 151 (2019) 33.</w:t>
      </w:r>
    </w:p>
    <w:p w14:paraId="01485C1E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19]</w:t>
      </w:r>
      <w:r w:rsidRPr="00A84E34">
        <w:tab/>
        <w:t>L. Pauling, R.B. Corey, H.R. Branson, P. Natl. Acad. Sci. USA 37 (1951) 205.</w:t>
      </w:r>
    </w:p>
    <w:p w14:paraId="0FDE966A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20]</w:t>
      </w:r>
      <w:r w:rsidRPr="00A84E34">
        <w:tab/>
        <w:t>A. Kekulé, B. Soc. Chim. Fr. 3 (1865) 98.</w:t>
      </w:r>
    </w:p>
    <w:p w14:paraId="6657262D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21]</w:t>
      </w:r>
      <w:r w:rsidRPr="00A84E34">
        <w:tab/>
        <w:t>A. Kekulé, Ann. der Chem. and Pharm. 137 (1866) 129.</w:t>
      </w:r>
    </w:p>
    <w:p w14:paraId="3D5B3C05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22]</w:t>
      </w:r>
      <w:r w:rsidRPr="00A84E34">
        <w:tab/>
        <w:t>A.S. Dreiding, Helv. Chim. Acta 42 (1959) 1339.</w:t>
      </w:r>
    </w:p>
    <w:p w14:paraId="3FB4EFF6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23]</w:t>
      </w:r>
      <w:r w:rsidRPr="00A84E34">
        <w:tab/>
        <w:t>W.D. Ollis, Proceedings of the Royal Institution of Great Britain 45 (1972) 1.</w:t>
      </w:r>
    </w:p>
    <w:p w14:paraId="48FBD77A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24]</w:t>
      </w:r>
      <w:r w:rsidRPr="00A84E34">
        <w:tab/>
        <w:t>R.B. Corey, L. Pauling, Rev. Sci. Instr. 24 (1953) 621.</w:t>
      </w:r>
    </w:p>
    <w:p w14:paraId="37D6EBB9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25]</w:t>
      </w:r>
      <w:r w:rsidRPr="00A84E34">
        <w:tab/>
        <w:t>W.L. Koltun, Space Filling Atomic Units and Connectors for Molecular Models, US, 1965.</w:t>
      </w:r>
    </w:p>
    <w:p w14:paraId="34D073B3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26]</w:t>
      </w:r>
      <w:r w:rsidRPr="00A84E34">
        <w:tab/>
        <w:t>C.D. Zeinalipour-Yazdi, D.P. Pullman, C.R.A. Catlow, J. Molec. Model. 22 (2016) 40.</w:t>
      </w:r>
    </w:p>
    <w:p w14:paraId="03EAB1C2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27]</w:t>
      </w:r>
      <w:r w:rsidRPr="00A84E34">
        <w:tab/>
        <w:t>S. Melchor, J.A. Dobado, J. Chem. Inf. Comput. Sci. 44 (2004) 1639.</w:t>
      </w:r>
    </w:p>
    <w:p w14:paraId="292F4CA4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28]</w:t>
      </w:r>
      <w:r w:rsidRPr="00A84E34">
        <w:tab/>
        <w:t>C.D. Zeinalipour-Yazdi, D.P. Pullman, C.R.A. Catlow, Journal of Molecular Modeling 22 (2016) 40.</w:t>
      </w:r>
    </w:p>
    <w:p w14:paraId="78452085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29]</w:t>
      </w:r>
      <w:r w:rsidRPr="00A84E34">
        <w:tab/>
        <w:t>W.L. Bragg, Philos. Mag. 40 (1920) 169.</w:t>
      </w:r>
    </w:p>
    <w:p w14:paraId="2CC21F23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30]</w:t>
      </w:r>
      <w:r w:rsidRPr="00A84E34">
        <w:tab/>
        <w:t>J.D. Bernal, Proc. Phys. Soc. A 106 (1924) 749.</w:t>
      </w:r>
    </w:p>
    <w:p w14:paraId="33256FB4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31]</w:t>
      </w:r>
      <w:r w:rsidRPr="00A84E34">
        <w:tab/>
        <w:t>H. Lipson, A.R. Stokes, Proc. Roy. Soc. A 181 (1942) 101.</w:t>
      </w:r>
    </w:p>
    <w:p w14:paraId="7CC96787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32]</w:t>
      </w:r>
      <w:r w:rsidRPr="00A84E34">
        <w:tab/>
        <w:t>E.J. Freise, A. Kelly, Philos. Mag. 8 (1963) 1519.</w:t>
      </w:r>
    </w:p>
    <w:p w14:paraId="5E1B29BE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33]</w:t>
      </w:r>
      <w:r w:rsidRPr="00A84E34">
        <w:tab/>
        <w:t>A.N. Roviglione, J.D. Hermida, Procedia Mat. Sci. 8 (2015) 924.</w:t>
      </w:r>
    </w:p>
    <w:p w14:paraId="269E00CC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34]</w:t>
      </w:r>
      <w:r w:rsidRPr="00A84E34">
        <w:tab/>
        <w:t>B.T. Kelly, Physics of Graphite, Applied Science Publishers, London, 1981.</w:t>
      </w:r>
    </w:p>
    <w:p w14:paraId="63B91D04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35]</w:t>
      </w:r>
      <w:r w:rsidRPr="00A84E34">
        <w:tab/>
        <w:t>C.D. Zeinalipour-Yazdi, PhD Thesis, University of California, San Diego, CA, Digital Dissertations, 2006.</w:t>
      </w:r>
    </w:p>
    <w:p w14:paraId="654EBF2E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36]</w:t>
      </w:r>
      <w:r w:rsidRPr="00A84E34">
        <w:tab/>
        <w:t>C.D. Zeinalipour-Yazdi, E.Z. Loizidou, Carbon 115 (2017) 819.</w:t>
      </w:r>
    </w:p>
    <w:p w14:paraId="0FAF0082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37]</w:t>
      </w:r>
      <w:r w:rsidRPr="00A84E34">
        <w:tab/>
        <w:t>A. Roy, M.K.P. Kumar, C. Srivastava, Chem. Phys. Lett. 646 (2016) 158.</w:t>
      </w:r>
    </w:p>
    <w:p w14:paraId="4141537C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38]</w:t>
      </w:r>
      <w:r w:rsidRPr="00A84E34">
        <w:tab/>
        <w:t>H. Atsumi, J. Nucl. Mat. 179-181 (1991) 227.</w:t>
      </w:r>
    </w:p>
    <w:p w14:paraId="09E03167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39]</w:t>
      </w:r>
      <w:r w:rsidRPr="00A84E34">
        <w:tab/>
        <w:t>K. Persson, V.A. Sethuraman, L.J. Hardwick, Y. Hinuma, Y.S. Meng, A. van der Ven, V. Srinivasan, R. Kostecki, G. Cede, J. Phys. Chem. Lett. 1 (2010) 1176.</w:t>
      </w:r>
    </w:p>
    <w:p w14:paraId="74BDF259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40]</w:t>
      </w:r>
      <w:r w:rsidRPr="00A84E34">
        <w:tab/>
        <w:t>K. Parvez, Z.-S. Wu, R. Li, X. Liu, R. Graf, X. Feng, K. Müllen, J. Am. Chem. Soc. 136 (2014) 6083.</w:t>
      </w:r>
    </w:p>
    <w:p w14:paraId="51E4F77F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41]</w:t>
      </w:r>
      <w:r w:rsidRPr="00A84E34">
        <w:tab/>
        <w:t>V.A. Smirnov, V.P. Vasil’ev, N.N. Denisov, Y.V. Baskakova, V.A. Dubovitskii, Chem. Phys. Lett. 648 (2016) 87.</w:t>
      </w:r>
    </w:p>
    <w:p w14:paraId="53929A5E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42]</w:t>
      </w:r>
      <w:r w:rsidRPr="00A84E34">
        <w:tab/>
        <w:t>U. Zastrau, C.R.D. Brown, T. Döppner, S.H. Glenzer, G. Gregori, H.J. Lee, H. Marschner, S. Toleikis, O. Wehrhana, E. Förster, JINST 7 (2012) 9015.</w:t>
      </w:r>
    </w:p>
    <w:p w14:paraId="34EBE571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43]</w:t>
      </w:r>
      <w:r w:rsidRPr="00A84E34">
        <w:tab/>
        <w:t>D. Laguitton, W. Parrish, X-Ray Spectrom. 6 (1977) 201.</w:t>
      </w:r>
    </w:p>
    <w:p w14:paraId="56CE1BDC" w14:textId="77777777" w:rsidR="00A84E34" w:rsidRPr="00A84E34" w:rsidRDefault="00A84E34" w:rsidP="00A84E34">
      <w:pPr>
        <w:pStyle w:val="EndNoteBibliography"/>
        <w:spacing w:after="0"/>
        <w:ind w:left="720" w:hanging="720"/>
      </w:pPr>
      <w:r w:rsidRPr="00A84E34">
        <w:t>[44]</w:t>
      </w:r>
      <w:r w:rsidRPr="00A84E34">
        <w:tab/>
        <w:t>W. Friedrich, P. Knipping, M. Laue, Annalen der Physik 346 (1913) 971.</w:t>
      </w:r>
    </w:p>
    <w:p w14:paraId="3F71A0AF" w14:textId="77777777" w:rsidR="00A84E34" w:rsidRPr="00A84E34" w:rsidRDefault="00A84E34" w:rsidP="00A84E34">
      <w:pPr>
        <w:pStyle w:val="EndNoteBibliography"/>
        <w:ind w:left="720" w:hanging="720"/>
      </w:pPr>
      <w:r w:rsidRPr="00A84E34">
        <w:t>[45]</w:t>
      </w:r>
      <w:r w:rsidRPr="00A84E34">
        <w:tab/>
        <w:t>W. Duane, F.L. Hunt, Phys. Rev. 6 (1915) 166.</w:t>
      </w:r>
    </w:p>
    <w:p w14:paraId="7FB30E58" w14:textId="3C0FA675" w:rsidR="001E48A7" w:rsidRPr="00EB1540" w:rsidRDefault="00804B5B" w:rsidP="00716980">
      <w:pPr>
        <w:pStyle w:val="SNSynopsisTOC"/>
        <w:spacing w:line="360" w:lineRule="auto"/>
        <w:jc w:val="left"/>
        <w:rPr>
          <w:rFonts w:ascii="Times New Roman" w:hAnsi="Times New Roman"/>
          <w:sz w:val="24"/>
          <w:szCs w:val="24"/>
        </w:rPr>
        <w:sectPr w:rsidR="001E48A7" w:rsidRPr="00EB1540" w:rsidSect="00EB1540">
          <w:footerReference w:type="even" r:id="rId26"/>
          <w:footerReference w:type="default" r:id="rId27"/>
          <w:type w:val="continuous"/>
          <w:pgSz w:w="12240" w:h="15840"/>
          <w:pgMar w:top="720" w:right="1094" w:bottom="950" w:left="1094" w:header="720" w:footer="720" w:gutter="0"/>
          <w:cols w:space="461"/>
        </w:sectPr>
      </w:pPr>
      <w:r w:rsidRPr="00EB1540">
        <w:rPr>
          <w:rFonts w:ascii="Times New Roman" w:hAnsi="Times New Roman"/>
          <w:szCs w:val="24"/>
        </w:rPr>
        <w:fldChar w:fldCharType="end"/>
      </w:r>
    </w:p>
    <w:p w14:paraId="133A44E6" w14:textId="32401C63" w:rsidR="001E48A7" w:rsidRPr="00EB1540" w:rsidRDefault="001E48A7" w:rsidP="00072A2D">
      <w:pPr>
        <w:pBdr>
          <w:bottom w:val="single" w:sz="4" w:space="1" w:color="auto"/>
        </w:pBdr>
        <w:spacing w:after="240" w:line="360" w:lineRule="auto"/>
        <w:jc w:val="center"/>
        <w:rPr>
          <w:rFonts w:ascii="Times New Roman" w:hAnsi="Times New Roman"/>
          <w:szCs w:val="24"/>
        </w:rPr>
      </w:pPr>
    </w:p>
    <w:sectPr w:rsidR="001E48A7" w:rsidRPr="00EB1540" w:rsidSect="008B221E">
      <w:headerReference w:type="even" r:id="rId28"/>
      <w:footerReference w:type="even" r:id="rId29"/>
      <w:footerReference w:type="default" r:id="rId30"/>
      <w:type w:val="continuous"/>
      <w:pgSz w:w="12240" w:h="15840"/>
      <w:pgMar w:top="720" w:right="1094" w:bottom="950" w:left="1094" w:header="720" w:footer="720" w:gutter="0"/>
      <w:cols w:space="461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E19E79C" w14:textId="77777777" w:rsidR="006D65E1" w:rsidRDefault="006D65E1">
      <w:r>
        <w:separator/>
      </w:r>
    </w:p>
    <w:p w14:paraId="12D6FBC7" w14:textId="77777777" w:rsidR="006D65E1" w:rsidRDefault="006D65E1"/>
  </w:endnote>
  <w:endnote w:type="continuationSeparator" w:id="0">
    <w:p w14:paraId="13FB52A2" w14:textId="77777777" w:rsidR="006D65E1" w:rsidRDefault="006D65E1">
      <w:r>
        <w:continuationSeparator/>
      </w:r>
    </w:p>
    <w:p w14:paraId="2B9DCE38" w14:textId="77777777" w:rsidR="006D65E1" w:rsidRDefault="006D65E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ew York">
    <w:altName w:val="Times New Roman"/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yriad Pro Light">
    <w:altName w:val="Myriad Pro Semibold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9A05066" w14:textId="77777777" w:rsidR="006D65E1" w:rsidRDefault="006D65E1">
    <w:pPr>
      <w:framePr w:wrap="around" w:vAnchor="text" w:hAnchor="margin" w:xAlign="right" w:y="1"/>
      <w:rPr>
        <w:rStyle w:val="PageNumber"/>
      </w:rPr>
    </w:pPr>
    <w:r>
      <w:rPr>
        <w:rStyle w:val="PageNumber"/>
      </w:rPr>
      <w:t xml:space="preserve">PAGE  </w:t>
    </w:r>
    <w:r>
      <w:rPr>
        <w:rStyle w:val="PageNumber"/>
        <w:noProof/>
      </w:rPr>
      <w:t>2</w:t>
    </w:r>
  </w:p>
  <w:p w14:paraId="66390C01" w14:textId="77777777" w:rsidR="006D65E1" w:rsidRDefault="006D65E1">
    <w:pPr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6AE66C" w14:textId="77777777" w:rsidR="006D65E1" w:rsidRDefault="006D65E1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CD72F0">
      <w:rPr>
        <w:noProof/>
      </w:rPr>
      <w:t>11</w:t>
    </w:r>
    <w:r>
      <w:rPr>
        <w:noProof/>
      </w:rPr>
      <w:fldChar w:fldCharType="end"/>
    </w:r>
  </w:p>
  <w:p w14:paraId="041688D7" w14:textId="77777777" w:rsidR="006D65E1" w:rsidRDefault="006D65E1">
    <w:pPr>
      <w:ind w:right="360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611520C" w14:textId="77777777" w:rsidR="006D65E1" w:rsidRDefault="006D65E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71856721" w14:textId="77777777" w:rsidR="006D65E1" w:rsidRDefault="006D65E1">
    <w:pPr>
      <w:pStyle w:val="Footer"/>
      <w:ind w:right="360"/>
    </w:pPr>
  </w:p>
  <w:p w14:paraId="25D255D9" w14:textId="77777777" w:rsidR="006D65E1" w:rsidRDefault="006D65E1"/>
</w:ftr>
</file>

<file path=word/footer4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C6A3BEF" w14:textId="77777777" w:rsidR="006D65E1" w:rsidRDefault="006D65E1">
    <w:pPr>
      <w:pStyle w:val="Foo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5</w:t>
    </w:r>
    <w:r>
      <w:rPr>
        <w:noProof/>
      </w:rPr>
      <w:fldChar w:fldCharType="end"/>
    </w:r>
  </w:p>
  <w:p w14:paraId="328A0B94" w14:textId="77777777" w:rsidR="006D65E1" w:rsidRDefault="006D65E1"/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43D0308" w14:textId="77777777" w:rsidR="006D65E1" w:rsidRDefault="006D65E1">
      <w:r>
        <w:separator/>
      </w:r>
    </w:p>
    <w:p w14:paraId="73AA2C95" w14:textId="77777777" w:rsidR="006D65E1" w:rsidRDefault="006D65E1"/>
  </w:footnote>
  <w:footnote w:type="continuationSeparator" w:id="0">
    <w:p w14:paraId="7DC46FEF" w14:textId="77777777" w:rsidR="006D65E1" w:rsidRDefault="006D65E1">
      <w:r>
        <w:continuationSeparator/>
      </w:r>
    </w:p>
    <w:p w14:paraId="74071E41" w14:textId="77777777" w:rsidR="006D65E1" w:rsidRDefault="006D65E1"/>
  </w:footnote>
  <w:footnote w:id="1">
    <w:p w14:paraId="4FDFD268" w14:textId="77777777" w:rsidR="006D65E1" w:rsidRDefault="006D65E1" w:rsidP="00E3100F">
      <w:pPr>
        <w:pStyle w:val="FootnoteText"/>
      </w:pPr>
      <w:r w:rsidRPr="00784D07">
        <w:rPr>
          <w:rStyle w:val="FootnoteReference"/>
        </w:rPr>
        <w:sym w:font="Symbol" w:char="F02A"/>
      </w:r>
      <w:r>
        <w:t xml:space="preserve"> </w:t>
      </w:r>
      <w:r w:rsidRPr="002B4598">
        <w:rPr>
          <w:rFonts w:ascii="Times New Roman" w:hAnsi="Times New Roman"/>
          <w:sz w:val="22"/>
          <w:szCs w:val="22"/>
        </w:rPr>
        <w:t>* Corresponding author. Tel: +44 (0)208-331-9046. E-mail: c.zeinalipouryazdi@greenwich.ac.uk</w:t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7049A90" w14:textId="77777777" w:rsidR="006D65E1" w:rsidRDefault="006D65E1"/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4450D"/>
    <w:multiLevelType w:val="hybridMultilevel"/>
    <w:tmpl w:val="8D242946"/>
    <w:lvl w:ilvl="0" w:tplc="04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1">
    <w:nsid w:val="114E1D13"/>
    <w:multiLevelType w:val="hybridMultilevel"/>
    <w:tmpl w:val="82F0B15C"/>
    <w:lvl w:ilvl="0" w:tplc="DA7C7ED0">
      <w:start w:val="1"/>
      <w:numFmt w:val="lowerLetter"/>
      <w:lvlText w:val="(%1)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>
    <w:nsid w:val="115A4C96"/>
    <w:multiLevelType w:val="hybridMultilevel"/>
    <w:tmpl w:val="CECCFD80"/>
    <w:lvl w:ilvl="0" w:tplc="04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3">
    <w:nsid w:val="1A543F18"/>
    <w:multiLevelType w:val="hybridMultilevel"/>
    <w:tmpl w:val="901E5608"/>
    <w:lvl w:ilvl="0" w:tplc="F842C256">
      <w:start w:val="1"/>
      <w:numFmt w:val="bullet"/>
      <w:lvlText w:val="•"/>
      <w:lvlJc w:val="left"/>
      <w:pPr>
        <w:ind w:left="900" w:hanging="360"/>
      </w:pPr>
      <w:rPr>
        <w:rFonts w:ascii="Times New Roman" w:hAnsi="Times New Roman" w:hint="default"/>
        <w:b/>
        <w:i w:val="0"/>
        <w:sz w:val="20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4">
    <w:nsid w:val="2A274C94"/>
    <w:multiLevelType w:val="hybridMultilevel"/>
    <w:tmpl w:val="05E4794C"/>
    <w:lvl w:ilvl="0" w:tplc="04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5">
    <w:nsid w:val="31E72F1A"/>
    <w:multiLevelType w:val="hybridMultilevel"/>
    <w:tmpl w:val="8BA26E80"/>
    <w:lvl w:ilvl="0" w:tplc="F842C256">
      <w:start w:val="1"/>
      <w:numFmt w:val="bullet"/>
      <w:lvlText w:val="•"/>
      <w:lvlJc w:val="left"/>
      <w:pPr>
        <w:ind w:left="540" w:hanging="360"/>
      </w:pPr>
      <w:rPr>
        <w:rFonts w:ascii="Times New Roman" w:hAnsi="Times New Roman" w:hint="default"/>
        <w:b/>
        <w:i w:val="0"/>
        <w:sz w:val="20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6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7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</w:abstractNum>
  <w:abstractNum w:abstractNumId="8">
    <w:nsid w:val="36326CC4"/>
    <w:multiLevelType w:val="hybridMultilevel"/>
    <w:tmpl w:val="F3F81246"/>
    <w:lvl w:ilvl="0" w:tplc="04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9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</w:abstractNum>
  <w:abstractNum w:abstractNumId="1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cs="Times New Roman" w:hint="default"/>
      </w:rPr>
    </w:lvl>
  </w:abstractNum>
  <w:abstractNum w:abstractNumId="11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cs="Times New Roman" w:hint="default"/>
      </w:rPr>
    </w:lvl>
  </w:abstractNum>
  <w:abstractNum w:abstractNumId="12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</w:abstractNum>
  <w:abstractNum w:abstractNumId="13">
    <w:nsid w:val="49C8362B"/>
    <w:multiLevelType w:val="hybridMultilevel"/>
    <w:tmpl w:val="A622E662"/>
    <w:lvl w:ilvl="0" w:tplc="04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14">
    <w:nsid w:val="55B541DE"/>
    <w:multiLevelType w:val="hybridMultilevel"/>
    <w:tmpl w:val="54D022E0"/>
    <w:lvl w:ilvl="0" w:tplc="F842C256">
      <w:start w:val="1"/>
      <w:numFmt w:val="bullet"/>
      <w:lvlText w:val="•"/>
      <w:lvlJc w:val="left"/>
      <w:pPr>
        <w:ind w:left="540" w:hanging="360"/>
      </w:pPr>
      <w:rPr>
        <w:rFonts w:ascii="Times New Roman" w:hAnsi="Times New Roman" w:hint="default"/>
        <w:b/>
        <w:i w:val="0"/>
        <w:sz w:val="20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5">
    <w:nsid w:val="68D579C3"/>
    <w:multiLevelType w:val="hybridMultilevel"/>
    <w:tmpl w:val="2000E540"/>
    <w:lvl w:ilvl="0" w:tplc="F842C256">
      <w:start w:val="1"/>
      <w:numFmt w:val="bullet"/>
      <w:lvlText w:val="•"/>
      <w:lvlJc w:val="left"/>
      <w:pPr>
        <w:ind w:left="720" w:hanging="360"/>
      </w:pPr>
      <w:rPr>
        <w:rFonts w:ascii="Times New Roman" w:hAnsi="Times New Roman" w:hint="default"/>
        <w:b/>
        <w:i w:val="0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D657E2A"/>
    <w:multiLevelType w:val="hybridMultilevel"/>
    <w:tmpl w:val="C0004618"/>
    <w:lvl w:ilvl="0" w:tplc="04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9"/>
  </w:num>
  <w:num w:numId="3">
    <w:abstractNumId w:val="12"/>
  </w:num>
  <w:num w:numId="4">
    <w:abstractNumId w:val="10"/>
  </w:num>
  <w:num w:numId="5">
    <w:abstractNumId w:val="7"/>
  </w:num>
  <w:num w:numId="6">
    <w:abstractNumId w:val="6"/>
  </w:num>
  <w:num w:numId="7">
    <w:abstractNumId w:val="1"/>
  </w:num>
  <w:num w:numId="8">
    <w:abstractNumId w:val="3"/>
  </w:num>
  <w:num w:numId="9">
    <w:abstractNumId w:val="15"/>
  </w:num>
  <w:num w:numId="10">
    <w:abstractNumId w:val="14"/>
  </w:num>
  <w:num w:numId="11">
    <w:abstractNumId w:val="5"/>
  </w:num>
  <w:num w:numId="12">
    <w:abstractNumId w:val="8"/>
  </w:num>
  <w:num w:numId="13">
    <w:abstractNumId w:val="4"/>
  </w:num>
  <w:num w:numId="14">
    <w:abstractNumId w:val="2"/>
  </w:num>
  <w:num w:numId="15">
    <w:abstractNumId w:val="0"/>
  </w:num>
  <w:num w:numId="16">
    <w:abstractNumId w:val="13"/>
  </w:num>
  <w:num w:numId="1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embedTrueTypeFont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Physics Letter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z0xf9ppwsfpweadpy5zdf8awxesarwswws&quot;&gt;Rhombohedral_graphite&lt;record-ids&gt;&lt;item&gt;1&lt;/item&gt;&lt;item&gt;2&lt;/item&gt;&lt;item&gt;4&lt;/item&gt;&lt;item&gt;5&lt;/item&gt;&lt;item&gt;6&lt;/item&gt;&lt;item&gt;7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3&lt;/item&gt;&lt;item&gt;34&lt;/item&gt;&lt;item&gt;35&lt;/item&gt;&lt;item&gt;36&lt;/item&gt;&lt;item&gt;37&lt;/item&gt;&lt;item&gt;40&lt;/item&gt;&lt;/record-ids&gt;&lt;/item&gt;&lt;/Libraries&gt;"/>
  </w:docVars>
  <w:rsids>
    <w:rsidRoot w:val="008348A2"/>
    <w:rsid w:val="0000145F"/>
    <w:rsid w:val="000044A6"/>
    <w:rsid w:val="00005280"/>
    <w:rsid w:val="00005E4D"/>
    <w:rsid w:val="000069AB"/>
    <w:rsid w:val="00017FA8"/>
    <w:rsid w:val="000201D0"/>
    <w:rsid w:val="00020761"/>
    <w:rsid w:val="00020D30"/>
    <w:rsid w:val="00022FD0"/>
    <w:rsid w:val="00023AD8"/>
    <w:rsid w:val="00023F5D"/>
    <w:rsid w:val="00025444"/>
    <w:rsid w:val="0003046A"/>
    <w:rsid w:val="00033E40"/>
    <w:rsid w:val="000347EB"/>
    <w:rsid w:val="000354AF"/>
    <w:rsid w:val="00040132"/>
    <w:rsid w:val="00040470"/>
    <w:rsid w:val="00040500"/>
    <w:rsid w:val="0004094F"/>
    <w:rsid w:val="00040AAC"/>
    <w:rsid w:val="00041628"/>
    <w:rsid w:val="00041DDD"/>
    <w:rsid w:val="00042327"/>
    <w:rsid w:val="000426D5"/>
    <w:rsid w:val="000456D2"/>
    <w:rsid w:val="00046572"/>
    <w:rsid w:val="000511BE"/>
    <w:rsid w:val="00051987"/>
    <w:rsid w:val="00051E0C"/>
    <w:rsid w:val="00054E8D"/>
    <w:rsid w:val="00055DB6"/>
    <w:rsid w:val="00056B35"/>
    <w:rsid w:val="0006095D"/>
    <w:rsid w:val="00061C28"/>
    <w:rsid w:val="000638C4"/>
    <w:rsid w:val="00065041"/>
    <w:rsid w:val="00065457"/>
    <w:rsid w:val="00065C26"/>
    <w:rsid w:val="00072057"/>
    <w:rsid w:val="00072A2D"/>
    <w:rsid w:val="00075751"/>
    <w:rsid w:val="00080AAA"/>
    <w:rsid w:val="0008136C"/>
    <w:rsid w:val="000821EE"/>
    <w:rsid w:val="0008235D"/>
    <w:rsid w:val="000827C8"/>
    <w:rsid w:val="000908DB"/>
    <w:rsid w:val="00093805"/>
    <w:rsid w:val="00095669"/>
    <w:rsid w:val="000958DA"/>
    <w:rsid w:val="00095B94"/>
    <w:rsid w:val="00096EAA"/>
    <w:rsid w:val="000A18C3"/>
    <w:rsid w:val="000A20AA"/>
    <w:rsid w:val="000A5F08"/>
    <w:rsid w:val="000A65BB"/>
    <w:rsid w:val="000B2C08"/>
    <w:rsid w:val="000B356D"/>
    <w:rsid w:val="000B3973"/>
    <w:rsid w:val="000B47B3"/>
    <w:rsid w:val="000B6555"/>
    <w:rsid w:val="000C4D20"/>
    <w:rsid w:val="000C5C26"/>
    <w:rsid w:val="000C6B55"/>
    <w:rsid w:val="000D1F60"/>
    <w:rsid w:val="000D2D84"/>
    <w:rsid w:val="000D2E72"/>
    <w:rsid w:val="000D32A5"/>
    <w:rsid w:val="000D378A"/>
    <w:rsid w:val="000D4C69"/>
    <w:rsid w:val="000E0886"/>
    <w:rsid w:val="000E4F73"/>
    <w:rsid w:val="000E5B08"/>
    <w:rsid w:val="000E5E84"/>
    <w:rsid w:val="000E75E3"/>
    <w:rsid w:val="000E7DCC"/>
    <w:rsid w:val="000F4D2D"/>
    <w:rsid w:val="000F6B76"/>
    <w:rsid w:val="00101955"/>
    <w:rsid w:val="00101D1F"/>
    <w:rsid w:val="00102472"/>
    <w:rsid w:val="001033CB"/>
    <w:rsid w:val="00103D38"/>
    <w:rsid w:val="00105668"/>
    <w:rsid w:val="00106FE1"/>
    <w:rsid w:val="001118F2"/>
    <w:rsid w:val="001120C0"/>
    <w:rsid w:val="0011211F"/>
    <w:rsid w:val="00112D22"/>
    <w:rsid w:val="00112FE3"/>
    <w:rsid w:val="001151CA"/>
    <w:rsid w:val="00115AD9"/>
    <w:rsid w:val="00115FB9"/>
    <w:rsid w:val="0011795D"/>
    <w:rsid w:val="00120944"/>
    <w:rsid w:val="00127E76"/>
    <w:rsid w:val="00127F55"/>
    <w:rsid w:val="001331F9"/>
    <w:rsid w:val="0013331F"/>
    <w:rsid w:val="001358DF"/>
    <w:rsid w:val="00136792"/>
    <w:rsid w:val="001379DD"/>
    <w:rsid w:val="00140143"/>
    <w:rsid w:val="00140701"/>
    <w:rsid w:val="00141659"/>
    <w:rsid w:val="00142993"/>
    <w:rsid w:val="00144EF1"/>
    <w:rsid w:val="00145E6F"/>
    <w:rsid w:val="00146E92"/>
    <w:rsid w:val="0015109A"/>
    <w:rsid w:val="0015129C"/>
    <w:rsid w:val="00152C92"/>
    <w:rsid w:val="00157E12"/>
    <w:rsid w:val="001630B9"/>
    <w:rsid w:val="00167EBD"/>
    <w:rsid w:val="00173040"/>
    <w:rsid w:val="00173316"/>
    <w:rsid w:val="00175C26"/>
    <w:rsid w:val="001819F9"/>
    <w:rsid w:val="0018212F"/>
    <w:rsid w:val="00183E3D"/>
    <w:rsid w:val="00190944"/>
    <w:rsid w:val="00192075"/>
    <w:rsid w:val="00193DFA"/>
    <w:rsid w:val="00193E98"/>
    <w:rsid w:val="0019409B"/>
    <w:rsid w:val="00195C70"/>
    <w:rsid w:val="0019690B"/>
    <w:rsid w:val="001A16D7"/>
    <w:rsid w:val="001A3815"/>
    <w:rsid w:val="001C14CB"/>
    <w:rsid w:val="001C2488"/>
    <w:rsid w:val="001C2EC9"/>
    <w:rsid w:val="001C38EF"/>
    <w:rsid w:val="001D16BB"/>
    <w:rsid w:val="001D2831"/>
    <w:rsid w:val="001D4283"/>
    <w:rsid w:val="001D77B5"/>
    <w:rsid w:val="001E077C"/>
    <w:rsid w:val="001E0AD9"/>
    <w:rsid w:val="001E3568"/>
    <w:rsid w:val="001E45DF"/>
    <w:rsid w:val="001E48A7"/>
    <w:rsid w:val="001E4BEF"/>
    <w:rsid w:val="001E6AB1"/>
    <w:rsid w:val="001E6F69"/>
    <w:rsid w:val="001E7759"/>
    <w:rsid w:val="001F033B"/>
    <w:rsid w:val="001F19F2"/>
    <w:rsid w:val="001F47E6"/>
    <w:rsid w:val="001F4C24"/>
    <w:rsid w:val="001F4ED7"/>
    <w:rsid w:val="001F58AE"/>
    <w:rsid w:val="001F79F5"/>
    <w:rsid w:val="002002E6"/>
    <w:rsid w:val="002005D4"/>
    <w:rsid w:val="002011C7"/>
    <w:rsid w:val="00201532"/>
    <w:rsid w:val="002031A2"/>
    <w:rsid w:val="002038A4"/>
    <w:rsid w:val="00203E9B"/>
    <w:rsid w:val="00204898"/>
    <w:rsid w:val="0021039D"/>
    <w:rsid w:val="00211EB2"/>
    <w:rsid w:val="002128C3"/>
    <w:rsid w:val="00212D24"/>
    <w:rsid w:val="002152E5"/>
    <w:rsid w:val="00217023"/>
    <w:rsid w:val="00217057"/>
    <w:rsid w:val="002216A6"/>
    <w:rsid w:val="00223591"/>
    <w:rsid w:val="00223CBE"/>
    <w:rsid w:val="002242E7"/>
    <w:rsid w:val="00227F2B"/>
    <w:rsid w:val="00231414"/>
    <w:rsid w:val="00232347"/>
    <w:rsid w:val="00235596"/>
    <w:rsid w:val="002359FD"/>
    <w:rsid w:val="0024409A"/>
    <w:rsid w:val="00244100"/>
    <w:rsid w:val="00244525"/>
    <w:rsid w:val="00245D59"/>
    <w:rsid w:val="002534B1"/>
    <w:rsid w:val="00253BA8"/>
    <w:rsid w:val="002564E1"/>
    <w:rsid w:val="00256C2B"/>
    <w:rsid w:val="00257C6E"/>
    <w:rsid w:val="0026148A"/>
    <w:rsid w:val="002625D3"/>
    <w:rsid w:val="00263422"/>
    <w:rsid w:val="00263C13"/>
    <w:rsid w:val="002644CA"/>
    <w:rsid w:val="00266E68"/>
    <w:rsid w:val="0026737B"/>
    <w:rsid w:val="00270D55"/>
    <w:rsid w:val="002729FB"/>
    <w:rsid w:val="0027337F"/>
    <w:rsid w:val="00274263"/>
    <w:rsid w:val="00276EDC"/>
    <w:rsid w:val="00277A5D"/>
    <w:rsid w:val="002841E4"/>
    <w:rsid w:val="00285E01"/>
    <w:rsid w:val="0028639B"/>
    <w:rsid w:val="0028691A"/>
    <w:rsid w:val="00286CA5"/>
    <w:rsid w:val="0028720E"/>
    <w:rsid w:val="002905F6"/>
    <w:rsid w:val="002915E8"/>
    <w:rsid w:val="0029235A"/>
    <w:rsid w:val="002937A3"/>
    <w:rsid w:val="00295587"/>
    <w:rsid w:val="00295824"/>
    <w:rsid w:val="002A0455"/>
    <w:rsid w:val="002A12E2"/>
    <w:rsid w:val="002A2500"/>
    <w:rsid w:val="002A372B"/>
    <w:rsid w:val="002A3A66"/>
    <w:rsid w:val="002A3DFB"/>
    <w:rsid w:val="002A6A7E"/>
    <w:rsid w:val="002A7098"/>
    <w:rsid w:val="002A7834"/>
    <w:rsid w:val="002A7D96"/>
    <w:rsid w:val="002B31FC"/>
    <w:rsid w:val="002B5AB3"/>
    <w:rsid w:val="002B7944"/>
    <w:rsid w:val="002B7C8D"/>
    <w:rsid w:val="002C0186"/>
    <w:rsid w:val="002C2BEC"/>
    <w:rsid w:val="002C3431"/>
    <w:rsid w:val="002C6349"/>
    <w:rsid w:val="002C7A94"/>
    <w:rsid w:val="002D0F51"/>
    <w:rsid w:val="002D1060"/>
    <w:rsid w:val="002D107B"/>
    <w:rsid w:val="002D1C1C"/>
    <w:rsid w:val="002D34FC"/>
    <w:rsid w:val="002E14EB"/>
    <w:rsid w:val="002E2B1E"/>
    <w:rsid w:val="002E6335"/>
    <w:rsid w:val="002E7BE1"/>
    <w:rsid w:val="002F17D3"/>
    <w:rsid w:val="002F58D6"/>
    <w:rsid w:val="002F7E34"/>
    <w:rsid w:val="00304408"/>
    <w:rsid w:val="00307332"/>
    <w:rsid w:val="00310911"/>
    <w:rsid w:val="003112BD"/>
    <w:rsid w:val="00311A89"/>
    <w:rsid w:val="00311B1D"/>
    <w:rsid w:val="00315303"/>
    <w:rsid w:val="00315945"/>
    <w:rsid w:val="00316033"/>
    <w:rsid w:val="003163DE"/>
    <w:rsid w:val="00317C24"/>
    <w:rsid w:val="0032009F"/>
    <w:rsid w:val="003226F1"/>
    <w:rsid w:val="00323624"/>
    <w:rsid w:val="00323DD7"/>
    <w:rsid w:val="00324A45"/>
    <w:rsid w:val="00324C0F"/>
    <w:rsid w:val="00325292"/>
    <w:rsid w:val="0032613E"/>
    <w:rsid w:val="00326E37"/>
    <w:rsid w:val="00326EFB"/>
    <w:rsid w:val="00327F16"/>
    <w:rsid w:val="00331C17"/>
    <w:rsid w:val="003340F9"/>
    <w:rsid w:val="0035002E"/>
    <w:rsid w:val="00350276"/>
    <w:rsid w:val="00350732"/>
    <w:rsid w:val="00351DF9"/>
    <w:rsid w:val="003528CE"/>
    <w:rsid w:val="00353676"/>
    <w:rsid w:val="003547B0"/>
    <w:rsid w:val="00355DFD"/>
    <w:rsid w:val="00357E53"/>
    <w:rsid w:val="0036271A"/>
    <w:rsid w:val="00362D68"/>
    <w:rsid w:val="003679A1"/>
    <w:rsid w:val="0037045B"/>
    <w:rsid w:val="00370FF6"/>
    <w:rsid w:val="00371EC8"/>
    <w:rsid w:val="00372A44"/>
    <w:rsid w:val="00372B50"/>
    <w:rsid w:val="00374278"/>
    <w:rsid w:val="00375A2C"/>
    <w:rsid w:val="00377571"/>
    <w:rsid w:val="00377B4D"/>
    <w:rsid w:val="00380996"/>
    <w:rsid w:val="00383DE1"/>
    <w:rsid w:val="00384026"/>
    <w:rsid w:val="00385716"/>
    <w:rsid w:val="00386844"/>
    <w:rsid w:val="0039294D"/>
    <w:rsid w:val="00393CED"/>
    <w:rsid w:val="00394325"/>
    <w:rsid w:val="00394F69"/>
    <w:rsid w:val="003A0ABE"/>
    <w:rsid w:val="003A0E5F"/>
    <w:rsid w:val="003A0F5F"/>
    <w:rsid w:val="003A0FF3"/>
    <w:rsid w:val="003A18CB"/>
    <w:rsid w:val="003A1ED9"/>
    <w:rsid w:val="003A3237"/>
    <w:rsid w:val="003A3EAB"/>
    <w:rsid w:val="003A3F8A"/>
    <w:rsid w:val="003B4799"/>
    <w:rsid w:val="003B4AF3"/>
    <w:rsid w:val="003B5C61"/>
    <w:rsid w:val="003B6DDE"/>
    <w:rsid w:val="003B7E00"/>
    <w:rsid w:val="003C2866"/>
    <w:rsid w:val="003C62BE"/>
    <w:rsid w:val="003D0512"/>
    <w:rsid w:val="003D0580"/>
    <w:rsid w:val="003D2F5B"/>
    <w:rsid w:val="003D3108"/>
    <w:rsid w:val="003D3C80"/>
    <w:rsid w:val="003D4A6D"/>
    <w:rsid w:val="003D4C22"/>
    <w:rsid w:val="003D5EC8"/>
    <w:rsid w:val="003D6BC4"/>
    <w:rsid w:val="003E17F4"/>
    <w:rsid w:val="003E30B9"/>
    <w:rsid w:val="003E5207"/>
    <w:rsid w:val="003E5ECA"/>
    <w:rsid w:val="003E6700"/>
    <w:rsid w:val="003F11EF"/>
    <w:rsid w:val="003F2ACC"/>
    <w:rsid w:val="003F318E"/>
    <w:rsid w:val="003F4F56"/>
    <w:rsid w:val="00400728"/>
    <w:rsid w:val="00400EE9"/>
    <w:rsid w:val="00402408"/>
    <w:rsid w:val="00405C54"/>
    <w:rsid w:val="0041079D"/>
    <w:rsid w:val="00410ABB"/>
    <w:rsid w:val="004128A8"/>
    <w:rsid w:val="0041355B"/>
    <w:rsid w:val="0041398C"/>
    <w:rsid w:val="004145A5"/>
    <w:rsid w:val="0041510E"/>
    <w:rsid w:val="0041585D"/>
    <w:rsid w:val="004163FF"/>
    <w:rsid w:val="00416BC3"/>
    <w:rsid w:val="00417D56"/>
    <w:rsid w:val="00422950"/>
    <w:rsid w:val="00422CC8"/>
    <w:rsid w:val="004242E2"/>
    <w:rsid w:val="00424CCD"/>
    <w:rsid w:val="00424F77"/>
    <w:rsid w:val="00427112"/>
    <w:rsid w:val="00431B56"/>
    <w:rsid w:val="0043458B"/>
    <w:rsid w:val="00434E28"/>
    <w:rsid w:val="0044328C"/>
    <w:rsid w:val="0044365A"/>
    <w:rsid w:val="004437F1"/>
    <w:rsid w:val="0044598D"/>
    <w:rsid w:val="00446B66"/>
    <w:rsid w:val="00450B6E"/>
    <w:rsid w:val="004511B9"/>
    <w:rsid w:val="00452326"/>
    <w:rsid w:val="0045507A"/>
    <w:rsid w:val="00455E9F"/>
    <w:rsid w:val="004564CF"/>
    <w:rsid w:val="0045750A"/>
    <w:rsid w:val="00464303"/>
    <w:rsid w:val="00466152"/>
    <w:rsid w:val="00471FE3"/>
    <w:rsid w:val="0047229E"/>
    <w:rsid w:val="004822AA"/>
    <w:rsid w:val="004848BB"/>
    <w:rsid w:val="00484B4E"/>
    <w:rsid w:val="00491EEE"/>
    <w:rsid w:val="0049348B"/>
    <w:rsid w:val="00496776"/>
    <w:rsid w:val="00496B72"/>
    <w:rsid w:val="004A248C"/>
    <w:rsid w:val="004A3528"/>
    <w:rsid w:val="004A362F"/>
    <w:rsid w:val="004A5D26"/>
    <w:rsid w:val="004A6D71"/>
    <w:rsid w:val="004A742B"/>
    <w:rsid w:val="004B0DB5"/>
    <w:rsid w:val="004B1240"/>
    <w:rsid w:val="004B1861"/>
    <w:rsid w:val="004B33C6"/>
    <w:rsid w:val="004C1222"/>
    <w:rsid w:val="004C2461"/>
    <w:rsid w:val="004C2F58"/>
    <w:rsid w:val="004C58CB"/>
    <w:rsid w:val="004C71C0"/>
    <w:rsid w:val="004D06C7"/>
    <w:rsid w:val="004D081D"/>
    <w:rsid w:val="004D28FC"/>
    <w:rsid w:val="004D49F6"/>
    <w:rsid w:val="004D5F3A"/>
    <w:rsid w:val="004E07A1"/>
    <w:rsid w:val="004E16C8"/>
    <w:rsid w:val="004E1D94"/>
    <w:rsid w:val="004E1F47"/>
    <w:rsid w:val="004E22A5"/>
    <w:rsid w:val="004E2484"/>
    <w:rsid w:val="004E3910"/>
    <w:rsid w:val="004E5B62"/>
    <w:rsid w:val="004E71A3"/>
    <w:rsid w:val="004F0A28"/>
    <w:rsid w:val="004F7E2C"/>
    <w:rsid w:val="004F7FDC"/>
    <w:rsid w:val="0050035E"/>
    <w:rsid w:val="00501D16"/>
    <w:rsid w:val="0050233D"/>
    <w:rsid w:val="00507F2E"/>
    <w:rsid w:val="0051070A"/>
    <w:rsid w:val="00513318"/>
    <w:rsid w:val="00513972"/>
    <w:rsid w:val="005139E0"/>
    <w:rsid w:val="00514772"/>
    <w:rsid w:val="00520C36"/>
    <w:rsid w:val="00521396"/>
    <w:rsid w:val="00522D09"/>
    <w:rsid w:val="00522E25"/>
    <w:rsid w:val="005257AC"/>
    <w:rsid w:val="0053030E"/>
    <w:rsid w:val="005327A4"/>
    <w:rsid w:val="00534988"/>
    <w:rsid w:val="00535B7F"/>
    <w:rsid w:val="00535F29"/>
    <w:rsid w:val="00544F34"/>
    <w:rsid w:val="00547F71"/>
    <w:rsid w:val="00551789"/>
    <w:rsid w:val="00552618"/>
    <w:rsid w:val="00552A07"/>
    <w:rsid w:val="00552AFE"/>
    <w:rsid w:val="00552CEC"/>
    <w:rsid w:val="005533CD"/>
    <w:rsid w:val="005566C4"/>
    <w:rsid w:val="005577A3"/>
    <w:rsid w:val="00563E1D"/>
    <w:rsid w:val="00567DC3"/>
    <w:rsid w:val="00567DCD"/>
    <w:rsid w:val="0057047C"/>
    <w:rsid w:val="005721AA"/>
    <w:rsid w:val="005725BE"/>
    <w:rsid w:val="005754B8"/>
    <w:rsid w:val="00575965"/>
    <w:rsid w:val="00576D25"/>
    <w:rsid w:val="00580B63"/>
    <w:rsid w:val="00583D67"/>
    <w:rsid w:val="00584B07"/>
    <w:rsid w:val="00585165"/>
    <w:rsid w:val="0059195D"/>
    <w:rsid w:val="00591A57"/>
    <w:rsid w:val="00591AC2"/>
    <w:rsid w:val="00592BAB"/>
    <w:rsid w:val="00593627"/>
    <w:rsid w:val="005939DA"/>
    <w:rsid w:val="00593E7A"/>
    <w:rsid w:val="00593F68"/>
    <w:rsid w:val="0059414F"/>
    <w:rsid w:val="00594A15"/>
    <w:rsid w:val="0059535F"/>
    <w:rsid w:val="00597BC6"/>
    <w:rsid w:val="005A0EF4"/>
    <w:rsid w:val="005A21E4"/>
    <w:rsid w:val="005A4006"/>
    <w:rsid w:val="005A49D6"/>
    <w:rsid w:val="005B116C"/>
    <w:rsid w:val="005B3F1B"/>
    <w:rsid w:val="005B4965"/>
    <w:rsid w:val="005B57D6"/>
    <w:rsid w:val="005C118C"/>
    <w:rsid w:val="005C1633"/>
    <w:rsid w:val="005C40AE"/>
    <w:rsid w:val="005C4FBE"/>
    <w:rsid w:val="005C61F6"/>
    <w:rsid w:val="005C630C"/>
    <w:rsid w:val="005C68A8"/>
    <w:rsid w:val="005C6C44"/>
    <w:rsid w:val="005D0C10"/>
    <w:rsid w:val="005D0C26"/>
    <w:rsid w:val="005D11A6"/>
    <w:rsid w:val="005D1857"/>
    <w:rsid w:val="005D1ABD"/>
    <w:rsid w:val="005D2065"/>
    <w:rsid w:val="005D285C"/>
    <w:rsid w:val="005D331D"/>
    <w:rsid w:val="005E153A"/>
    <w:rsid w:val="005E2701"/>
    <w:rsid w:val="005E3336"/>
    <w:rsid w:val="005E3B9A"/>
    <w:rsid w:val="005E3C5A"/>
    <w:rsid w:val="005E71E3"/>
    <w:rsid w:val="005E7A7B"/>
    <w:rsid w:val="005F3405"/>
    <w:rsid w:val="005F3B85"/>
    <w:rsid w:val="005F3E7A"/>
    <w:rsid w:val="005F4CD7"/>
    <w:rsid w:val="005F5C5C"/>
    <w:rsid w:val="005F6584"/>
    <w:rsid w:val="005F7CFB"/>
    <w:rsid w:val="006010A6"/>
    <w:rsid w:val="0060251B"/>
    <w:rsid w:val="00602AB2"/>
    <w:rsid w:val="00604E00"/>
    <w:rsid w:val="00604F23"/>
    <w:rsid w:val="00606934"/>
    <w:rsid w:val="00607A08"/>
    <w:rsid w:val="00607DE0"/>
    <w:rsid w:val="0061029C"/>
    <w:rsid w:val="00614F2E"/>
    <w:rsid w:val="00615F90"/>
    <w:rsid w:val="0061697C"/>
    <w:rsid w:val="00616D68"/>
    <w:rsid w:val="00623793"/>
    <w:rsid w:val="00624E83"/>
    <w:rsid w:val="00625130"/>
    <w:rsid w:val="00627B12"/>
    <w:rsid w:val="00631B3F"/>
    <w:rsid w:val="00631E32"/>
    <w:rsid w:val="00632114"/>
    <w:rsid w:val="0063270E"/>
    <w:rsid w:val="00632D11"/>
    <w:rsid w:val="00634422"/>
    <w:rsid w:val="0063792D"/>
    <w:rsid w:val="00640C6F"/>
    <w:rsid w:val="0064147A"/>
    <w:rsid w:val="00642803"/>
    <w:rsid w:val="00643356"/>
    <w:rsid w:val="0065200D"/>
    <w:rsid w:val="00652B9B"/>
    <w:rsid w:val="00652E1F"/>
    <w:rsid w:val="006532A9"/>
    <w:rsid w:val="00654095"/>
    <w:rsid w:val="006558BF"/>
    <w:rsid w:val="006559EC"/>
    <w:rsid w:val="00656079"/>
    <w:rsid w:val="00656655"/>
    <w:rsid w:val="00656CCB"/>
    <w:rsid w:val="006604C6"/>
    <w:rsid w:val="00660C69"/>
    <w:rsid w:val="00662E3D"/>
    <w:rsid w:val="006635C3"/>
    <w:rsid w:val="00664405"/>
    <w:rsid w:val="00667338"/>
    <w:rsid w:val="006717DA"/>
    <w:rsid w:val="00671A0B"/>
    <w:rsid w:val="00671F2D"/>
    <w:rsid w:val="00672A27"/>
    <w:rsid w:val="00672F53"/>
    <w:rsid w:val="006775D5"/>
    <w:rsid w:val="006822F3"/>
    <w:rsid w:val="0068488C"/>
    <w:rsid w:val="00686313"/>
    <w:rsid w:val="00686AC1"/>
    <w:rsid w:val="00687B56"/>
    <w:rsid w:val="006910D8"/>
    <w:rsid w:val="00692641"/>
    <w:rsid w:val="00693C54"/>
    <w:rsid w:val="00695B9F"/>
    <w:rsid w:val="006976AD"/>
    <w:rsid w:val="006A42EC"/>
    <w:rsid w:val="006A4DF2"/>
    <w:rsid w:val="006A4ED5"/>
    <w:rsid w:val="006A6528"/>
    <w:rsid w:val="006B2581"/>
    <w:rsid w:val="006B74FE"/>
    <w:rsid w:val="006C13F9"/>
    <w:rsid w:val="006C1A26"/>
    <w:rsid w:val="006C6A78"/>
    <w:rsid w:val="006C6F0D"/>
    <w:rsid w:val="006D1512"/>
    <w:rsid w:val="006D65E1"/>
    <w:rsid w:val="006D6628"/>
    <w:rsid w:val="006D6FB3"/>
    <w:rsid w:val="006D71B9"/>
    <w:rsid w:val="006E308B"/>
    <w:rsid w:val="006E7C5E"/>
    <w:rsid w:val="006F13C7"/>
    <w:rsid w:val="006F268D"/>
    <w:rsid w:val="006F2AEF"/>
    <w:rsid w:val="006F44B4"/>
    <w:rsid w:val="006F64A7"/>
    <w:rsid w:val="006F7786"/>
    <w:rsid w:val="007006F0"/>
    <w:rsid w:val="00700747"/>
    <w:rsid w:val="007009DA"/>
    <w:rsid w:val="007016B6"/>
    <w:rsid w:val="00701780"/>
    <w:rsid w:val="00701795"/>
    <w:rsid w:val="00704BB9"/>
    <w:rsid w:val="00710CEF"/>
    <w:rsid w:val="0071182A"/>
    <w:rsid w:val="007130C0"/>
    <w:rsid w:val="007134FC"/>
    <w:rsid w:val="00716849"/>
    <w:rsid w:val="00716980"/>
    <w:rsid w:val="007179F0"/>
    <w:rsid w:val="00717DDA"/>
    <w:rsid w:val="00723EBC"/>
    <w:rsid w:val="0072464D"/>
    <w:rsid w:val="00725A59"/>
    <w:rsid w:val="00725E67"/>
    <w:rsid w:val="00727865"/>
    <w:rsid w:val="007331FF"/>
    <w:rsid w:val="0073379B"/>
    <w:rsid w:val="00734A3A"/>
    <w:rsid w:val="007369E0"/>
    <w:rsid w:val="00736F22"/>
    <w:rsid w:val="00740A9E"/>
    <w:rsid w:val="00741185"/>
    <w:rsid w:val="007442EC"/>
    <w:rsid w:val="00745BF4"/>
    <w:rsid w:val="00746CA6"/>
    <w:rsid w:val="00747AE5"/>
    <w:rsid w:val="00753035"/>
    <w:rsid w:val="0075465B"/>
    <w:rsid w:val="00755229"/>
    <w:rsid w:val="007629D3"/>
    <w:rsid w:val="00764AE3"/>
    <w:rsid w:val="0076531D"/>
    <w:rsid w:val="00766A44"/>
    <w:rsid w:val="00771507"/>
    <w:rsid w:val="00771517"/>
    <w:rsid w:val="00772F84"/>
    <w:rsid w:val="00780410"/>
    <w:rsid w:val="0078074F"/>
    <w:rsid w:val="00781F84"/>
    <w:rsid w:val="0078737B"/>
    <w:rsid w:val="00793081"/>
    <w:rsid w:val="00793489"/>
    <w:rsid w:val="00793923"/>
    <w:rsid w:val="00795C78"/>
    <w:rsid w:val="00797399"/>
    <w:rsid w:val="007A3262"/>
    <w:rsid w:val="007A3A6A"/>
    <w:rsid w:val="007A452B"/>
    <w:rsid w:val="007A4AC7"/>
    <w:rsid w:val="007A6B70"/>
    <w:rsid w:val="007B001D"/>
    <w:rsid w:val="007B0F6D"/>
    <w:rsid w:val="007B3765"/>
    <w:rsid w:val="007B4A07"/>
    <w:rsid w:val="007B5522"/>
    <w:rsid w:val="007C1383"/>
    <w:rsid w:val="007C6979"/>
    <w:rsid w:val="007C732A"/>
    <w:rsid w:val="007D04E4"/>
    <w:rsid w:val="007D1ED0"/>
    <w:rsid w:val="007D377E"/>
    <w:rsid w:val="007D3BB5"/>
    <w:rsid w:val="007D5B1C"/>
    <w:rsid w:val="007D6052"/>
    <w:rsid w:val="007E19EA"/>
    <w:rsid w:val="007E2486"/>
    <w:rsid w:val="007E3DBF"/>
    <w:rsid w:val="007E44EE"/>
    <w:rsid w:val="007E4817"/>
    <w:rsid w:val="007E7230"/>
    <w:rsid w:val="007F2122"/>
    <w:rsid w:val="007F3750"/>
    <w:rsid w:val="007F387C"/>
    <w:rsid w:val="007F60D4"/>
    <w:rsid w:val="007F6792"/>
    <w:rsid w:val="007F6F65"/>
    <w:rsid w:val="00801D2D"/>
    <w:rsid w:val="00802381"/>
    <w:rsid w:val="00803489"/>
    <w:rsid w:val="00804A23"/>
    <w:rsid w:val="00804B5B"/>
    <w:rsid w:val="00805FDD"/>
    <w:rsid w:val="008072D3"/>
    <w:rsid w:val="00817D93"/>
    <w:rsid w:val="00821A2D"/>
    <w:rsid w:val="00822509"/>
    <w:rsid w:val="008236E1"/>
    <w:rsid w:val="00825897"/>
    <w:rsid w:val="00832594"/>
    <w:rsid w:val="00832F8B"/>
    <w:rsid w:val="00834002"/>
    <w:rsid w:val="008348A2"/>
    <w:rsid w:val="00835CBD"/>
    <w:rsid w:val="00835F25"/>
    <w:rsid w:val="00836EA3"/>
    <w:rsid w:val="00837DD2"/>
    <w:rsid w:val="00841DE8"/>
    <w:rsid w:val="00842865"/>
    <w:rsid w:val="00842BD8"/>
    <w:rsid w:val="008431CB"/>
    <w:rsid w:val="0084326C"/>
    <w:rsid w:val="008434FD"/>
    <w:rsid w:val="00845799"/>
    <w:rsid w:val="00847DCC"/>
    <w:rsid w:val="00850502"/>
    <w:rsid w:val="008531EE"/>
    <w:rsid w:val="00855B2D"/>
    <w:rsid w:val="00861D26"/>
    <w:rsid w:val="00861EDF"/>
    <w:rsid w:val="008623D9"/>
    <w:rsid w:val="0086314E"/>
    <w:rsid w:val="00865479"/>
    <w:rsid w:val="008655C0"/>
    <w:rsid w:val="008659C2"/>
    <w:rsid w:val="00872E62"/>
    <w:rsid w:val="00874AE9"/>
    <w:rsid w:val="00876015"/>
    <w:rsid w:val="008762C6"/>
    <w:rsid w:val="00881EE2"/>
    <w:rsid w:val="00883377"/>
    <w:rsid w:val="008867C1"/>
    <w:rsid w:val="008900FE"/>
    <w:rsid w:val="008907AF"/>
    <w:rsid w:val="00891B8A"/>
    <w:rsid w:val="008928BF"/>
    <w:rsid w:val="00894962"/>
    <w:rsid w:val="00897944"/>
    <w:rsid w:val="008A349B"/>
    <w:rsid w:val="008A5735"/>
    <w:rsid w:val="008A6C0E"/>
    <w:rsid w:val="008A71C3"/>
    <w:rsid w:val="008A71C6"/>
    <w:rsid w:val="008A7455"/>
    <w:rsid w:val="008B13E8"/>
    <w:rsid w:val="008B20AC"/>
    <w:rsid w:val="008B221E"/>
    <w:rsid w:val="008B5B01"/>
    <w:rsid w:val="008B6ADC"/>
    <w:rsid w:val="008C0529"/>
    <w:rsid w:val="008C2DFA"/>
    <w:rsid w:val="008C2E6D"/>
    <w:rsid w:val="008C3401"/>
    <w:rsid w:val="008C34C6"/>
    <w:rsid w:val="008C3D8B"/>
    <w:rsid w:val="008C3E5A"/>
    <w:rsid w:val="008C46BD"/>
    <w:rsid w:val="008C4BD4"/>
    <w:rsid w:val="008C6D7F"/>
    <w:rsid w:val="008C7FF6"/>
    <w:rsid w:val="008D1462"/>
    <w:rsid w:val="008D2DFE"/>
    <w:rsid w:val="008D3D15"/>
    <w:rsid w:val="008D5009"/>
    <w:rsid w:val="008D567C"/>
    <w:rsid w:val="008D5B5D"/>
    <w:rsid w:val="008D5F40"/>
    <w:rsid w:val="008D6134"/>
    <w:rsid w:val="008D7178"/>
    <w:rsid w:val="008D784E"/>
    <w:rsid w:val="008E200C"/>
    <w:rsid w:val="008E3E3E"/>
    <w:rsid w:val="008E47AE"/>
    <w:rsid w:val="008E50B6"/>
    <w:rsid w:val="008E6862"/>
    <w:rsid w:val="008E7854"/>
    <w:rsid w:val="008F0198"/>
    <w:rsid w:val="008F0CE3"/>
    <w:rsid w:val="008F461D"/>
    <w:rsid w:val="008F65E5"/>
    <w:rsid w:val="00900C43"/>
    <w:rsid w:val="00900EC2"/>
    <w:rsid w:val="00902102"/>
    <w:rsid w:val="009033FB"/>
    <w:rsid w:val="00903647"/>
    <w:rsid w:val="00904801"/>
    <w:rsid w:val="00905FE0"/>
    <w:rsid w:val="0090646F"/>
    <w:rsid w:val="00906D0E"/>
    <w:rsid w:val="0090722D"/>
    <w:rsid w:val="00912B3C"/>
    <w:rsid w:val="0091319F"/>
    <w:rsid w:val="00915174"/>
    <w:rsid w:val="0091538B"/>
    <w:rsid w:val="0092037A"/>
    <w:rsid w:val="009210A1"/>
    <w:rsid w:val="009246AD"/>
    <w:rsid w:val="009247D1"/>
    <w:rsid w:val="009257A9"/>
    <w:rsid w:val="00927CDC"/>
    <w:rsid w:val="0093186B"/>
    <w:rsid w:val="00941B43"/>
    <w:rsid w:val="00942500"/>
    <w:rsid w:val="0094432B"/>
    <w:rsid w:val="00946524"/>
    <w:rsid w:val="00946DB6"/>
    <w:rsid w:val="00947490"/>
    <w:rsid w:val="00950399"/>
    <w:rsid w:val="0095117B"/>
    <w:rsid w:val="00951441"/>
    <w:rsid w:val="009519CD"/>
    <w:rsid w:val="00952911"/>
    <w:rsid w:val="0095300A"/>
    <w:rsid w:val="009554B3"/>
    <w:rsid w:val="009560BF"/>
    <w:rsid w:val="009565EB"/>
    <w:rsid w:val="00957C0B"/>
    <w:rsid w:val="009628B7"/>
    <w:rsid w:val="009645F5"/>
    <w:rsid w:val="00967927"/>
    <w:rsid w:val="009704BE"/>
    <w:rsid w:val="00971459"/>
    <w:rsid w:val="00971934"/>
    <w:rsid w:val="00972102"/>
    <w:rsid w:val="009721DC"/>
    <w:rsid w:val="00972495"/>
    <w:rsid w:val="0097266F"/>
    <w:rsid w:val="00973530"/>
    <w:rsid w:val="00977350"/>
    <w:rsid w:val="00980C64"/>
    <w:rsid w:val="00981C8F"/>
    <w:rsid w:val="00984F9E"/>
    <w:rsid w:val="009850EA"/>
    <w:rsid w:val="009861A2"/>
    <w:rsid w:val="00992BC1"/>
    <w:rsid w:val="00992C85"/>
    <w:rsid w:val="00994931"/>
    <w:rsid w:val="009967BE"/>
    <w:rsid w:val="009968AF"/>
    <w:rsid w:val="00997A25"/>
    <w:rsid w:val="009A3B82"/>
    <w:rsid w:val="009A44E2"/>
    <w:rsid w:val="009A5480"/>
    <w:rsid w:val="009A5768"/>
    <w:rsid w:val="009A7E94"/>
    <w:rsid w:val="009B0F74"/>
    <w:rsid w:val="009B4829"/>
    <w:rsid w:val="009B4839"/>
    <w:rsid w:val="009B4A45"/>
    <w:rsid w:val="009B4D9A"/>
    <w:rsid w:val="009C4F3A"/>
    <w:rsid w:val="009D0C03"/>
    <w:rsid w:val="009D0FC8"/>
    <w:rsid w:val="009D1CA7"/>
    <w:rsid w:val="009D20A7"/>
    <w:rsid w:val="009D3CA8"/>
    <w:rsid w:val="009D41DF"/>
    <w:rsid w:val="009D4F35"/>
    <w:rsid w:val="009D5A1F"/>
    <w:rsid w:val="009D5E92"/>
    <w:rsid w:val="009D634E"/>
    <w:rsid w:val="009D7EEC"/>
    <w:rsid w:val="009E364E"/>
    <w:rsid w:val="009E5F35"/>
    <w:rsid w:val="009E6ABB"/>
    <w:rsid w:val="009E7CD4"/>
    <w:rsid w:val="009F14F3"/>
    <w:rsid w:val="009F16FF"/>
    <w:rsid w:val="009F32CA"/>
    <w:rsid w:val="009F34DE"/>
    <w:rsid w:val="009F65DA"/>
    <w:rsid w:val="00A02D62"/>
    <w:rsid w:val="00A03D1A"/>
    <w:rsid w:val="00A03E3A"/>
    <w:rsid w:val="00A0475D"/>
    <w:rsid w:val="00A1069E"/>
    <w:rsid w:val="00A12BD8"/>
    <w:rsid w:val="00A132E1"/>
    <w:rsid w:val="00A1701C"/>
    <w:rsid w:val="00A2081B"/>
    <w:rsid w:val="00A228EF"/>
    <w:rsid w:val="00A25963"/>
    <w:rsid w:val="00A269C9"/>
    <w:rsid w:val="00A27825"/>
    <w:rsid w:val="00A304F8"/>
    <w:rsid w:val="00A336B3"/>
    <w:rsid w:val="00A33BA5"/>
    <w:rsid w:val="00A34154"/>
    <w:rsid w:val="00A34BFC"/>
    <w:rsid w:val="00A368A7"/>
    <w:rsid w:val="00A37E02"/>
    <w:rsid w:val="00A410E8"/>
    <w:rsid w:val="00A41588"/>
    <w:rsid w:val="00A41C79"/>
    <w:rsid w:val="00A4236A"/>
    <w:rsid w:val="00A444E1"/>
    <w:rsid w:val="00A460B5"/>
    <w:rsid w:val="00A46C91"/>
    <w:rsid w:val="00A50BB1"/>
    <w:rsid w:val="00A50D34"/>
    <w:rsid w:val="00A51B55"/>
    <w:rsid w:val="00A52604"/>
    <w:rsid w:val="00A53461"/>
    <w:rsid w:val="00A538E8"/>
    <w:rsid w:val="00A53D8C"/>
    <w:rsid w:val="00A56050"/>
    <w:rsid w:val="00A5608B"/>
    <w:rsid w:val="00A566FE"/>
    <w:rsid w:val="00A5777B"/>
    <w:rsid w:val="00A615DF"/>
    <w:rsid w:val="00A61902"/>
    <w:rsid w:val="00A63ACB"/>
    <w:rsid w:val="00A640B8"/>
    <w:rsid w:val="00A66999"/>
    <w:rsid w:val="00A66EDD"/>
    <w:rsid w:val="00A71C00"/>
    <w:rsid w:val="00A774CF"/>
    <w:rsid w:val="00A80473"/>
    <w:rsid w:val="00A81105"/>
    <w:rsid w:val="00A8267F"/>
    <w:rsid w:val="00A82FF7"/>
    <w:rsid w:val="00A8440B"/>
    <w:rsid w:val="00A84A9B"/>
    <w:rsid w:val="00A84E34"/>
    <w:rsid w:val="00A86984"/>
    <w:rsid w:val="00A875D5"/>
    <w:rsid w:val="00A90D2F"/>
    <w:rsid w:val="00A9143E"/>
    <w:rsid w:val="00A918AD"/>
    <w:rsid w:val="00A923E3"/>
    <w:rsid w:val="00A9689D"/>
    <w:rsid w:val="00A971CB"/>
    <w:rsid w:val="00AA0081"/>
    <w:rsid w:val="00AA034E"/>
    <w:rsid w:val="00AA19E3"/>
    <w:rsid w:val="00AA26CB"/>
    <w:rsid w:val="00AA4779"/>
    <w:rsid w:val="00AA778A"/>
    <w:rsid w:val="00AA78BE"/>
    <w:rsid w:val="00AB01E4"/>
    <w:rsid w:val="00AB0A03"/>
    <w:rsid w:val="00AB4C3E"/>
    <w:rsid w:val="00AB676D"/>
    <w:rsid w:val="00AC04CF"/>
    <w:rsid w:val="00AC0AB9"/>
    <w:rsid w:val="00AC1839"/>
    <w:rsid w:val="00AC3289"/>
    <w:rsid w:val="00AC428D"/>
    <w:rsid w:val="00AC45A1"/>
    <w:rsid w:val="00AC4C6D"/>
    <w:rsid w:val="00AC5F97"/>
    <w:rsid w:val="00AC6438"/>
    <w:rsid w:val="00AD07F8"/>
    <w:rsid w:val="00AD12F3"/>
    <w:rsid w:val="00AD1B0A"/>
    <w:rsid w:val="00AD387E"/>
    <w:rsid w:val="00AD50E0"/>
    <w:rsid w:val="00AD5872"/>
    <w:rsid w:val="00AD5A06"/>
    <w:rsid w:val="00AD72E9"/>
    <w:rsid w:val="00AD7826"/>
    <w:rsid w:val="00AE2377"/>
    <w:rsid w:val="00AE36CE"/>
    <w:rsid w:val="00AE4B97"/>
    <w:rsid w:val="00AE4D52"/>
    <w:rsid w:val="00AE5153"/>
    <w:rsid w:val="00AE75F6"/>
    <w:rsid w:val="00AE767F"/>
    <w:rsid w:val="00AE7EA8"/>
    <w:rsid w:val="00AF0116"/>
    <w:rsid w:val="00AF2141"/>
    <w:rsid w:val="00AF2AD1"/>
    <w:rsid w:val="00AF2BAC"/>
    <w:rsid w:val="00AF5D8E"/>
    <w:rsid w:val="00AF7E52"/>
    <w:rsid w:val="00B01471"/>
    <w:rsid w:val="00B04EBD"/>
    <w:rsid w:val="00B1272E"/>
    <w:rsid w:val="00B15935"/>
    <w:rsid w:val="00B162EC"/>
    <w:rsid w:val="00B17118"/>
    <w:rsid w:val="00B22F1B"/>
    <w:rsid w:val="00B27B60"/>
    <w:rsid w:val="00B313D0"/>
    <w:rsid w:val="00B3204A"/>
    <w:rsid w:val="00B32AAC"/>
    <w:rsid w:val="00B34497"/>
    <w:rsid w:val="00B35F6B"/>
    <w:rsid w:val="00B4248C"/>
    <w:rsid w:val="00B42A56"/>
    <w:rsid w:val="00B42C29"/>
    <w:rsid w:val="00B438CF"/>
    <w:rsid w:val="00B45ADC"/>
    <w:rsid w:val="00B45EE9"/>
    <w:rsid w:val="00B46C9B"/>
    <w:rsid w:val="00B47EA4"/>
    <w:rsid w:val="00B50028"/>
    <w:rsid w:val="00B51499"/>
    <w:rsid w:val="00B51B4E"/>
    <w:rsid w:val="00B5459A"/>
    <w:rsid w:val="00B54F57"/>
    <w:rsid w:val="00B563D9"/>
    <w:rsid w:val="00B60056"/>
    <w:rsid w:val="00B61BC2"/>
    <w:rsid w:val="00B61D82"/>
    <w:rsid w:val="00B631C3"/>
    <w:rsid w:val="00B64A1D"/>
    <w:rsid w:val="00B6660E"/>
    <w:rsid w:val="00B66F84"/>
    <w:rsid w:val="00B672EA"/>
    <w:rsid w:val="00B71491"/>
    <w:rsid w:val="00B71E4E"/>
    <w:rsid w:val="00B72BBE"/>
    <w:rsid w:val="00B735F9"/>
    <w:rsid w:val="00B746C5"/>
    <w:rsid w:val="00B75044"/>
    <w:rsid w:val="00B7618D"/>
    <w:rsid w:val="00B76AA8"/>
    <w:rsid w:val="00B76E1B"/>
    <w:rsid w:val="00B80EE9"/>
    <w:rsid w:val="00B84067"/>
    <w:rsid w:val="00B848D8"/>
    <w:rsid w:val="00B854AC"/>
    <w:rsid w:val="00B875D7"/>
    <w:rsid w:val="00B92024"/>
    <w:rsid w:val="00B92048"/>
    <w:rsid w:val="00B92DEB"/>
    <w:rsid w:val="00B959B5"/>
    <w:rsid w:val="00B96C21"/>
    <w:rsid w:val="00B97259"/>
    <w:rsid w:val="00BA0870"/>
    <w:rsid w:val="00BA2F00"/>
    <w:rsid w:val="00BA3CD1"/>
    <w:rsid w:val="00BA43F7"/>
    <w:rsid w:val="00BA4C55"/>
    <w:rsid w:val="00BA4E2D"/>
    <w:rsid w:val="00BA58C0"/>
    <w:rsid w:val="00BB07F2"/>
    <w:rsid w:val="00BB1134"/>
    <w:rsid w:val="00BB2ADD"/>
    <w:rsid w:val="00BB604E"/>
    <w:rsid w:val="00BB757E"/>
    <w:rsid w:val="00BC1372"/>
    <w:rsid w:val="00BC21EE"/>
    <w:rsid w:val="00BC246E"/>
    <w:rsid w:val="00BC3E2A"/>
    <w:rsid w:val="00BC6129"/>
    <w:rsid w:val="00BC6F96"/>
    <w:rsid w:val="00BC7DEF"/>
    <w:rsid w:val="00BD0668"/>
    <w:rsid w:val="00BD2627"/>
    <w:rsid w:val="00BD5122"/>
    <w:rsid w:val="00BD689A"/>
    <w:rsid w:val="00BD6BE3"/>
    <w:rsid w:val="00BD733D"/>
    <w:rsid w:val="00BD7810"/>
    <w:rsid w:val="00BE0FD4"/>
    <w:rsid w:val="00BE1033"/>
    <w:rsid w:val="00BE1E3A"/>
    <w:rsid w:val="00BE2750"/>
    <w:rsid w:val="00BE2ACD"/>
    <w:rsid w:val="00BE533F"/>
    <w:rsid w:val="00BF1976"/>
    <w:rsid w:val="00BF3D70"/>
    <w:rsid w:val="00BF589D"/>
    <w:rsid w:val="00C00039"/>
    <w:rsid w:val="00C00C0B"/>
    <w:rsid w:val="00C0348C"/>
    <w:rsid w:val="00C04D12"/>
    <w:rsid w:val="00C05CE2"/>
    <w:rsid w:val="00C06CFC"/>
    <w:rsid w:val="00C07280"/>
    <w:rsid w:val="00C10563"/>
    <w:rsid w:val="00C10707"/>
    <w:rsid w:val="00C11347"/>
    <w:rsid w:val="00C13101"/>
    <w:rsid w:val="00C13546"/>
    <w:rsid w:val="00C160AB"/>
    <w:rsid w:val="00C22F9F"/>
    <w:rsid w:val="00C24303"/>
    <w:rsid w:val="00C253B4"/>
    <w:rsid w:val="00C2673A"/>
    <w:rsid w:val="00C30403"/>
    <w:rsid w:val="00C3200E"/>
    <w:rsid w:val="00C33208"/>
    <w:rsid w:val="00C34EEB"/>
    <w:rsid w:val="00C3502B"/>
    <w:rsid w:val="00C35E4D"/>
    <w:rsid w:val="00C3610C"/>
    <w:rsid w:val="00C40C07"/>
    <w:rsid w:val="00C41D5A"/>
    <w:rsid w:val="00C4400D"/>
    <w:rsid w:val="00C44C50"/>
    <w:rsid w:val="00C45E7B"/>
    <w:rsid w:val="00C507B5"/>
    <w:rsid w:val="00C550FC"/>
    <w:rsid w:val="00C554CB"/>
    <w:rsid w:val="00C55720"/>
    <w:rsid w:val="00C5582F"/>
    <w:rsid w:val="00C56FCA"/>
    <w:rsid w:val="00C60586"/>
    <w:rsid w:val="00C61EA7"/>
    <w:rsid w:val="00C62AAE"/>
    <w:rsid w:val="00C62B1A"/>
    <w:rsid w:val="00C64623"/>
    <w:rsid w:val="00C64D99"/>
    <w:rsid w:val="00C655E2"/>
    <w:rsid w:val="00C672C7"/>
    <w:rsid w:val="00C71918"/>
    <w:rsid w:val="00C72D78"/>
    <w:rsid w:val="00C72E90"/>
    <w:rsid w:val="00C7597F"/>
    <w:rsid w:val="00C76A40"/>
    <w:rsid w:val="00C77202"/>
    <w:rsid w:val="00C77856"/>
    <w:rsid w:val="00C77D5D"/>
    <w:rsid w:val="00C82CA8"/>
    <w:rsid w:val="00C84B68"/>
    <w:rsid w:val="00C8556B"/>
    <w:rsid w:val="00C87564"/>
    <w:rsid w:val="00C9006F"/>
    <w:rsid w:val="00C911A3"/>
    <w:rsid w:val="00C9140C"/>
    <w:rsid w:val="00C916B2"/>
    <w:rsid w:val="00C91F1F"/>
    <w:rsid w:val="00C91F83"/>
    <w:rsid w:val="00C95A01"/>
    <w:rsid w:val="00C964FD"/>
    <w:rsid w:val="00C9705E"/>
    <w:rsid w:val="00C97373"/>
    <w:rsid w:val="00C97A80"/>
    <w:rsid w:val="00CA15CA"/>
    <w:rsid w:val="00CA276D"/>
    <w:rsid w:val="00CA277C"/>
    <w:rsid w:val="00CA286B"/>
    <w:rsid w:val="00CA319A"/>
    <w:rsid w:val="00CA3322"/>
    <w:rsid w:val="00CA3E14"/>
    <w:rsid w:val="00CA71B7"/>
    <w:rsid w:val="00CA720C"/>
    <w:rsid w:val="00CA79B0"/>
    <w:rsid w:val="00CB04E1"/>
    <w:rsid w:val="00CB2AD5"/>
    <w:rsid w:val="00CB50A8"/>
    <w:rsid w:val="00CB604D"/>
    <w:rsid w:val="00CC0376"/>
    <w:rsid w:val="00CC0B95"/>
    <w:rsid w:val="00CC17D6"/>
    <w:rsid w:val="00CC4396"/>
    <w:rsid w:val="00CC7101"/>
    <w:rsid w:val="00CD1039"/>
    <w:rsid w:val="00CD120E"/>
    <w:rsid w:val="00CD2564"/>
    <w:rsid w:val="00CD2784"/>
    <w:rsid w:val="00CD4635"/>
    <w:rsid w:val="00CD5763"/>
    <w:rsid w:val="00CD72F0"/>
    <w:rsid w:val="00CE07E1"/>
    <w:rsid w:val="00CE0DDD"/>
    <w:rsid w:val="00CE1C3F"/>
    <w:rsid w:val="00CE2D86"/>
    <w:rsid w:val="00CE60A6"/>
    <w:rsid w:val="00CE6504"/>
    <w:rsid w:val="00CE659A"/>
    <w:rsid w:val="00CF0D84"/>
    <w:rsid w:val="00CF3993"/>
    <w:rsid w:val="00D03528"/>
    <w:rsid w:val="00D05A9C"/>
    <w:rsid w:val="00D060F5"/>
    <w:rsid w:val="00D12D8C"/>
    <w:rsid w:val="00D14635"/>
    <w:rsid w:val="00D156B3"/>
    <w:rsid w:val="00D16EC8"/>
    <w:rsid w:val="00D20869"/>
    <w:rsid w:val="00D20CD3"/>
    <w:rsid w:val="00D20FAB"/>
    <w:rsid w:val="00D2149B"/>
    <w:rsid w:val="00D214BC"/>
    <w:rsid w:val="00D2187F"/>
    <w:rsid w:val="00D22018"/>
    <w:rsid w:val="00D22C01"/>
    <w:rsid w:val="00D278BF"/>
    <w:rsid w:val="00D30AC1"/>
    <w:rsid w:val="00D3116D"/>
    <w:rsid w:val="00D405BF"/>
    <w:rsid w:val="00D40AA6"/>
    <w:rsid w:val="00D40B5F"/>
    <w:rsid w:val="00D42CB2"/>
    <w:rsid w:val="00D44E21"/>
    <w:rsid w:val="00D44EC2"/>
    <w:rsid w:val="00D459EF"/>
    <w:rsid w:val="00D45B7C"/>
    <w:rsid w:val="00D51C51"/>
    <w:rsid w:val="00D5202D"/>
    <w:rsid w:val="00D53582"/>
    <w:rsid w:val="00D5489C"/>
    <w:rsid w:val="00D559A7"/>
    <w:rsid w:val="00D55D68"/>
    <w:rsid w:val="00D61BE2"/>
    <w:rsid w:val="00D61DBF"/>
    <w:rsid w:val="00D65808"/>
    <w:rsid w:val="00D65F76"/>
    <w:rsid w:val="00D66756"/>
    <w:rsid w:val="00D70652"/>
    <w:rsid w:val="00D725CD"/>
    <w:rsid w:val="00D7282F"/>
    <w:rsid w:val="00D75DAE"/>
    <w:rsid w:val="00D808F8"/>
    <w:rsid w:val="00D8235A"/>
    <w:rsid w:val="00D8435F"/>
    <w:rsid w:val="00D854CB"/>
    <w:rsid w:val="00D86677"/>
    <w:rsid w:val="00D86720"/>
    <w:rsid w:val="00D87699"/>
    <w:rsid w:val="00D87B21"/>
    <w:rsid w:val="00D928D2"/>
    <w:rsid w:val="00D96227"/>
    <w:rsid w:val="00D96FFF"/>
    <w:rsid w:val="00D97766"/>
    <w:rsid w:val="00DA00D9"/>
    <w:rsid w:val="00DA0443"/>
    <w:rsid w:val="00DA1E03"/>
    <w:rsid w:val="00DA2D3E"/>
    <w:rsid w:val="00DA37ED"/>
    <w:rsid w:val="00DA3AEE"/>
    <w:rsid w:val="00DA742B"/>
    <w:rsid w:val="00DB2F31"/>
    <w:rsid w:val="00DB3791"/>
    <w:rsid w:val="00DB4C75"/>
    <w:rsid w:val="00DB4FC1"/>
    <w:rsid w:val="00DB59DB"/>
    <w:rsid w:val="00DB5C7B"/>
    <w:rsid w:val="00DB6091"/>
    <w:rsid w:val="00DB6369"/>
    <w:rsid w:val="00DB6DBD"/>
    <w:rsid w:val="00DB7443"/>
    <w:rsid w:val="00DC0B2D"/>
    <w:rsid w:val="00DC2AFB"/>
    <w:rsid w:val="00DC57BE"/>
    <w:rsid w:val="00DD042B"/>
    <w:rsid w:val="00DD1EEC"/>
    <w:rsid w:val="00DD23F8"/>
    <w:rsid w:val="00DD29EF"/>
    <w:rsid w:val="00DD2EAD"/>
    <w:rsid w:val="00DD580F"/>
    <w:rsid w:val="00DD6031"/>
    <w:rsid w:val="00DD6289"/>
    <w:rsid w:val="00DE086A"/>
    <w:rsid w:val="00DE25D3"/>
    <w:rsid w:val="00DE3FE9"/>
    <w:rsid w:val="00DE4F40"/>
    <w:rsid w:val="00DE58F7"/>
    <w:rsid w:val="00DE6CC4"/>
    <w:rsid w:val="00DE78D2"/>
    <w:rsid w:val="00DF2934"/>
    <w:rsid w:val="00DF2B35"/>
    <w:rsid w:val="00DF59F4"/>
    <w:rsid w:val="00E0000F"/>
    <w:rsid w:val="00E02313"/>
    <w:rsid w:val="00E06819"/>
    <w:rsid w:val="00E06AD5"/>
    <w:rsid w:val="00E06E64"/>
    <w:rsid w:val="00E074F2"/>
    <w:rsid w:val="00E0787F"/>
    <w:rsid w:val="00E10639"/>
    <w:rsid w:val="00E106BA"/>
    <w:rsid w:val="00E12CDD"/>
    <w:rsid w:val="00E13648"/>
    <w:rsid w:val="00E16E82"/>
    <w:rsid w:val="00E21113"/>
    <w:rsid w:val="00E21196"/>
    <w:rsid w:val="00E21E27"/>
    <w:rsid w:val="00E22207"/>
    <w:rsid w:val="00E2340D"/>
    <w:rsid w:val="00E236FF"/>
    <w:rsid w:val="00E23A74"/>
    <w:rsid w:val="00E25A99"/>
    <w:rsid w:val="00E267ED"/>
    <w:rsid w:val="00E26B1E"/>
    <w:rsid w:val="00E309DF"/>
    <w:rsid w:val="00E3100F"/>
    <w:rsid w:val="00E313CB"/>
    <w:rsid w:val="00E31EC5"/>
    <w:rsid w:val="00E32637"/>
    <w:rsid w:val="00E32901"/>
    <w:rsid w:val="00E32A18"/>
    <w:rsid w:val="00E346AB"/>
    <w:rsid w:val="00E354F2"/>
    <w:rsid w:val="00E36716"/>
    <w:rsid w:val="00E400EE"/>
    <w:rsid w:val="00E41D26"/>
    <w:rsid w:val="00E4437D"/>
    <w:rsid w:val="00E4500D"/>
    <w:rsid w:val="00E45458"/>
    <w:rsid w:val="00E46BD3"/>
    <w:rsid w:val="00E47899"/>
    <w:rsid w:val="00E50777"/>
    <w:rsid w:val="00E52F10"/>
    <w:rsid w:val="00E6290B"/>
    <w:rsid w:val="00E6544E"/>
    <w:rsid w:val="00E65792"/>
    <w:rsid w:val="00E65825"/>
    <w:rsid w:val="00E6742A"/>
    <w:rsid w:val="00E71AB7"/>
    <w:rsid w:val="00E71D27"/>
    <w:rsid w:val="00E72AD4"/>
    <w:rsid w:val="00E74AA4"/>
    <w:rsid w:val="00E75388"/>
    <w:rsid w:val="00E7710A"/>
    <w:rsid w:val="00E77198"/>
    <w:rsid w:val="00E7751F"/>
    <w:rsid w:val="00E7797A"/>
    <w:rsid w:val="00E81F7C"/>
    <w:rsid w:val="00E82212"/>
    <w:rsid w:val="00E83265"/>
    <w:rsid w:val="00E84CB9"/>
    <w:rsid w:val="00E85B09"/>
    <w:rsid w:val="00E85EBE"/>
    <w:rsid w:val="00E85FCA"/>
    <w:rsid w:val="00E86202"/>
    <w:rsid w:val="00E86FCC"/>
    <w:rsid w:val="00E87E98"/>
    <w:rsid w:val="00E91A37"/>
    <w:rsid w:val="00E927DC"/>
    <w:rsid w:val="00E93137"/>
    <w:rsid w:val="00E945F7"/>
    <w:rsid w:val="00E94613"/>
    <w:rsid w:val="00E96302"/>
    <w:rsid w:val="00EA2EBF"/>
    <w:rsid w:val="00EA524B"/>
    <w:rsid w:val="00EA6041"/>
    <w:rsid w:val="00EA6118"/>
    <w:rsid w:val="00EB1540"/>
    <w:rsid w:val="00EB2C2B"/>
    <w:rsid w:val="00EB313F"/>
    <w:rsid w:val="00EB43E1"/>
    <w:rsid w:val="00EB46DD"/>
    <w:rsid w:val="00EB52F7"/>
    <w:rsid w:val="00EB64B1"/>
    <w:rsid w:val="00EC71AA"/>
    <w:rsid w:val="00EC77E9"/>
    <w:rsid w:val="00ED1A37"/>
    <w:rsid w:val="00ED1FB0"/>
    <w:rsid w:val="00ED2696"/>
    <w:rsid w:val="00ED3ACB"/>
    <w:rsid w:val="00ED5D07"/>
    <w:rsid w:val="00ED7A64"/>
    <w:rsid w:val="00EE04A3"/>
    <w:rsid w:val="00EE07A6"/>
    <w:rsid w:val="00EE44EF"/>
    <w:rsid w:val="00EE59F5"/>
    <w:rsid w:val="00EE5F51"/>
    <w:rsid w:val="00EE68E8"/>
    <w:rsid w:val="00EF1644"/>
    <w:rsid w:val="00EF2B27"/>
    <w:rsid w:val="00EF3CD8"/>
    <w:rsid w:val="00EF4A47"/>
    <w:rsid w:val="00EF56E6"/>
    <w:rsid w:val="00EF6646"/>
    <w:rsid w:val="00EF72AA"/>
    <w:rsid w:val="00F03319"/>
    <w:rsid w:val="00F0333F"/>
    <w:rsid w:val="00F05662"/>
    <w:rsid w:val="00F05CD6"/>
    <w:rsid w:val="00F06E83"/>
    <w:rsid w:val="00F100D7"/>
    <w:rsid w:val="00F103D7"/>
    <w:rsid w:val="00F13679"/>
    <w:rsid w:val="00F1424B"/>
    <w:rsid w:val="00F1440F"/>
    <w:rsid w:val="00F16138"/>
    <w:rsid w:val="00F16151"/>
    <w:rsid w:val="00F169F4"/>
    <w:rsid w:val="00F230F7"/>
    <w:rsid w:val="00F241C1"/>
    <w:rsid w:val="00F266FD"/>
    <w:rsid w:val="00F26F85"/>
    <w:rsid w:val="00F32B93"/>
    <w:rsid w:val="00F32B96"/>
    <w:rsid w:val="00F34291"/>
    <w:rsid w:val="00F34DB8"/>
    <w:rsid w:val="00F3549B"/>
    <w:rsid w:val="00F40DB6"/>
    <w:rsid w:val="00F40EE6"/>
    <w:rsid w:val="00F40EEB"/>
    <w:rsid w:val="00F41378"/>
    <w:rsid w:val="00F4177C"/>
    <w:rsid w:val="00F434A2"/>
    <w:rsid w:val="00F45553"/>
    <w:rsid w:val="00F477A7"/>
    <w:rsid w:val="00F50356"/>
    <w:rsid w:val="00F51229"/>
    <w:rsid w:val="00F5280A"/>
    <w:rsid w:val="00F54322"/>
    <w:rsid w:val="00F55280"/>
    <w:rsid w:val="00F566CA"/>
    <w:rsid w:val="00F60F10"/>
    <w:rsid w:val="00F61224"/>
    <w:rsid w:val="00F641BB"/>
    <w:rsid w:val="00F770A0"/>
    <w:rsid w:val="00F77313"/>
    <w:rsid w:val="00F775E0"/>
    <w:rsid w:val="00F7792C"/>
    <w:rsid w:val="00F80016"/>
    <w:rsid w:val="00F81F1E"/>
    <w:rsid w:val="00F827F0"/>
    <w:rsid w:val="00F844D7"/>
    <w:rsid w:val="00F8537A"/>
    <w:rsid w:val="00F8541F"/>
    <w:rsid w:val="00F8623B"/>
    <w:rsid w:val="00F86808"/>
    <w:rsid w:val="00F86FF9"/>
    <w:rsid w:val="00F87C83"/>
    <w:rsid w:val="00F91204"/>
    <w:rsid w:val="00F92BA3"/>
    <w:rsid w:val="00F92C10"/>
    <w:rsid w:val="00F95EC7"/>
    <w:rsid w:val="00F97782"/>
    <w:rsid w:val="00F97855"/>
    <w:rsid w:val="00FA1143"/>
    <w:rsid w:val="00FA3C21"/>
    <w:rsid w:val="00FA6191"/>
    <w:rsid w:val="00FA6884"/>
    <w:rsid w:val="00FB1016"/>
    <w:rsid w:val="00FB307D"/>
    <w:rsid w:val="00FB536B"/>
    <w:rsid w:val="00FB6D84"/>
    <w:rsid w:val="00FC060B"/>
    <w:rsid w:val="00FC0DD7"/>
    <w:rsid w:val="00FC0F5C"/>
    <w:rsid w:val="00FD3884"/>
    <w:rsid w:val="00FD72A6"/>
    <w:rsid w:val="00FE2B17"/>
    <w:rsid w:val="00FE4A98"/>
    <w:rsid w:val="00FE5E08"/>
    <w:rsid w:val="00FE66A9"/>
    <w:rsid w:val="00FF05EE"/>
    <w:rsid w:val="00FF2124"/>
    <w:rsid w:val="00FF23E7"/>
    <w:rsid w:val="00FF593F"/>
    <w:rsid w:val="00FF72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3C93346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New York" w:eastAsia="Times New Roman" w:hAnsi="New York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semiHidden="0" w:uiPriority="0" w:unhideWhenUsed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locked="1" w:semiHidden="0" w:uiPriority="0" w:unhideWhenUsed="0"/>
    <w:lsdException w:name="footer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7E53"/>
    <w:pPr>
      <w:spacing w:after="200"/>
      <w:jc w:val="both"/>
    </w:pPr>
    <w:rPr>
      <w:rFonts w:ascii="Times" w:hAnsi="Times"/>
      <w:sz w:val="24"/>
      <w:szCs w:val="20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paragraph" w:styleId="Heading5">
    <w:name w:val="heading 5"/>
    <w:basedOn w:val="Normal"/>
    <w:next w:val="Normal"/>
    <w:link w:val="Heading5Char"/>
    <w:uiPriority w:val="99"/>
    <w:qFormat/>
    <w:rsid w:val="000B6555"/>
    <w:pPr>
      <w:keepNext/>
      <w:spacing w:after="0"/>
      <w:jc w:val="left"/>
      <w:outlineLvl w:val="4"/>
    </w:pPr>
    <w:rPr>
      <w:rFonts w:ascii="Times New Roman" w:hAnsi="Times New Roman"/>
      <w:b/>
      <w:bCs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7C2C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17C2C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17C2C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0B6555"/>
    <w:rPr>
      <w:rFonts w:ascii="Times New Roman" w:hAnsi="Times New Roman" w:cs="Times New Roman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rsid w:val="00357E53"/>
    <w:rPr>
      <w:rFonts w:cs="Times New Roman"/>
      <w:color w:val="800080"/>
      <w:u w:val="single"/>
    </w:rPr>
  </w:style>
  <w:style w:type="paragraph" w:styleId="BodyText">
    <w:name w:val="Body Text"/>
    <w:basedOn w:val="Normal"/>
    <w:link w:val="BodyTextChar"/>
    <w:uiPriority w:val="99"/>
    <w:rsid w:val="00357E53"/>
    <w:pPr>
      <w:jc w:val="center"/>
    </w:pPr>
    <w:rPr>
      <w:b/>
      <w:sz w:val="40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217C2C"/>
    <w:rPr>
      <w:rFonts w:ascii="Times" w:hAnsi="Times"/>
      <w:sz w:val="24"/>
      <w:szCs w:val="20"/>
    </w:rPr>
  </w:style>
  <w:style w:type="paragraph" w:styleId="FootnoteText">
    <w:name w:val="footnote text"/>
    <w:basedOn w:val="Normal"/>
    <w:next w:val="TFReferencesSection"/>
    <w:link w:val="FootnoteTextChar"/>
    <w:uiPriority w:val="99"/>
    <w:rsid w:val="00357E53"/>
  </w:style>
  <w:style w:type="character" w:customStyle="1" w:styleId="FootnoteTextChar">
    <w:name w:val="Footnote Text Char"/>
    <w:basedOn w:val="DefaultParagraphFont"/>
    <w:link w:val="FootnoteText"/>
    <w:uiPriority w:val="99"/>
    <w:rsid w:val="00217C2C"/>
    <w:rPr>
      <w:rFonts w:ascii="Times" w:hAnsi="Times"/>
      <w:sz w:val="20"/>
      <w:szCs w:val="20"/>
    </w:rPr>
  </w:style>
  <w:style w:type="paragraph" w:customStyle="1" w:styleId="TFReferencesSection">
    <w:name w:val="TF_References_Section"/>
    <w:basedOn w:val="Normal"/>
    <w:next w:val="Normal"/>
    <w:autoRedefine/>
    <w:uiPriority w:val="99"/>
    <w:rsid w:val="00591AC2"/>
    <w:pPr>
      <w:spacing w:after="0"/>
      <w:ind w:firstLine="187"/>
    </w:pPr>
    <w:rPr>
      <w:rFonts w:ascii="Arno Pro" w:hAnsi="Arno Pro"/>
      <w:kern w:val="19"/>
      <w:sz w:val="16"/>
      <w:szCs w:val="14"/>
    </w:rPr>
  </w:style>
  <w:style w:type="paragraph" w:customStyle="1" w:styleId="TAMainText">
    <w:name w:val="TA_Main_Text"/>
    <w:basedOn w:val="Normal"/>
    <w:link w:val="TAMainTextChar"/>
    <w:autoRedefine/>
    <w:uiPriority w:val="99"/>
    <w:rsid w:val="00C24303"/>
    <w:pPr>
      <w:spacing w:after="60" w:line="360" w:lineRule="auto"/>
      <w:ind w:firstLine="180"/>
      <w:jc w:val="center"/>
    </w:pPr>
    <w:rPr>
      <w:rFonts w:ascii="Times New Roman" w:hAnsi="Times New Roman"/>
      <w:kern w:val="21"/>
      <w:szCs w:val="24"/>
    </w:rPr>
  </w:style>
  <w:style w:type="paragraph" w:customStyle="1" w:styleId="BATitle">
    <w:name w:val="BA_Title"/>
    <w:basedOn w:val="Normal"/>
    <w:next w:val="BBAuthorName"/>
    <w:autoRedefine/>
    <w:uiPriority w:val="99"/>
    <w:rsid w:val="007F387C"/>
    <w:pPr>
      <w:spacing w:before="1400" w:after="180" w:line="360" w:lineRule="auto"/>
      <w:jc w:val="center"/>
    </w:pPr>
    <w:rPr>
      <w:rFonts w:ascii="Times New Roman" w:hAnsi="Times New Roman"/>
      <w:b/>
      <w:kern w:val="36"/>
      <w:sz w:val="28"/>
      <w:szCs w:val="28"/>
    </w:rPr>
  </w:style>
  <w:style w:type="paragraph" w:customStyle="1" w:styleId="BBAuthorName">
    <w:name w:val="BB_Author_Name"/>
    <w:basedOn w:val="Normal"/>
    <w:next w:val="BCAuthorAddress"/>
    <w:autoRedefine/>
    <w:uiPriority w:val="99"/>
    <w:rsid w:val="003A3F8A"/>
    <w:pPr>
      <w:spacing w:after="180" w:line="360" w:lineRule="auto"/>
      <w:jc w:val="center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uiPriority w:val="99"/>
    <w:rsid w:val="00973530"/>
    <w:pPr>
      <w:spacing w:after="60"/>
      <w:jc w:val="center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uiPriority w:val="99"/>
    <w:rsid w:val="00FE2B17"/>
    <w:pPr>
      <w:spacing w:after="100"/>
      <w:jc w:val="center"/>
    </w:pPr>
    <w:rPr>
      <w:rFonts w:ascii="Arno Pro" w:hAnsi="Arno Pro"/>
      <w:kern w:val="22"/>
      <w:sz w:val="18"/>
      <w:szCs w:val="18"/>
    </w:rPr>
  </w:style>
  <w:style w:type="paragraph" w:customStyle="1" w:styleId="AIReceivedDate">
    <w:name w:val="AI_Received_Date"/>
    <w:basedOn w:val="Normal"/>
    <w:next w:val="Normal"/>
    <w:autoRedefine/>
    <w:uiPriority w:val="99"/>
    <w:rsid w:val="00A132E1"/>
    <w:pPr>
      <w:spacing w:after="100"/>
      <w:jc w:val="center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uiPriority w:val="99"/>
    <w:rsid w:val="00942500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8"/>
    </w:rPr>
  </w:style>
  <w:style w:type="paragraph" w:customStyle="1" w:styleId="SectionContent">
    <w:name w:val="Section_Content"/>
    <w:basedOn w:val="StyleFACorrespondingAuthorFootnote"/>
    <w:next w:val="Normal"/>
    <w:autoRedefine/>
    <w:uiPriority w:val="99"/>
    <w:rsid w:val="00591AC2"/>
    <w:pPr>
      <w:jc w:val="both"/>
    </w:pPr>
  </w:style>
  <w:style w:type="paragraph" w:customStyle="1" w:styleId="VCSchemeTitle">
    <w:name w:val="VC_Scheme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uiPriority w:val="99"/>
    <w:rsid w:val="000E75E3"/>
    <w:pPr>
      <w:spacing w:before="200" w:after="12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uiPriority w:val="99"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uiPriority w:val="99"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uiPriority w:val="99"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uiPriority w:val="99"/>
    <w:rsid w:val="000E75E3"/>
    <w:pPr>
      <w:spacing w:before="20" w:after="60"/>
    </w:pPr>
    <w:rPr>
      <w:rFonts w:ascii="Arno Pro" w:hAnsi="Arno Pro"/>
      <w:kern w:val="20"/>
      <w:sz w:val="18"/>
    </w:rPr>
  </w:style>
  <w:style w:type="paragraph" w:customStyle="1" w:styleId="StyleFACorrespondingAuthorFootnote">
    <w:name w:val="Style FA_Corresponding_Author_Footnote"/>
    <w:basedOn w:val="Normal"/>
    <w:next w:val="BGKeywords"/>
    <w:link w:val="StyleFACorrespondingAuthorFootnoteChar"/>
    <w:autoRedefine/>
    <w:uiPriority w:val="99"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uiPriority w:val="99"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uiPriority w:val="99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uiPriority w:val="99"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basedOn w:val="DefaultParagraphFont"/>
    <w:uiPriority w:val="99"/>
    <w:rsid w:val="00357E53"/>
    <w:rPr>
      <w:rFonts w:cs="Times New Roman"/>
      <w:color w:val="0000FF"/>
      <w:u w:val="single"/>
    </w:rPr>
  </w:style>
  <w:style w:type="paragraph" w:styleId="Footer">
    <w:name w:val="footer"/>
    <w:basedOn w:val="Normal"/>
    <w:link w:val="FooterChar"/>
    <w:uiPriority w:val="99"/>
    <w:rsid w:val="00357E5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BA4E2D"/>
    <w:rPr>
      <w:rFonts w:ascii="Times" w:hAnsi="Times" w:cs="Times New Roman"/>
      <w:sz w:val="24"/>
    </w:rPr>
  </w:style>
  <w:style w:type="paragraph" w:customStyle="1" w:styleId="BGKeywords">
    <w:name w:val="BG_Keywords"/>
    <w:basedOn w:val="Normal"/>
    <w:next w:val="BHBriefs"/>
    <w:autoRedefine/>
    <w:uiPriority w:val="99"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uiPriority w:val="99"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PageNumber">
    <w:name w:val="page number"/>
    <w:basedOn w:val="DefaultParagraphFont"/>
    <w:uiPriority w:val="99"/>
    <w:rsid w:val="00357E53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E9630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7C2C"/>
    <w:rPr>
      <w:rFonts w:ascii="Times New Roman" w:hAnsi="Times New Roman"/>
      <w:sz w:val="0"/>
      <w:szCs w:val="0"/>
    </w:rPr>
  </w:style>
  <w:style w:type="character" w:styleId="EndnoteReference">
    <w:name w:val="endnote reference"/>
    <w:basedOn w:val="DefaultParagraphFont"/>
    <w:uiPriority w:val="99"/>
    <w:semiHidden/>
    <w:rsid w:val="00A66EDD"/>
    <w:rPr>
      <w:rFonts w:ascii="Times" w:hAnsi="Times" w:cs="Times New Roman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uiPriority w:val="99"/>
    <w:rsid w:val="000E75E3"/>
    <w:rPr>
      <w:b/>
      <w:bCs/>
      <w:kern w:val="22"/>
      <w:sz w:val="15"/>
    </w:rPr>
  </w:style>
  <w:style w:type="character" w:customStyle="1" w:styleId="StyleFACorrespondingAuthorFootnoteChar">
    <w:name w:val="Style FA_Corresponding_Author_Footnote Char"/>
    <w:link w:val="StyleFACorrespondingAuthorFootnote"/>
    <w:uiPriority w:val="99"/>
    <w:locked/>
    <w:rsid w:val="000D2D84"/>
    <w:rPr>
      <w:rFonts w:ascii="Arno Pro" w:hAnsi="Arno Pro"/>
      <w:kern w:val="20"/>
      <w:sz w:val="18"/>
      <w:lang w:val="en-US" w:eastAsia="en-US"/>
    </w:rPr>
  </w:style>
  <w:style w:type="paragraph" w:customStyle="1" w:styleId="BDAbstractTitle">
    <w:name w:val="BD_Abstract_Title"/>
    <w:basedOn w:val="BDAbstract"/>
    <w:link w:val="BDAbstractTitleChar"/>
    <w:uiPriority w:val="99"/>
    <w:rsid w:val="006532A9"/>
    <w:rPr>
      <w:b/>
      <w:sz w:val="19"/>
    </w:rPr>
  </w:style>
  <w:style w:type="character" w:customStyle="1" w:styleId="BDAbstractChar">
    <w:name w:val="BD_Abstract Char"/>
    <w:link w:val="BDAbstract"/>
    <w:uiPriority w:val="99"/>
    <w:locked/>
    <w:rsid w:val="00942500"/>
    <w:rPr>
      <w:rFonts w:ascii="Arno Pro" w:hAnsi="Arno Pro"/>
      <w:kern w:val="21"/>
      <w:sz w:val="18"/>
    </w:rPr>
  </w:style>
  <w:style w:type="character" w:customStyle="1" w:styleId="BDAbstractTitleChar">
    <w:name w:val="BD_Abstract_Title Char"/>
    <w:link w:val="BDAbstractTitle"/>
    <w:uiPriority w:val="99"/>
    <w:locked/>
    <w:rsid w:val="006532A9"/>
    <w:rPr>
      <w:rFonts w:ascii="Arno Pro" w:hAnsi="Arno Pro"/>
      <w:b/>
      <w:kern w:val="21"/>
      <w:sz w:val="19"/>
      <w:lang w:val="en-US" w:eastAsia="en-US"/>
    </w:rPr>
  </w:style>
  <w:style w:type="paragraph" w:customStyle="1" w:styleId="SectionTitle">
    <w:name w:val="Section_Title"/>
    <w:basedOn w:val="SectionContent"/>
    <w:autoRedefine/>
    <w:uiPriority w:val="99"/>
    <w:rsid w:val="00942500"/>
    <w:pPr>
      <w:spacing w:before="180" w:after="120"/>
    </w:pPr>
    <w:rPr>
      <w:rFonts w:ascii="Myriad Pro Light" w:hAnsi="Myriad Pro Light"/>
      <w:b/>
      <w:sz w:val="21"/>
      <w:szCs w:val="18"/>
    </w:rPr>
  </w:style>
  <w:style w:type="paragraph" w:customStyle="1" w:styleId="SectionSubtitle">
    <w:name w:val="Section_Subtitle"/>
    <w:basedOn w:val="Normal"/>
    <w:link w:val="SectionSubtitleChar"/>
    <w:autoRedefine/>
    <w:uiPriority w:val="99"/>
    <w:rsid w:val="00591AC2"/>
    <w:pPr>
      <w:spacing w:before="120" w:after="60"/>
    </w:pPr>
    <w:rPr>
      <w:rFonts w:ascii="Myriad Pro Light" w:hAnsi="Myriad Pro Light"/>
      <w:b/>
      <w:kern w:val="21"/>
      <w:sz w:val="19"/>
      <w:szCs w:val="14"/>
    </w:rPr>
  </w:style>
  <w:style w:type="character" w:customStyle="1" w:styleId="SectionSubtitleChar">
    <w:name w:val="Section_Subtitle Char"/>
    <w:link w:val="SectionSubtitle"/>
    <w:uiPriority w:val="99"/>
    <w:locked/>
    <w:rsid w:val="00591AC2"/>
    <w:rPr>
      <w:rFonts w:ascii="Myriad Pro Light" w:hAnsi="Myriad Pro Light"/>
      <w:b/>
      <w:kern w:val="21"/>
      <w:sz w:val="14"/>
    </w:rPr>
  </w:style>
  <w:style w:type="character" w:customStyle="1" w:styleId="TCTableBodyChar">
    <w:name w:val="TC_Table_Body Char"/>
    <w:link w:val="TCTableBody"/>
    <w:uiPriority w:val="99"/>
    <w:locked/>
    <w:rsid w:val="000E75E3"/>
    <w:rPr>
      <w:rFonts w:ascii="Arno Pro" w:hAnsi="Arno Pro"/>
      <w:kern w:val="20"/>
      <w:sz w:val="18"/>
      <w:lang w:val="en-US" w:eastAsia="en-US"/>
    </w:rPr>
  </w:style>
  <w:style w:type="character" w:customStyle="1" w:styleId="StyleTCTableBodyBoldChar">
    <w:name w:val="Style TC_Table_Body + Bold Char"/>
    <w:link w:val="StyleTCTableBodyBold"/>
    <w:uiPriority w:val="99"/>
    <w:locked/>
    <w:rsid w:val="000E75E3"/>
    <w:rPr>
      <w:rFonts w:ascii="Arno Pro" w:hAnsi="Arno Pro"/>
      <w:b/>
      <w:kern w:val="22"/>
      <w:sz w:val="15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uiPriority w:val="99"/>
    <w:rsid w:val="00F03319"/>
    <w:pPr>
      <w:spacing w:after="0"/>
      <w:jc w:val="center"/>
    </w:pPr>
    <w:rPr>
      <w:rFonts w:ascii="Times New Roman" w:hAnsi="Times New Roman"/>
      <w:noProof/>
    </w:rPr>
  </w:style>
  <w:style w:type="character" w:customStyle="1" w:styleId="TAMainTextChar">
    <w:name w:val="TA_Main_Text Char"/>
    <w:basedOn w:val="DefaultParagraphFont"/>
    <w:link w:val="TAMainText"/>
    <w:uiPriority w:val="99"/>
    <w:locked/>
    <w:rsid w:val="00C24303"/>
    <w:rPr>
      <w:rFonts w:ascii="Times New Roman" w:hAnsi="Times New Roman" w:cs="Times New Roman"/>
      <w:kern w:val="21"/>
      <w:sz w:val="24"/>
      <w:szCs w:val="24"/>
    </w:rPr>
  </w:style>
  <w:style w:type="character" w:customStyle="1" w:styleId="EndNoteBibliographyTitleChar">
    <w:name w:val="EndNote Bibliography Title Char"/>
    <w:basedOn w:val="TAMainTextChar"/>
    <w:link w:val="EndNoteBibliographyTitle"/>
    <w:uiPriority w:val="99"/>
    <w:locked/>
    <w:rsid w:val="00F03319"/>
    <w:rPr>
      <w:rFonts w:ascii="Times New Roman" w:hAnsi="Times New Roman" w:cs="Times New Roman"/>
      <w:noProof/>
      <w:kern w:val="21"/>
      <w:sz w:val="24"/>
      <w:szCs w:val="20"/>
    </w:rPr>
  </w:style>
  <w:style w:type="paragraph" w:customStyle="1" w:styleId="EndNoteBibliography">
    <w:name w:val="EndNote Bibliography"/>
    <w:basedOn w:val="Normal"/>
    <w:link w:val="EndNoteBibliographyChar"/>
    <w:uiPriority w:val="99"/>
    <w:rsid w:val="00F03319"/>
    <w:pPr>
      <w:jc w:val="center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basedOn w:val="TAMainTextChar"/>
    <w:link w:val="EndNoteBibliography"/>
    <w:uiPriority w:val="99"/>
    <w:locked/>
    <w:rsid w:val="00F03319"/>
    <w:rPr>
      <w:rFonts w:ascii="Times New Roman" w:hAnsi="Times New Roman" w:cs="Times New Roman"/>
      <w:noProof/>
      <w:kern w:val="21"/>
      <w:sz w:val="24"/>
      <w:szCs w:val="20"/>
    </w:rPr>
  </w:style>
  <w:style w:type="paragraph" w:styleId="Header">
    <w:name w:val="header"/>
    <w:basedOn w:val="Normal"/>
    <w:link w:val="HeaderChar"/>
    <w:uiPriority w:val="99"/>
    <w:rsid w:val="00BA4E2D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locked/>
    <w:rsid w:val="00BA4E2D"/>
    <w:rPr>
      <w:rFonts w:ascii="Times" w:hAnsi="Times" w:cs="Times New Roman"/>
      <w:sz w:val="24"/>
    </w:rPr>
  </w:style>
  <w:style w:type="paragraph" w:styleId="ListParagraph">
    <w:name w:val="List Paragraph"/>
    <w:basedOn w:val="Normal"/>
    <w:uiPriority w:val="99"/>
    <w:qFormat/>
    <w:rsid w:val="00145E6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1E7759"/>
    <w:rPr>
      <w:rFonts w:cs="Times New Roman"/>
      <w:color w:val="808080"/>
    </w:rPr>
  </w:style>
  <w:style w:type="character" w:styleId="FootnoteReference">
    <w:name w:val="footnote reference"/>
    <w:basedOn w:val="DefaultParagraphFont"/>
    <w:uiPriority w:val="99"/>
    <w:rsid w:val="009D5A1F"/>
    <w:rPr>
      <w:rFonts w:cs="Times New Roman"/>
      <w:vertAlign w:val="superscript"/>
    </w:rPr>
  </w:style>
  <w:style w:type="character" w:styleId="CommentReference">
    <w:name w:val="annotation reference"/>
    <w:basedOn w:val="DefaultParagraphFont"/>
    <w:uiPriority w:val="99"/>
    <w:rsid w:val="00EB43E1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EB43E1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EB43E1"/>
    <w:rPr>
      <w:rFonts w:ascii="Times" w:hAnsi="Times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EB43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locked/>
    <w:rsid w:val="00EB43E1"/>
    <w:rPr>
      <w:rFonts w:ascii="Times" w:hAnsi="Times" w:cs="Times New Roman"/>
      <w:b/>
      <w:bCs/>
    </w:rPr>
  </w:style>
  <w:style w:type="paragraph" w:customStyle="1" w:styleId="Paragraph">
    <w:name w:val="Paragraph"/>
    <w:basedOn w:val="Normal"/>
    <w:rsid w:val="00E3100F"/>
    <w:pPr>
      <w:spacing w:before="120" w:after="0"/>
      <w:ind w:firstLine="720"/>
      <w:jc w:val="left"/>
    </w:pPr>
    <w:rPr>
      <w:rFonts w:ascii="Times New Roman" w:hAnsi="Times New Roman"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New York" w:eastAsia="Times New Roman" w:hAnsi="New York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semiHidden="0" w:uiPriority="0" w:unhideWhenUsed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locked="1" w:semiHidden="0" w:uiPriority="0" w:unhideWhenUsed="0"/>
    <w:lsdException w:name="footer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7E53"/>
    <w:pPr>
      <w:spacing w:after="200"/>
      <w:jc w:val="both"/>
    </w:pPr>
    <w:rPr>
      <w:rFonts w:ascii="Times" w:hAnsi="Times"/>
      <w:sz w:val="24"/>
      <w:szCs w:val="20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paragraph" w:styleId="Heading5">
    <w:name w:val="heading 5"/>
    <w:basedOn w:val="Normal"/>
    <w:next w:val="Normal"/>
    <w:link w:val="Heading5Char"/>
    <w:uiPriority w:val="99"/>
    <w:qFormat/>
    <w:rsid w:val="000B6555"/>
    <w:pPr>
      <w:keepNext/>
      <w:spacing w:after="0"/>
      <w:jc w:val="left"/>
      <w:outlineLvl w:val="4"/>
    </w:pPr>
    <w:rPr>
      <w:rFonts w:ascii="Times New Roman" w:hAnsi="Times New Roman"/>
      <w:b/>
      <w:bCs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7C2C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17C2C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17C2C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0B6555"/>
    <w:rPr>
      <w:rFonts w:ascii="Times New Roman" w:hAnsi="Times New Roman" w:cs="Times New Roman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rsid w:val="00357E53"/>
    <w:rPr>
      <w:rFonts w:cs="Times New Roman"/>
      <w:color w:val="800080"/>
      <w:u w:val="single"/>
    </w:rPr>
  </w:style>
  <w:style w:type="paragraph" w:styleId="BodyText">
    <w:name w:val="Body Text"/>
    <w:basedOn w:val="Normal"/>
    <w:link w:val="BodyTextChar"/>
    <w:uiPriority w:val="99"/>
    <w:rsid w:val="00357E53"/>
    <w:pPr>
      <w:jc w:val="center"/>
    </w:pPr>
    <w:rPr>
      <w:b/>
      <w:sz w:val="40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217C2C"/>
    <w:rPr>
      <w:rFonts w:ascii="Times" w:hAnsi="Times"/>
      <w:sz w:val="24"/>
      <w:szCs w:val="20"/>
    </w:rPr>
  </w:style>
  <w:style w:type="paragraph" w:styleId="FootnoteText">
    <w:name w:val="footnote text"/>
    <w:basedOn w:val="Normal"/>
    <w:next w:val="TFReferencesSection"/>
    <w:link w:val="FootnoteTextChar"/>
    <w:uiPriority w:val="99"/>
    <w:rsid w:val="00357E53"/>
  </w:style>
  <w:style w:type="character" w:customStyle="1" w:styleId="FootnoteTextChar">
    <w:name w:val="Footnote Text Char"/>
    <w:basedOn w:val="DefaultParagraphFont"/>
    <w:link w:val="FootnoteText"/>
    <w:uiPriority w:val="99"/>
    <w:rsid w:val="00217C2C"/>
    <w:rPr>
      <w:rFonts w:ascii="Times" w:hAnsi="Times"/>
      <w:sz w:val="20"/>
      <w:szCs w:val="20"/>
    </w:rPr>
  </w:style>
  <w:style w:type="paragraph" w:customStyle="1" w:styleId="TFReferencesSection">
    <w:name w:val="TF_References_Section"/>
    <w:basedOn w:val="Normal"/>
    <w:next w:val="Normal"/>
    <w:autoRedefine/>
    <w:uiPriority w:val="99"/>
    <w:rsid w:val="00591AC2"/>
    <w:pPr>
      <w:spacing w:after="0"/>
      <w:ind w:firstLine="187"/>
    </w:pPr>
    <w:rPr>
      <w:rFonts w:ascii="Arno Pro" w:hAnsi="Arno Pro"/>
      <w:kern w:val="19"/>
      <w:sz w:val="16"/>
      <w:szCs w:val="14"/>
    </w:rPr>
  </w:style>
  <w:style w:type="paragraph" w:customStyle="1" w:styleId="TAMainText">
    <w:name w:val="TA_Main_Text"/>
    <w:basedOn w:val="Normal"/>
    <w:link w:val="TAMainTextChar"/>
    <w:autoRedefine/>
    <w:uiPriority w:val="99"/>
    <w:rsid w:val="00C24303"/>
    <w:pPr>
      <w:spacing w:after="60" w:line="360" w:lineRule="auto"/>
      <w:ind w:firstLine="180"/>
      <w:jc w:val="center"/>
    </w:pPr>
    <w:rPr>
      <w:rFonts w:ascii="Times New Roman" w:hAnsi="Times New Roman"/>
      <w:kern w:val="21"/>
      <w:szCs w:val="24"/>
    </w:rPr>
  </w:style>
  <w:style w:type="paragraph" w:customStyle="1" w:styleId="BATitle">
    <w:name w:val="BA_Title"/>
    <w:basedOn w:val="Normal"/>
    <w:next w:val="BBAuthorName"/>
    <w:autoRedefine/>
    <w:uiPriority w:val="99"/>
    <w:rsid w:val="007F387C"/>
    <w:pPr>
      <w:spacing w:before="1400" w:after="180" w:line="360" w:lineRule="auto"/>
      <w:jc w:val="center"/>
    </w:pPr>
    <w:rPr>
      <w:rFonts w:ascii="Times New Roman" w:hAnsi="Times New Roman"/>
      <w:b/>
      <w:kern w:val="36"/>
      <w:sz w:val="28"/>
      <w:szCs w:val="28"/>
    </w:rPr>
  </w:style>
  <w:style w:type="paragraph" w:customStyle="1" w:styleId="BBAuthorName">
    <w:name w:val="BB_Author_Name"/>
    <w:basedOn w:val="Normal"/>
    <w:next w:val="BCAuthorAddress"/>
    <w:autoRedefine/>
    <w:uiPriority w:val="99"/>
    <w:rsid w:val="003A3F8A"/>
    <w:pPr>
      <w:spacing w:after="180" w:line="360" w:lineRule="auto"/>
      <w:jc w:val="center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uiPriority w:val="99"/>
    <w:rsid w:val="00973530"/>
    <w:pPr>
      <w:spacing w:after="60"/>
      <w:jc w:val="center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uiPriority w:val="99"/>
    <w:rsid w:val="00FE2B17"/>
    <w:pPr>
      <w:spacing w:after="100"/>
      <w:jc w:val="center"/>
    </w:pPr>
    <w:rPr>
      <w:rFonts w:ascii="Arno Pro" w:hAnsi="Arno Pro"/>
      <w:kern w:val="22"/>
      <w:sz w:val="18"/>
      <w:szCs w:val="18"/>
    </w:rPr>
  </w:style>
  <w:style w:type="paragraph" w:customStyle="1" w:styleId="AIReceivedDate">
    <w:name w:val="AI_Received_Date"/>
    <w:basedOn w:val="Normal"/>
    <w:next w:val="Normal"/>
    <w:autoRedefine/>
    <w:uiPriority w:val="99"/>
    <w:rsid w:val="00A132E1"/>
    <w:pPr>
      <w:spacing w:after="100"/>
      <w:jc w:val="center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uiPriority w:val="99"/>
    <w:rsid w:val="00942500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8"/>
    </w:rPr>
  </w:style>
  <w:style w:type="paragraph" w:customStyle="1" w:styleId="SectionContent">
    <w:name w:val="Section_Content"/>
    <w:basedOn w:val="StyleFACorrespondingAuthorFootnote"/>
    <w:next w:val="Normal"/>
    <w:autoRedefine/>
    <w:uiPriority w:val="99"/>
    <w:rsid w:val="00591AC2"/>
    <w:pPr>
      <w:jc w:val="both"/>
    </w:pPr>
  </w:style>
  <w:style w:type="paragraph" w:customStyle="1" w:styleId="VCSchemeTitle">
    <w:name w:val="VC_Scheme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uiPriority w:val="99"/>
    <w:rsid w:val="000E75E3"/>
    <w:pPr>
      <w:spacing w:before="200" w:after="12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uiPriority w:val="99"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uiPriority w:val="99"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uiPriority w:val="99"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uiPriority w:val="99"/>
    <w:rsid w:val="000E75E3"/>
    <w:pPr>
      <w:spacing w:before="20" w:after="60"/>
    </w:pPr>
    <w:rPr>
      <w:rFonts w:ascii="Arno Pro" w:hAnsi="Arno Pro"/>
      <w:kern w:val="20"/>
      <w:sz w:val="18"/>
    </w:rPr>
  </w:style>
  <w:style w:type="paragraph" w:customStyle="1" w:styleId="StyleFACorrespondingAuthorFootnote">
    <w:name w:val="Style FA_Corresponding_Author_Footnote"/>
    <w:basedOn w:val="Normal"/>
    <w:next w:val="BGKeywords"/>
    <w:link w:val="StyleFACorrespondingAuthorFootnoteChar"/>
    <w:autoRedefine/>
    <w:uiPriority w:val="99"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uiPriority w:val="99"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uiPriority w:val="99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uiPriority w:val="99"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basedOn w:val="DefaultParagraphFont"/>
    <w:uiPriority w:val="99"/>
    <w:rsid w:val="00357E53"/>
    <w:rPr>
      <w:rFonts w:cs="Times New Roman"/>
      <w:color w:val="0000FF"/>
      <w:u w:val="single"/>
    </w:rPr>
  </w:style>
  <w:style w:type="paragraph" w:styleId="Footer">
    <w:name w:val="footer"/>
    <w:basedOn w:val="Normal"/>
    <w:link w:val="FooterChar"/>
    <w:uiPriority w:val="99"/>
    <w:rsid w:val="00357E5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BA4E2D"/>
    <w:rPr>
      <w:rFonts w:ascii="Times" w:hAnsi="Times" w:cs="Times New Roman"/>
      <w:sz w:val="24"/>
    </w:rPr>
  </w:style>
  <w:style w:type="paragraph" w:customStyle="1" w:styleId="BGKeywords">
    <w:name w:val="BG_Keywords"/>
    <w:basedOn w:val="Normal"/>
    <w:next w:val="BHBriefs"/>
    <w:autoRedefine/>
    <w:uiPriority w:val="99"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uiPriority w:val="99"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PageNumber">
    <w:name w:val="page number"/>
    <w:basedOn w:val="DefaultParagraphFont"/>
    <w:uiPriority w:val="99"/>
    <w:rsid w:val="00357E53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E9630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7C2C"/>
    <w:rPr>
      <w:rFonts w:ascii="Times New Roman" w:hAnsi="Times New Roman"/>
      <w:sz w:val="0"/>
      <w:szCs w:val="0"/>
    </w:rPr>
  </w:style>
  <w:style w:type="character" w:styleId="EndnoteReference">
    <w:name w:val="endnote reference"/>
    <w:basedOn w:val="DefaultParagraphFont"/>
    <w:uiPriority w:val="99"/>
    <w:semiHidden/>
    <w:rsid w:val="00A66EDD"/>
    <w:rPr>
      <w:rFonts w:ascii="Times" w:hAnsi="Times" w:cs="Times New Roman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uiPriority w:val="99"/>
    <w:rsid w:val="000E75E3"/>
    <w:rPr>
      <w:b/>
      <w:bCs/>
      <w:kern w:val="22"/>
      <w:sz w:val="15"/>
    </w:rPr>
  </w:style>
  <w:style w:type="character" w:customStyle="1" w:styleId="StyleFACorrespondingAuthorFootnoteChar">
    <w:name w:val="Style FA_Corresponding_Author_Footnote Char"/>
    <w:link w:val="StyleFACorrespondingAuthorFootnote"/>
    <w:uiPriority w:val="99"/>
    <w:locked/>
    <w:rsid w:val="000D2D84"/>
    <w:rPr>
      <w:rFonts w:ascii="Arno Pro" w:hAnsi="Arno Pro"/>
      <w:kern w:val="20"/>
      <w:sz w:val="18"/>
      <w:lang w:val="en-US" w:eastAsia="en-US"/>
    </w:rPr>
  </w:style>
  <w:style w:type="paragraph" w:customStyle="1" w:styleId="BDAbstractTitle">
    <w:name w:val="BD_Abstract_Title"/>
    <w:basedOn w:val="BDAbstract"/>
    <w:link w:val="BDAbstractTitleChar"/>
    <w:uiPriority w:val="99"/>
    <w:rsid w:val="006532A9"/>
    <w:rPr>
      <w:b/>
      <w:sz w:val="19"/>
    </w:rPr>
  </w:style>
  <w:style w:type="character" w:customStyle="1" w:styleId="BDAbstractChar">
    <w:name w:val="BD_Abstract Char"/>
    <w:link w:val="BDAbstract"/>
    <w:uiPriority w:val="99"/>
    <w:locked/>
    <w:rsid w:val="00942500"/>
    <w:rPr>
      <w:rFonts w:ascii="Arno Pro" w:hAnsi="Arno Pro"/>
      <w:kern w:val="21"/>
      <w:sz w:val="18"/>
    </w:rPr>
  </w:style>
  <w:style w:type="character" w:customStyle="1" w:styleId="BDAbstractTitleChar">
    <w:name w:val="BD_Abstract_Title Char"/>
    <w:link w:val="BDAbstractTitle"/>
    <w:uiPriority w:val="99"/>
    <w:locked/>
    <w:rsid w:val="006532A9"/>
    <w:rPr>
      <w:rFonts w:ascii="Arno Pro" w:hAnsi="Arno Pro"/>
      <w:b/>
      <w:kern w:val="21"/>
      <w:sz w:val="19"/>
      <w:lang w:val="en-US" w:eastAsia="en-US"/>
    </w:rPr>
  </w:style>
  <w:style w:type="paragraph" w:customStyle="1" w:styleId="SectionTitle">
    <w:name w:val="Section_Title"/>
    <w:basedOn w:val="SectionContent"/>
    <w:autoRedefine/>
    <w:uiPriority w:val="99"/>
    <w:rsid w:val="00942500"/>
    <w:pPr>
      <w:spacing w:before="180" w:after="120"/>
    </w:pPr>
    <w:rPr>
      <w:rFonts w:ascii="Myriad Pro Light" w:hAnsi="Myriad Pro Light"/>
      <w:b/>
      <w:sz w:val="21"/>
      <w:szCs w:val="18"/>
    </w:rPr>
  </w:style>
  <w:style w:type="paragraph" w:customStyle="1" w:styleId="SectionSubtitle">
    <w:name w:val="Section_Subtitle"/>
    <w:basedOn w:val="Normal"/>
    <w:link w:val="SectionSubtitleChar"/>
    <w:autoRedefine/>
    <w:uiPriority w:val="99"/>
    <w:rsid w:val="00591AC2"/>
    <w:pPr>
      <w:spacing w:before="120" w:after="60"/>
    </w:pPr>
    <w:rPr>
      <w:rFonts w:ascii="Myriad Pro Light" w:hAnsi="Myriad Pro Light"/>
      <w:b/>
      <w:kern w:val="21"/>
      <w:sz w:val="19"/>
      <w:szCs w:val="14"/>
    </w:rPr>
  </w:style>
  <w:style w:type="character" w:customStyle="1" w:styleId="SectionSubtitleChar">
    <w:name w:val="Section_Subtitle Char"/>
    <w:link w:val="SectionSubtitle"/>
    <w:uiPriority w:val="99"/>
    <w:locked/>
    <w:rsid w:val="00591AC2"/>
    <w:rPr>
      <w:rFonts w:ascii="Myriad Pro Light" w:hAnsi="Myriad Pro Light"/>
      <w:b/>
      <w:kern w:val="21"/>
      <w:sz w:val="14"/>
    </w:rPr>
  </w:style>
  <w:style w:type="character" w:customStyle="1" w:styleId="TCTableBodyChar">
    <w:name w:val="TC_Table_Body Char"/>
    <w:link w:val="TCTableBody"/>
    <w:uiPriority w:val="99"/>
    <w:locked/>
    <w:rsid w:val="000E75E3"/>
    <w:rPr>
      <w:rFonts w:ascii="Arno Pro" w:hAnsi="Arno Pro"/>
      <w:kern w:val="20"/>
      <w:sz w:val="18"/>
      <w:lang w:val="en-US" w:eastAsia="en-US"/>
    </w:rPr>
  </w:style>
  <w:style w:type="character" w:customStyle="1" w:styleId="StyleTCTableBodyBoldChar">
    <w:name w:val="Style TC_Table_Body + Bold Char"/>
    <w:link w:val="StyleTCTableBodyBold"/>
    <w:uiPriority w:val="99"/>
    <w:locked/>
    <w:rsid w:val="000E75E3"/>
    <w:rPr>
      <w:rFonts w:ascii="Arno Pro" w:hAnsi="Arno Pro"/>
      <w:b/>
      <w:kern w:val="22"/>
      <w:sz w:val="15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uiPriority w:val="99"/>
    <w:rsid w:val="00F03319"/>
    <w:pPr>
      <w:spacing w:after="0"/>
      <w:jc w:val="center"/>
    </w:pPr>
    <w:rPr>
      <w:rFonts w:ascii="Times New Roman" w:hAnsi="Times New Roman"/>
      <w:noProof/>
    </w:rPr>
  </w:style>
  <w:style w:type="character" w:customStyle="1" w:styleId="TAMainTextChar">
    <w:name w:val="TA_Main_Text Char"/>
    <w:basedOn w:val="DefaultParagraphFont"/>
    <w:link w:val="TAMainText"/>
    <w:uiPriority w:val="99"/>
    <w:locked/>
    <w:rsid w:val="00C24303"/>
    <w:rPr>
      <w:rFonts w:ascii="Times New Roman" w:hAnsi="Times New Roman" w:cs="Times New Roman"/>
      <w:kern w:val="21"/>
      <w:sz w:val="24"/>
      <w:szCs w:val="24"/>
    </w:rPr>
  </w:style>
  <w:style w:type="character" w:customStyle="1" w:styleId="EndNoteBibliographyTitleChar">
    <w:name w:val="EndNote Bibliography Title Char"/>
    <w:basedOn w:val="TAMainTextChar"/>
    <w:link w:val="EndNoteBibliographyTitle"/>
    <w:uiPriority w:val="99"/>
    <w:locked/>
    <w:rsid w:val="00F03319"/>
    <w:rPr>
      <w:rFonts w:ascii="Times New Roman" w:hAnsi="Times New Roman" w:cs="Times New Roman"/>
      <w:noProof/>
      <w:kern w:val="21"/>
      <w:sz w:val="24"/>
      <w:szCs w:val="20"/>
    </w:rPr>
  </w:style>
  <w:style w:type="paragraph" w:customStyle="1" w:styleId="EndNoteBibliography">
    <w:name w:val="EndNote Bibliography"/>
    <w:basedOn w:val="Normal"/>
    <w:link w:val="EndNoteBibliographyChar"/>
    <w:uiPriority w:val="99"/>
    <w:rsid w:val="00F03319"/>
    <w:pPr>
      <w:jc w:val="center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basedOn w:val="TAMainTextChar"/>
    <w:link w:val="EndNoteBibliography"/>
    <w:uiPriority w:val="99"/>
    <w:locked/>
    <w:rsid w:val="00F03319"/>
    <w:rPr>
      <w:rFonts w:ascii="Times New Roman" w:hAnsi="Times New Roman" w:cs="Times New Roman"/>
      <w:noProof/>
      <w:kern w:val="21"/>
      <w:sz w:val="24"/>
      <w:szCs w:val="20"/>
    </w:rPr>
  </w:style>
  <w:style w:type="paragraph" w:styleId="Header">
    <w:name w:val="header"/>
    <w:basedOn w:val="Normal"/>
    <w:link w:val="HeaderChar"/>
    <w:uiPriority w:val="99"/>
    <w:rsid w:val="00BA4E2D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locked/>
    <w:rsid w:val="00BA4E2D"/>
    <w:rPr>
      <w:rFonts w:ascii="Times" w:hAnsi="Times" w:cs="Times New Roman"/>
      <w:sz w:val="24"/>
    </w:rPr>
  </w:style>
  <w:style w:type="paragraph" w:styleId="ListParagraph">
    <w:name w:val="List Paragraph"/>
    <w:basedOn w:val="Normal"/>
    <w:uiPriority w:val="99"/>
    <w:qFormat/>
    <w:rsid w:val="00145E6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1E7759"/>
    <w:rPr>
      <w:rFonts w:cs="Times New Roman"/>
      <w:color w:val="808080"/>
    </w:rPr>
  </w:style>
  <w:style w:type="character" w:styleId="FootnoteReference">
    <w:name w:val="footnote reference"/>
    <w:basedOn w:val="DefaultParagraphFont"/>
    <w:uiPriority w:val="99"/>
    <w:rsid w:val="009D5A1F"/>
    <w:rPr>
      <w:rFonts w:cs="Times New Roman"/>
      <w:vertAlign w:val="superscript"/>
    </w:rPr>
  </w:style>
  <w:style w:type="character" w:styleId="CommentReference">
    <w:name w:val="annotation reference"/>
    <w:basedOn w:val="DefaultParagraphFont"/>
    <w:uiPriority w:val="99"/>
    <w:rsid w:val="00EB43E1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EB43E1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EB43E1"/>
    <w:rPr>
      <w:rFonts w:ascii="Times" w:hAnsi="Times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EB43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locked/>
    <w:rsid w:val="00EB43E1"/>
    <w:rPr>
      <w:rFonts w:ascii="Times" w:hAnsi="Times" w:cs="Times New Roman"/>
      <w:b/>
      <w:bCs/>
    </w:rPr>
  </w:style>
  <w:style w:type="paragraph" w:customStyle="1" w:styleId="Paragraph">
    <w:name w:val="Paragraph"/>
    <w:basedOn w:val="Normal"/>
    <w:rsid w:val="00E3100F"/>
    <w:pPr>
      <w:spacing w:before="120" w:after="0"/>
      <w:ind w:firstLine="720"/>
      <w:jc w:val="left"/>
    </w:pPr>
    <w:rPr>
      <w:rFonts w:ascii="Times New Roman" w:hAnsi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84310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3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43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431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4310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endnotes" Target="endnotes.xml"/><Relationship Id="rId20" Type="http://schemas.openxmlformats.org/officeDocument/2006/relationships/image" Target="media/image11.png"/><Relationship Id="rId21" Type="http://schemas.openxmlformats.org/officeDocument/2006/relationships/image" Target="media/image12.emf"/><Relationship Id="rId22" Type="http://schemas.openxmlformats.org/officeDocument/2006/relationships/image" Target="media/image13.emf"/><Relationship Id="rId23" Type="http://schemas.openxmlformats.org/officeDocument/2006/relationships/image" Target="media/image14.emf"/><Relationship Id="rId24" Type="http://schemas.openxmlformats.org/officeDocument/2006/relationships/image" Target="media/image15.emf"/><Relationship Id="rId25" Type="http://schemas.openxmlformats.org/officeDocument/2006/relationships/image" Target="media/image16.png"/><Relationship Id="rId26" Type="http://schemas.openxmlformats.org/officeDocument/2006/relationships/footer" Target="footer1.xml"/><Relationship Id="rId27" Type="http://schemas.openxmlformats.org/officeDocument/2006/relationships/footer" Target="footer2.xml"/><Relationship Id="rId28" Type="http://schemas.openxmlformats.org/officeDocument/2006/relationships/header" Target="header1.xml"/><Relationship Id="rId29" Type="http://schemas.openxmlformats.org/officeDocument/2006/relationships/footer" Target="footer3.xml"/><Relationship Id="rId30" Type="http://schemas.openxmlformats.org/officeDocument/2006/relationships/footer" Target="footer4.xml"/><Relationship Id="rId31" Type="http://schemas.openxmlformats.org/officeDocument/2006/relationships/fontTable" Target="fontTable.xml"/><Relationship Id="rId32" Type="http://schemas.openxmlformats.org/officeDocument/2006/relationships/theme" Target="theme/theme1.xml"/><Relationship Id="rId10" Type="http://schemas.openxmlformats.org/officeDocument/2006/relationships/image" Target="media/image1.png"/><Relationship Id="rId11" Type="http://schemas.openxmlformats.org/officeDocument/2006/relationships/image" Target="media/image2.png"/><Relationship Id="rId12" Type="http://schemas.openxmlformats.org/officeDocument/2006/relationships/image" Target="media/image3.emf"/><Relationship Id="rId13" Type="http://schemas.openxmlformats.org/officeDocument/2006/relationships/image" Target="media/image4.png"/><Relationship Id="rId14" Type="http://schemas.openxmlformats.org/officeDocument/2006/relationships/image" Target="media/image5.emf"/><Relationship Id="rId15" Type="http://schemas.openxmlformats.org/officeDocument/2006/relationships/image" Target="media/image6.wmf"/><Relationship Id="rId16" Type="http://schemas.openxmlformats.org/officeDocument/2006/relationships/image" Target="media/image7.wmf"/><Relationship Id="rId17" Type="http://schemas.openxmlformats.org/officeDocument/2006/relationships/image" Target="media/image8.emf"/><Relationship Id="rId18" Type="http://schemas.openxmlformats.org/officeDocument/2006/relationships/image" Target="media/image9.emf"/><Relationship Id="rId19" Type="http://schemas.openxmlformats.org/officeDocument/2006/relationships/image" Target="media/image10.jpeg"/><Relationship Id="rId1" Type="http://schemas.microsoft.com/office/2006/relationships/keyMapCustomizations" Target="customizations.xml"/><Relationship Id="rId2" Type="http://schemas.openxmlformats.org/officeDocument/2006/relationships/customXml" Target="../customXml/item1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3EFA031-C1DB-DF42-AA42-4DD1881E6F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5</Pages>
  <Words>9413</Words>
  <Characters>53655</Characters>
  <Application>Microsoft Macintosh Word</Application>
  <DocSecurity>0</DocSecurity>
  <Lines>447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629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creator>mpd33</dc:creator>
  <cp:lastModifiedBy>Constantinos Zeinalipour-Yazdi</cp:lastModifiedBy>
  <cp:revision>5</cp:revision>
  <cp:lastPrinted>2019-07-20T17:43:00Z</cp:lastPrinted>
  <dcterms:created xsi:type="dcterms:W3CDTF">2019-08-24T12:51:00Z</dcterms:created>
  <dcterms:modified xsi:type="dcterms:W3CDTF">2019-08-28T16:50:00Z</dcterms:modified>
</cp:coreProperties>
</file>